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6EF66" w14:textId="04208B56" w:rsidR="00676BD8" w:rsidRPr="00026D20" w:rsidRDefault="00F07EA6" w:rsidP="00026D20">
      <w:pPr>
        <w:spacing w:after="0" w:line="276" w:lineRule="auto"/>
        <w:jc w:val="center"/>
        <w:rPr>
          <w:rFonts w:ascii="Times New Roman" w:hAnsi="Times New Roman" w:cs="Times New Roman"/>
          <w:b/>
          <w:bCs/>
          <w:sz w:val="24"/>
          <w:szCs w:val="24"/>
        </w:rPr>
      </w:pPr>
      <w:r w:rsidRPr="00026D20">
        <w:rPr>
          <w:rFonts w:ascii="Times New Roman" w:hAnsi="Times New Roman" w:cs="Times New Roman"/>
          <w:b/>
          <w:bCs/>
          <w:sz w:val="24"/>
          <w:szCs w:val="24"/>
        </w:rPr>
        <w:t>A Hybrid Review on Sharia Governance Studies</w:t>
      </w:r>
      <w:r w:rsidR="00DF16D9" w:rsidRPr="00026D20">
        <w:rPr>
          <w:rFonts w:ascii="Times New Roman" w:hAnsi="Times New Roman" w:cs="Times New Roman"/>
          <w:b/>
          <w:bCs/>
          <w:sz w:val="24"/>
          <w:szCs w:val="24"/>
        </w:rPr>
        <w:t xml:space="preserve"> from 2001 to 2022</w:t>
      </w:r>
    </w:p>
    <w:p w14:paraId="6F8E0F0C" w14:textId="77777777" w:rsidR="006C44B5" w:rsidRPr="00026D20" w:rsidRDefault="006C44B5" w:rsidP="00026D20">
      <w:pPr>
        <w:spacing w:after="0" w:line="276" w:lineRule="auto"/>
        <w:jc w:val="center"/>
        <w:rPr>
          <w:rFonts w:ascii="Times New Roman" w:hAnsi="Times New Roman" w:cs="Times New Roman"/>
          <w:b/>
          <w:bCs/>
          <w:sz w:val="24"/>
          <w:szCs w:val="24"/>
        </w:rPr>
      </w:pPr>
    </w:p>
    <w:p w14:paraId="37741E6F" w14:textId="0B347933" w:rsidR="006C44B5" w:rsidRDefault="006C44B5" w:rsidP="00026D20">
      <w:pPr>
        <w:pStyle w:val="Default"/>
        <w:spacing w:line="276" w:lineRule="auto"/>
        <w:jc w:val="center"/>
        <w:rPr>
          <w:vertAlign w:val="superscript"/>
        </w:rPr>
      </w:pPr>
      <w:r w:rsidRPr="00026D20">
        <w:t>Yunice Karina Tumewang</w:t>
      </w:r>
      <w:r w:rsidRPr="00026D20">
        <w:rPr>
          <w:vertAlign w:val="superscript"/>
        </w:rPr>
        <w:t>a,b</w:t>
      </w:r>
      <w:r w:rsidRPr="00026D20">
        <w:t>*, Indri Supriani</w:t>
      </w:r>
      <w:r w:rsidRPr="00026D20">
        <w:rPr>
          <w:vertAlign w:val="superscript"/>
        </w:rPr>
        <w:t>c</w:t>
      </w:r>
      <w:r w:rsidRPr="00026D20">
        <w:t>, Herlina Rahmawati Dewi</w:t>
      </w:r>
      <w:r w:rsidRPr="00026D20">
        <w:rPr>
          <w:vertAlign w:val="superscript"/>
        </w:rPr>
        <w:t>a,d</w:t>
      </w:r>
      <w:r w:rsidRPr="00026D20">
        <w:t>, Md. Kautsar Alam</w:t>
      </w:r>
      <w:r w:rsidRPr="00026D20">
        <w:rPr>
          <w:vertAlign w:val="superscript"/>
        </w:rPr>
        <w:t>e</w:t>
      </w:r>
    </w:p>
    <w:p w14:paraId="771A5B50" w14:textId="77777777" w:rsidR="007847D7" w:rsidRPr="00026D20" w:rsidRDefault="007847D7" w:rsidP="00026D20">
      <w:pPr>
        <w:pStyle w:val="Default"/>
        <w:spacing w:line="276" w:lineRule="auto"/>
        <w:jc w:val="center"/>
        <w:rPr>
          <w:vertAlign w:val="superscript"/>
        </w:rPr>
      </w:pPr>
    </w:p>
    <w:p w14:paraId="7CC059FE" w14:textId="77777777" w:rsidR="006C44B5" w:rsidRPr="00986337" w:rsidRDefault="006C44B5" w:rsidP="00026D20">
      <w:pPr>
        <w:pStyle w:val="Default"/>
        <w:spacing w:line="276" w:lineRule="auto"/>
        <w:jc w:val="center"/>
        <w:rPr>
          <w:sz w:val="20"/>
          <w:szCs w:val="20"/>
        </w:rPr>
      </w:pPr>
      <w:r w:rsidRPr="007847D7">
        <w:rPr>
          <w:sz w:val="22"/>
          <w:szCs w:val="22"/>
          <w:vertAlign w:val="superscript"/>
        </w:rPr>
        <w:t xml:space="preserve">a </w:t>
      </w:r>
      <w:r w:rsidRPr="00986337">
        <w:rPr>
          <w:sz w:val="20"/>
          <w:szCs w:val="20"/>
        </w:rPr>
        <w:t>Department of Accounting, Faculty of Business and Economics, Universitas Islam Indonesia</w:t>
      </w:r>
    </w:p>
    <w:p w14:paraId="7A496506" w14:textId="3C9B6AD9" w:rsidR="006C44B5" w:rsidRPr="00986337" w:rsidRDefault="006C44B5" w:rsidP="00026D20">
      <w:pPr>
        <w:pStyle w:val="Default"/>
        <w:spacing w:line="276" w:lineRule="auto"/>
        <w:jc w:val="center"/>
        <w:rPr>
          <w:sz w:val="20"/>
          <w:szCs w:val="20"/>
        </w:rPr>
      </w:pPr>
      <w:r w:rsidRPr="00986337">
        <w:rPr>
          <w:sz w:val="20"/>
          <w:szCs w:val="20"/>
          <w:vertAlign w:val="superscript"/>
        </w:rPr>
        <w:t xml:space="preserve">b </w:t>
      </w:r>
      <w:r w:rsidRPr="00986337">
        <w:rPr>
          <w:sz w:val="20"/>
          <w:szCs w:val="20"/>
        </w:rPr>
        <w:t>Department of Accounting, Southampton Business School, University of Southampton</w:t>
      </w:r>
    </w:p>
    <w:p w14:paraId="315ECB18" w14:textId="57467F73" w:rsidR="006C44B5" w:rsidRPr="00986337" w:rsidRDefault="006C44B5" w:rsidP="00026D20">
      <w:pPr>
        <w:pStyle w:val="Default"/>
        <w:spacing w:line="276" w:lineRule="auto"/>
        <w:jc w:val="center"/>
        <w:rPr>
          <w:sz w:val="20"/>
          <w:szCs w:val="20"/>
        </w:rPr>
      </w:pPr>
      <w:r w:rsidRPr="00986337">
        <w:rPr>
          <w:sz w:val="20"/>
          <w:szCs w:val="20"/>
          <w:vertAlign w:val="superscript"/>
        </w:rPr>
        <w:t xml:space="preserve">c </w:t>
      </w:r>
      <w:r w:rsidRPr="00986337">
        <w:rPr>
          <w:sz w:val="20"/>
          <w:szCs w:val="20"/>
        </w:rPr>
        <w:t>Department of Islamic Economics, Faculty of Economics and Business, Universitas Airlangga</w:t>
      </w:r>
    </w:p>
    <w:p w14:paraId="6CB58BD7" w14:textId="3E7260E6" w:rsidR="006C44B5" w:rsidRPr="00986337" w:rsidRDefault="006C44B5" w:rsidP="00026D20">
      <w:pPr>
        <w:pStyle w:val="Default"/>
        <w:spacing w:line="276" w:lineRule="auto"/>
        <w:jc w:val="center"/>
        <w:rPr>
          <w:sz w:val="20"/>
          <w:szCs w:val="20"/>
        </w:rPr>
      </w:pPr>
      <w:bookmarkStart w:id="0" w:name="_Hlk119945107"/>
      <w:r w:rsidRPr="00986337">
        <w:rPr>
          <w:sz w:val="20"/>
          <w:szCs w:val="20"/>
          <w:vertAlign w:val="superscript"/>
        </w:rPr>
        <w:t xml:space="preserve">d </w:t>
      </w:r>
      <w:r w:rsidRPr="00986337">
        <w:rPr>
          <w:sz w:val="20"/>
          <w:szCs w:val="20"/>
        </w:rPr>
        <w:t>Doctoral School of Business Administration, Faculty of Business and Economics, University of Pécs</w:t>
      </w:r>
    </w:p>
    <w:bookmarkEnd w:id="0"/>
    <w:p w14:paraId="0BC2B045" w14:textId="77C5C864" w:rsidR="006C44B5" w:rsidRPr="007847D7" w:rsidRDefault="006C44B5" w:rsidP="00026D20">
      <w:pPr>
        <w:pStyle w:val="Default"/>
        <w:spacing w:line="276" w:lineRule="auto"/>
        <w:jc w:val="center"/>
        <w:rPr>
          <w:sz w:val="22"/>
          <w:szCs w:val="22"/>
        </w:rPr>
      </w:pPr>
      <w:r w:rsidRPr="00986337">
        <w:rPr>
          <w:sz w:val="20"/>
          <w:szCs w:val="20"/>
          <w:vertAlign w:val="superscript"/>
        </w:rPr>
        <w:t xml:space="preserve">e </w:t>
      </w:r>
      <w:r w:rsidRPr="00986337">
        <w:rPr>
          <w:sz w:val="20"/>
          <w:szCs w:val="20"/>
        </w:rPr>
        <w:t>Department of Accounting, BRAC University</w:t>
      </w:r>
    </w:p>
    <w:p w14:paraId="0C5FE060" w14:textId="569B23DC" w:rsidR="00D23B84" w:rsidRPr="00026D20" w:rsidRDefault="00D23B84" w:rsidP="00026D20">
      <w:pPr>
        <w:pStyle w:val="Default"/>
        <w:spacing w:line="276" w:lineRule="auto"/>
        <w:jc w:val="center"/>
      </w:pPr>
    </w:p>
    <w:p w14:paraId="306AE31F" w14:textId="77777777" w:rsidR="00D06D13" w:rsidRPr="00026D20" w:rsidRDefault="00D06D13" w:rsidP="00026D20">
      <w:pPr>
        <w:spacing w:after="0" w:line="276" w:lineRule="auto"/>
        <w:jc w:val="both"/>
        <w:rPr>
          <w:rFonts w:ascii="Times New Roman" w:hAnsi="Times New Roman" w:cs="Times New Roman"/>
          <w:b/>
          <w:bCs/>
          <w:sz w:val="24"/>
          <w:szCs w:val="24"/>
        </w:rPr>
      </w:pPr>
      <w:r w:rsidRPr="00026D20">
        <w:rPr>
          <w:rFonts w:ascii="Times New Roman" w:hAnsi="Times New Roman" w:cs="Times New Roman"/>
          <w:b/>
          <w:bCs/>
          <w:sz w:val="24"/>
          <w:szCs w:val="24"/>
        </w:rPr>
        <w:t>Abstract</w:t>
      </w:r>
    </w:p>
    <w:p w14:paraId="0F97E65E" w14:textId="1C586EAD" w:rsidR="00D06D13" w:rsidRPr="00026D20" w:rsidRDefault="00D06D13" w:rsidP="00026D20">
      <w:pPr>
        <w:spacing w:after="0" w:line="276" w:lineRule="auto"/>
        <w:jc w:val="both"/>
        <w:rPr>
          <w:rFonts w:ascii="Times New Roman" w:hAnsi="Times New Roman" w:cs="Times New Roman"/>
          <w:sz w:val="24"/>
          <w:szCs w:val="24"/>
        </w:rPr>
      </w:pPr>
      <w:r w:rsidRPr="00026D20">
        <w:rPr>
          <w:rFonts w:ascii="Times New Roman" w:hAnsi="Times New Roman" w:cs="Times New Roman"/>
          <w:b/>
          <w:bCs/>
          <w:sz w:val="24"/>
          <w:szCs w:val="24"/>
        </w:rPr>
        <w:t xml:space="preserve">Purpose – </w:t>
      </w:r>
      <w:r w:rsidR="002C2B0D" w:rsidRPr="00026D20">
        <w:rPr>
          <w:rFonts w:ascii="Times New Roman" w:hAnsi="Times New Roman" w:cs="Times New Roman"/>
          <w:sz w:val="24"/>
          <w:szCs w:val="24"/>
        </w:rPr>
        <w:t>This study aims</w:t>
      </w:r>
      <w:r w:rsidRPr="00026D20">
        <w:rPr>
          <w:rFonts w:ascii="Times New Roman" w:hAnsi="Times New Roman" w:cs="Times New Roman"/>
          <w:sz w:val="24"/>
          <w:szCs w:val="24"/>
        </w:rPr>
        <w:t xml:space="preserve"> to </w:t>
      </w:r>
      <w:r w:rsidR="002C2B0D" w:rsidRPr="00026D20">
        <w:rPr>
          <w:rFonts w:ascii="Times New Roman" w:hAnsi="Times New Roman" w:cs="Times New Roman"/>
          <w:sz w:val="24"/>
          <w:szCs w:val="24"/>
        </w:rPr>
        <w:t>identify the significant scientific actors, to reveal the intellectual structure, and to explore essential features for future research direction in Sharia governance studies.</w:t>
      </w:r>
    </w:p>
    <w:p w14:paraId="516D7046" w14:textId="0923FEBB" w:rsidR="00D06D13" w:rsidRPr="00026D20" w:rsidRDefault="00D06D13" w:rsidP="00026D20">
      <w:pPr>
        <w:spacing w:after="0" w:line="276" w:lineRule="auto"/>
        <w:jc w:val="both"/>
        <w:rPr>
          <w:rFonts w:ascii="Times New Roman" w:hAnsi="Times New Roman" w:cs="Times New Roman"/>
          <w:b/>
          <w:bCs/>
          <w:color w:val="4472C4" w:themeColor="accent1"/>
          <w:sz w:val="24"/>
          <w:szCs w:val="24"/>
        </w:rPr>
      </w:pPr>
      <w:r w:rsidRPr="00026D20">
        <w:rPr>
          <w:rFonts w:ascii="Times New Roman" w:hAnsi="Times New Roman" w:cs="Times New Roman"/>
          <w:b/>
          <w:bCs/>
          <w:sz w:val="24"/>
          <w:szCs w:val="24"/>
        </w:rPr>
        <w:t xml:space="preserve">Design/methodology/approach – </w:t>
      </w:r>
      <w:r w:rsidRPr="00026D20">
        <w:rPr>
          <w:rFonts w:ascii="Times New Roman" w:hAnsi="Times New Roman" w:cs="Times New Roman"/>
          <w:sz w:val="24"/>
          <w:szCs w:val="24"/>
        </w:rPr>
        <w:t xml:space="preserve">The study </w:t>
      </w:r>
      <w:r w:rsidR="00B476AB" w:rsidRPr="00026D20">
        <w:rPr>
          <w:rFonts w:ascii="Times New Roman" w:hAnsi="Times New Roman" w:cs="Times New Roman"/>
          <w:sz w:val="24"/>
          <w:szCs w:val="24"/>
        </w:rPr>
        <w:t>applies a</w:t>
      </w:r>
      <w:r w:rsidRPr="00026D20">
        <w:rPr>
          <w:rFonts w:ascii="Times New Roman" w:hAnsi="Times New Roman" w:cs="Times New Roman"/>
          <w:sz w:val="24"/>
          <w:szCs w:val="24"/>
        </w:rPr>
        <w:t xml:space="preserve"> </w:t>
      </w:r>
      <w:r w:rsidR="00B476AB" w:rsidRPr="00026D20">
        <w:rPr>
          <w:rFonts w:ascii="Times New Roman" w:hAnsi="Times New Roman" w:cs="Times New Roman"/>
          <w:sz w:val="24"/>
          <w:szCs w:val="24"/>
        </w:rPr>
        <w:t xml:space="preserve">hybrid review combining </w:t>
      </w:r>
      <w:r w:rsidRPr="00026D20">
        <w:rPr>
          <w:rFonts w:ascii="Times New Roman" w:hAnsi="Times New Roman" w:cs="Times New Roman"/>
          <w:sz w:val="24"/>
          <w:szCs w:val="24"/>
        </w:rPr>
        <w:t>bibliometric analysis</w:t>
      </w:r>
      <w:r w:rsidR="00B476AB" w:rsidRPr="00026D20">
        <w:rPr>
          <w:rFonts w:ascii="Times New Roman" w:hAnsi="Times New Roman" w:cs="Times New Roman"/>
          <w:sz w:val="24"/>
          <w:szCs w:val="24"/>
        </w:rPr>
        <w:t xml:space="preserve"> and content analysis. It employs Rstudio</w:t>
      </w:r>
      <w:r w:rsidR="009723B9" w:rsidRPr="00026D20">
        <w:rPr>
          <w:rFonts w:ascii="Times New Roman" w:hAnsi="Times New Roman" w:cs="Times New Roman"/>
          <w:sz w:val="24"/>
          <w:szCs w:val="24"/>
        </w:rPr>
        <w:t xml:space="preserve"> (</w:t>
      </w:r>
      <w:r w:rsidR="009723B9" w:rsidRPr="008C392A">
        <w:rPr>
          <w:rFonts w:ascii="Times New Roman" w:hAnsi="Times New Roman" w:cs="Times New Roman"/>
          <w:i/>
          <w:iCs/>
          <w:sz w:val="24"/>
          <w:szCs w:val="24"/>
        </w:rPr>
        <w:t>biblioshiny</w:t>
      </w:r>
      <w:r w:rsidR="009723B9" w:rsidRPr="00026D20">
        <w:rPr>
          <w:rFonts w:ascii="Times New Roman" w:hAnsi="Times New Roman" w:cs="Times New Roman"/>
          <w:sz w:val="24"/>
          <w:szCs w:val="24"/>
        </w:rPr>
        <w:t>)</w:t>
      </w:r>
      <w:r w:rsidR="00B476AB" w:rsidRPr="00026D20">
        <w:rPr>
          <w:rFonts w:ascii="Times New Roman" w:hAnsi="Times New Roman" w:cs="Times New Roman"/>
          <w:sz w:val="24"/>
          <w:szCs w:val="24"/>
        </w:rPr>
        <w:t>, VOSviewer, and Microsoft Excel to analyse</w:t>
      </w:r>
      <w:r w:rsidRPr="00026D20">
        <w:rPr>
          <w:rFonts w:ascii="Times New Roman" w:hAnsi="Times New Roman" w:cs="Times New Roman"/>
          <w:sz w:val="24"/>
          <w:szCs w:val="24"/>
        </w:rPr>
        <w:t xml:space="preserve"> </w:t>
      </w:r>
      <w:r w:rsidR="00045645" w:rsidRPr="00026D20">
        <w:rPr>
          <w:rFonts w:ascii="Times New Roman" w:hAnsi="Times New Roman" w:cs="Times New Roman"/>
          <w:sz w:val="24"/>
          <w:szCs w:val="24"/>
        </w:rPr>
        <w:t>3</w:t>
      </w:r>
      <w:r w:rsidRPr="00026D20">
        <w:rPr>
          <w:rFonts w:ascii="Times New Roman" w:hAnsi="Times New Roman" w:cs="Times New Roman"/>
          <w:sz w:val="24"/>
          <w:szCs w:val="24"/>
        </w:rPr>
        <w:t xml:space="preserve">92 articles published in </w:t>
      </w:r>
      <w:r w:rsidR="00045645" w:rsidRPr="00026D20">
        <w:rPr>
          <w:rFonts w:ascii="Times New Roman" w:hAnsi="Times New Roman" w:cs="Times New Roman"/>
          <w:sz w:val="24"/>
          <w:szCs w:val="24"/>
        </w:rPr>
        <w:t>127</w:t>
      </w:r>
      <w:r w:rsidR="00B476AB" w:rsidRPr="00026D20">
        <w:rPr>
          <w:rFonts w:ascii="Times New Roman" w:hAnsi="Times New Roman" w:cs="Times New Roman"/>
          <w:sz w:val="24"/>
          <w:szCs w:val="24"/>
        </w:rPr>
        <w:t xml:space="preserve"> Scopus-indexed</w:t>
      </w:r>
      <w:r w:rsidRPr="00026D20">
        <w:rPr>
          <w:rFonts w:ascii="Times New Roman" w:hAnsi="Times New Roman" w:cs="Times New Roman"/>
          <w:sz w:val="24"/>
          <w:szCs w:val="24"/>
        </w:rPr>
        <w:t xml:space="preserve"> journals between January 20</w:t>
      </w:r>
      <w:r w:rsidR="00513C86" w:rsidRPr="00026D20">
        <w:rPr>
          <w:rFonts w:ascii="Times New Roman" w:hAnsi="Times New Roman" w:cs="Times New Roman"/>
          <w:sz w:val="24"/>
          <w:szCs w:val="24"/>
        </w:rPr>
        <w:t>0</w:t>
      </w:r>
      <w:r w:rsidRPr="00026D20">
        <w:rPr>
          <w:rFonts w:ascii="Times New Roman" w:hAnsi="Times New Roman" w:cs="Times New Roman"/>
          <w:sz w:val="24"/>
          <w:szCs w:val="24"/>
        </w:rPr>
        <w:t xml:space="preserve">1 and </w:t>
      </w:r>
      <w:r w:rsidR="003C58A3" w:rsidRPr="00026D20">
        <w:rPr>
          <w:rFonts w:ascii="Times New Roman" w:hAnsi="Times New Roman" w:cs="Times New Roman"/>
          <w:sz w:val="24"/>
          <w:szCs w:val="24"/>
        </w:rPr>
        <w:t>September</w:t>
      </w:r>
      <w:r w:rsidRPr="00026D20">
        <w:rPr>
          <w:rFonts w:ascii="Times New Roman" w:hAnsi="Times New Roman" w:cs="Times New Roman"/>
          <w:sz w:val="24"/>
          <w:szCs w:val="24"/>
        </w:rPr>
        <w:t xml:space="preserve"> 2022.</w:t>
      </w:r>
    </w:p>
    <w:p w14:paraId="6E791C3F" w14:textId="3F3874B7" w:rsidR="00D06D13" w:rsidRPr="00026D20" w:rsidRDefault="00D06D13" w:rsidP="00026D20">
      <w:pPr>
        <w:spacing w:after="0" w:line="276" w:lineRule="auto"/>
        <w:jc w:val="both"/>
        <w:rPr>
          <w:rFonts w:ascii="Times New Roman" w:hAnsi="Times New Roman" w:cs="Times New Roman"/>
          <w:sz w:val="24"/>
          <w:szCs w:val="24"/>
        </w:rPr>
      </w:pPr>
      <w:r w:rsidRPr="00026D20">
        <w:rPr>
          <w:rFonts w:ascii="Times New Roman" w:hAnsi="Times New Roman" w:cs="Times New Roman"/>
          <w:b/>
          <w:bCs/>
          <w:sz w:val="24"/>
          <w:szCs w:val="24"/>
        </w:rPr>
        <w:t xml:space="preserve">Findings – </w:t>
      </w:r>
      <w:r w:rsidRPr="00026D20">
        <w:rPr>
          <w:rFonts w:ascii="Times New Roman" w:hAnsi="Times New Roman" w:cs="Times New Roman"/>
          <w:sz w:val="24"/>
          <w:szCs w:val="24"/>
        </w:rPr>
        <w:t xml:space="preserve">The paper discovered </w:t>
      </w:r>
      <w:r w:rsidR="00D754B5" w:rsidRPr="00026D20">
        <w:rPr>
          <w:rFonts w:ascii="Times New Roman" w:hAnsi="Times New Roman" w:cs="Times New Roman"/>
          <w:sz w:val="24"/>
          <w:szCs w:val="24"/>
        </w:rPr>
        <w:t>five</w:t>
      </w:r>
      <w:r w:rsidRPr="00026D20">
        <w:rPr>
          <w:rFonts w:ascii="Times New Roman" w:hAnsi="Times New Roman" w:cs="Times New Roman"/>
          <w:sz w:val="24"/>
          <w:szCs w:val="24"/>
        </w:rPr>
        <w:t xml:space="preserve"> distinct streams of </w:t>
      </w:r>
      <w:r w:rsidR="00D754B5" w:rsidRPr="00026D20">
        <w:rPr>
          <w:rFonts w:ascii="Times New Roman" w:hAnsi="Times New Roman" w:cs="Times New Roman"/>
          <w:sz w:val="24"/>
          <w:szCs w:val="24"/>
        </w:rPr>
        <w:t>S</w:t>
      </w:r>
      <w:r w:rsidRPr="00026D20">
        <w:rPr>
          <w:rFonts w:ascii="Times New Roman" w:hAnsi="Times New Roman" w:cs="Times New Roman"/>
          <w:sz w:val="24"/>
          <w:szCs w:val="24"/>
        </w:rPr>
        <w:t>haria</w:t>
      </w:r>
      <w:r w:rsidR="00D754B5" w:rsidRPr="00026D20">
        <w:rPr>
          <w:rFonts w:ascii="Times New Roman" w:hAnsi="Times New Roman" w:cs="Times New Roman"/>
          <w:sz w:val="24"/>
          <w:szCs w:val="24"/>
        </w:rPr>
        <w:t xml:space="preserve"> governance</w:t>
      </w:r>
      <w:r w:rsidRPr="00026D20">
        <w:rPr>
          <w:rFonts w:ascii="Times New Roman" w:hAnsi="Times New Roman" w:cs="Times New Roman"/>
          <w:sz w:val="24"/>
          <w:szCs w:val="24"/>
        </w:rPr>
        <w:t xml:space="preserve"> studies: </w:t>
      </w:r>
      <w:r w:rsidR="007D4186" w:rsidRPr="00026D20">
        <w:rPr>
          <w:rFonts w:ascii="Times New Roman" w:hAnsi="Times New Roman" w:cs="Times New Roman"/>
          <w:sz w:val="24"/>
          <w:szCs w:val="24"/>
        </w:rPr>
        <w:t>(1) Structure of Sharia governance; (2) Sharia governance and risk management; (3) Sharia governance and sustainability; and (4) The effect of Sharia governance toward firm’s financial performance</w:t>
      </w:r>
      <w:r w:rsidRPr="00026D20">
        <w:rPr>
          <w:rFonts w:ascii="Times New Roman" w:hAnsi="Times New Roman" w:cs="Times New Roman"/>
          <w:sz w:val="24"/>
          <w:szCs w:val="24"/>
        </w:rPr>
        <w:t xml:space="preserve">. </w:t>
      </w:r>
      <w:r w:rsidR="00B476AB" w:rsidRPr="00026D20">
        <w:rPr>
          <w:rFonts w:ascii="Times New Roman" w:hAnsi="Times New Roman" w:cs="Times New Roman"/>
          <w:sz w:val="24"/>
          <w:szCs w:val="24"/>
        </w:rPr>
        <w:t>Further, it</w:t>
      </w:r>
      <w:r w:rsidR="00CB6AAC" w:rsidRPr="00026D20">
        <w:rPr>
          <w:rFonts w:ascii="Times New Roman" w:hAnsi="Times New Roman" w:cs="Times New Roman"/>
          <w:sz w:val="24"/>
          <w:szCs w:val="24"/>
        </w:rPr>
        <w:t xml:space="preserve"> derives and summarizes </w:t>
      </w:r>
      <w:r w:rsidR="005D1E1F" w:rsidRPr="00026D20">
        <w:rPr>
          <w:rFonts w:ascii="Times New Roman" w:hAnsi="Times New Roman" w:cs="Times New Roman"/>
          <w:sz w:val="24"/>
          <w:szCs w:val="24"/>
        </w:rPr>
        <w:t>26</w:t>
      </w:r>
      <w:r w:rsidR="00CB6AAC" w:rsidRPr="00026D20">
        <w:rPr>
          <w:rFonts w:ascii="Times New Roman" w:hAnsi="Times New Roman" w:cs="Times New Roman"/>
          <w:sz w:val="24"/>
          <w:szCs w:val="24"/>
        </w:rPr>
        <w:t xml:space="preserve"> main research questions for </w:t>
      </w:r>
      <w:r w:rsidR="00B476AB" w:rsidRPr="00026D20">
        <w:rPr>
          <w:rFonts w:ascii="Times New Roman" w:hAnsi="Times New Roman" w:cs="Times New Roman"/>
          <w:sz w:val="24"/>
          <w:szCs w:val="24"/>
        </w:rPr>
        <w:t>future</w:t>
      </w:r>
      <w:r w:rsidR="00CB6AAC" w:rsidRPr="00026D20">
        <w:rPr>
          <w:rFonts w:ascii="Times New Roman" w:hAnsi="Times New Roman" w:cs="Times New Roman"/>
          <w:sz w:val="24"/>
          <w:szCs w:val="24"/>
        </w:rPr>
        <w:t xml:space="preserve"> studies.</w:t>
      </w:r>
    </w:p>
    <w:p w14:paraId="373D8F87" w14:textId="64CBB85C" w:rsidR="00D06D13" w:rsidRPr="00026D20" w:rsidRDefault="00D06D13" w:rsidP="00026D20">
      <w:pPr>
        <w:spacing w:after="0" w:line="276" w:lineRule="auto"/>
        <w:jc w:val="both"/>
        <w:rPr>
          <w:rFonts w:ascii="Times New Roman" w:hAnsi="Times New Roman" w:cs="Times New Roman"/>
          <w:sz w:val="24"/>
          <w:szCs w:val="24"/>
        </w:rPr>
      </w:pPr>
      <w:r w:rsidRPr="00026D20">
        <w:rPr>
          <w:rFonts w:ascii="Times New Roman" w:hAnsi="Times New Roman" w:cs="Times New Roman"/>
          <w:b/>
          <w:bCs/>
          <w:sz w:val="24"/>
          <w:szCs w:val="24"/>
        </w:rPr>
        <w:t xml:space="preserve">Originality/value – </w:t>
      </w:r>
      <w:r w:rsidR="00CB6AAC" w:rsidRPr="00026D20">
        <w:rPr>
          <w:rFonts w:ascii="Times New Roman" w:hAnsi="Times New Roman" w:cs="Times New Roman"/>
          <w:sz w:val="24"/>
          <w:szCs w:val="24"/>
        </w:rPr>
        <w:t>This study is among the first study using a hybrid review on the topic of Sharia governance, allowing future researchers in this field to capture the trends and progress of current literature as well as the research gap</w:t>
      </w:r>
      <w:r w:rsidR="00915C1C" w:rsidRPr="00026D20">
        <w:rPr>
          <w:rFonts w:ascii="Times New Roman" w:hAnsi="Times New Roman" w:cs="Times New Roman"/>
          <w:sz w:val="24"/>
          <w:szCs w:val="24"/>
        </w:rPr>
        <w:t>s</w:t>
      </w:r>
      <w:r w:rsidR="00CB6AAC" w:rsidRPr="00026D20">
        <w:rPr>
          <w:rFonts w:ascii="Times New Roman" w:hAnsi="Times New Roman" w:cs="Times New Roman"/>
          <w:sz w:val="24"/>
          <w:szCs w:val="24"/>
        </w:rPr>
        <w:t xml:space="preserve"> to be filled in</w:t>
      </w:r>
      <w:r w:rsidR="000C1257" w:rsidRPr="00026D20">
        <w:rPr>
          <w:rFonts w:ascii="Times New Roman" w:hAnsi="Times New Roman" w:cs="Times New Roman"/>
          <w:sz w:val="24"/>
          <w:szCs w:val="24"/>
        </w:rPr>
        <w:t xml:space="preserve"> by future researchers</w:t>
      </w:r>
      <w:r w:rsidR="00CB6AAC" w:rsidRPr="00026D20">
        <w:rPr>
          <w:rFonts w:ascii="Times New Roman" w:hAnsi="Times New Roman" w:cs="Times New Roman"/>
          <w:sz w:val="24"/>
          <w:szCs w:val="24"/>
        </w:rPr>
        <w:t>.</w:t>
      </w:r>
    </w:p>
    <w:p w14:paraId="4FB80496" w14:textId="487EB82D" w:rsidR="00D06D13" w:rsidRPr="00026D20" w:rsidRDefault="00D06D13" w:rsidP="00026D20">
      <w:pPr>
        <w:spacing w:after="0" w:line="276" w:lineRule="auto"/>
        <w:jc w:val="both"/>
        <w:rPr>
          <w:rFonts w:ascii="Times New Roman" w:hAnsi="Times New Roman" w:cs="Times New Roman"/>
          <w:sz w:val="24"/>
          <w:szCs w:val="24"/>
        </w:rPr>
      </w:pPr>
      <w:r w:rsidRPr="00026D20">
        <w:rPr>
          <w:rFonts w:ascii="Times New Roman" w:hAnsi="Times New Roman" w:cs="Times New Roman"/>
          <w:b/>
          <w:bCs/>
          <w:sz w:val="24"/>
          <w:szCs w:val="24"/>
        </w:rPr>
        <w:t xml:space="preserve">Keywords </w:t>
      </w:r>
      <w:r w:rsidRPr="00026D20">
        <w:rPr>
          <w:rFonts w:ascii="Times New Roman" w:hAnsi="Times New Roman" w:cs="Times New Roman"/>
          <w:sz w:val="24"/>
          <w:szCs w:val="24"/>
        </w:rPr>
        <w:t>Bibliometrics, Content Analysis, Sharia</w:t>
      </w:r>
      <w:r w:rsidR="00CE2246" w:rsidRPr="00026D20">
        <w:rPr>
          <w:rFonts w:ascii="Times New Roman" w:hAnsi="Times New Roman" w:cs="Times New Roman"/>
          <w:sz w:val="24"/>
          <w:szCs w:val="24"/>
        </w:rPr>
        <w:t xml:space="preserve"> Governance</w:t>
      </w:r>
      <w:r w:rsidR="000A3870" w:rsidRPr="00026D20">
        <w:rPr>
          <w:rFonts w:ascii="Times New Roman" w:hAnsi="Times New Roman" w:cs="Times New Roman"/>
          <w:sz w:val="24"/>
          <w:szCs w:val="24"/>
        </w:rPr>
        <w:t>, Corporate Governance</w:t>
      </w:r>
    </w:p>
    <w:p w14:paraId="6194C076" w14:textId="77777777" w:rsidR="00D06D13" w:rsidRPr="00026D20" w:rsidRDefault="00D06D13" w:rsidP="00026D20">
      <w:pPr>
        <w:spacing w:after="0" w:line="276" w:lineRule="auto"/>
        <w:jc w:val="both"/>
        <w:rPr>
          <w:rFonts w:ascii="Times New Roman" w:hAnsi="Times New Roman" w:cs="Times New Roman"/>
          <w:sz w:val="24"/>
          <w:szCs w:val="24"/>
        </w:rPr>
      </w:pPr>
      <w:r w:rsidRPr="00026D20">
        <w:rPr>
          <w:rFonts w:ascii="Times New Roman" w:hAnsi="Times New Roman" w:cs="Times New Roman"/>
          <w:b/>
          <w:bCs/>
          <w:sz w:val="24"/>
          <w:szCs w:val="24"/>
        </w:rPr>
        <w:t xml:space="preserve">Paper type </w:t>
      </w:r>
      <w:r w:rsidRPr="00026D20">
        <w:rPr>
          <w:rFonts w:ascii="Times New Roman" w:hAnsi="Times New Roman" w:cs="Times New Roman"/>
          <w:sz w:val="24"/>
          <w:szCs w:val="24"/>
        </w:rPr>
        <w:t>Research paper</w:t>
      </w:r>
    </w:p>
    <w:p w14:paraId="79EF260B" w14:textId="6693735F" w:rsidR="00D06D13" w:rsidRPr="00026D20" w:rsidRDefault="00D06D13" w:rsidP="00026D20">
      <w:pPr>
        <w:spacing w:after="0" w:line="276" w:lineRule="auto"/>
        <w:rPr>
          <w:rFonts w:ascii="Times New Roman" w:hAnsi="Times New Roman" w:cs="Times New Roman"/>
          <w:b/>
          <w:bCs/>
          <w:sz w:val="24"/>
          <w:szCs w:val="24"/>
        </w:rPr>
      </w:pPr>
    </w:p>
    <w:p w14:paraId="41BDFB9F" w14:textId="77777777" w:rsidR="00D06D13" w:rsidRPr="00026D20" w:rsidRDefault="00D06D13" w:rsidP="00026D20">
      <w:pPr>
        <w:spacing w:after="0" w:line="276" w:lineRule="auto"/>
        <w:rPr>
          <w:rFonts w:ascii="Times New Roman" w:hAnsi="Times New Roman" w:cs="Times New Roman"/>
          <w:b/>
          <w:bCs/>
          <w:sz w:val="24"/>
          <w:szCs w:val="24"/>
        </w:rPr>
      </w:pPr>
    </w:p>
    <w:p w14:paraId="1420BCDB" w14:textId="77777777" w:rsidR="00686782" w:rsidRPr="00026D20" w:rsidRDefault="00686782" w:rsidP="00026D20">
      <w:pPr>
        <w:pStyle w:val="ListParagraph"/>
        <w:spacing w:after="0" w:line="276" w:lineRule="auto"/>
        <w:ind w:left="360"/>
        <w:rPr>
          <w:rFonts w:ascii="Times New Roman" w:hAnsi="Times New Roman" w:cs="Times New Roman"/>
          <w:b/>
          <w:bCs/>
          <w:sz w:val="24"/>
          <w:szCs w:val="24"/>
        </w:rPr>
      </w:pPr>
      <w:r w:rsidRPr="00026D20">
        <w:rPr>
          <w:rFonts w:ascii="Times New Roman" w:hAnsi="Times New Roman" w:cs="Times New Roman"/>
          <w:b/>
          <w:bCs/>
          <w:sz w:val="24"/>
          <w:szCs w:val="24"/>
        </w:rPr>
        <w:br w:type="page"/>
      </w:r>
    </w:p>
    <w:p w14:paraId="2BC67DD4" w14:textId="7C9FA8EE" w:rsidR="00676BD8" w:rsidRPr="00026D20" w:rsidRDefault="00676BD8" w:rsidP="00026D20">
      <w:pPr>
        <w:pStyle w:val="ListParagraph"/>
        <w:numPr>
          <w:ilvl w:val="0"/>
          <w:numId w:val="6"/>
        </w:numPr>
        <w:spacing w:after="0" w:line="276" w:lineRule="auto"/>
        <w:ind w:left="360"/>
        <w:rPr>
          <w:rFonts w:ascii="Times New Roman" w:hAnsi="Times New Roman" w:cs="Times New Roman"/>
          <w:b/>
          <w:bCs/>
          <w:sz w:val="24"/>
          <w:szCs w:val="24"/>
        </w:rPr>
      </w:pPr>
      <w:r w:rsidRPr="00026D20">
        <w:rPr>
          <w:rFonts w:ascii="Times New Roman" w:hAnsi="Times New Roman" w:cs="Times New Roman"/>
          <w:b/>
          <w:bCs/>
          <w:sz w:val="24"/>
          <w:szCs w:val="24"/>
        </w:rPr>
        <w:lastRenderedPageBreak/>
        <w:t>Introduction</w:t>
      </w:r>
    </w:p>
    <w:p w14:paraId="4A67D74B" w14:textId="72DFD5EA" w:rsidR="00676BD8" w:rsidRPr="00026D20" w:rsidRDefault="00676BD8" w:rsidP="00026D20">
      <w:pPr>
        <w:pStyle w:val="ListParagraph"/>
        <w:spacing w:after="0" w:line="276" w:lineRule="auto"/>
        <w:ind w:left="360"/>
        <w:rPr>
          <w:rFonts w:ascii="Times New Roman" w:hAnsi="Times New Roman" w:cs="Times New Roman"/>
          <w:b/>
          <w:bCs/>
          <w:sz w:val="24"/>
          <w:szCs w:val="24"/>
        </w:rPr>
      </w:pPr>
    </w:p>
    <w:p w14:paraId="05A039CA" w14:textId="6D496D20" w:rsidR="00093698" w:rsidRPr="00026D20" w:rsidRDefault="00093698" w:rsidP="00026D20">
      <w:pPr>
        <w:pStyle w:val="NormalWeb"/>
        <w:spacing w:before="0" w:beforeAutospacing="0" w:after="0" w:afterAutospacing="0" w:line="276" w:lineRule="auto"/>
        <w:jc w:val="both"/>
      </w:pPr>
      <w:r w:rsidRPr="00026D20">
        <w:t xml:space="preserve">Corporate governance has been discussed by academics and practitioners since nearly a century ago, but it has been dramatically intensified just couple decades ago </w:t>
      </w:r>
      <w:r w:rsidR="00D91EB0" w:rsidRPr="00026D20">
        <w:t>after</w:t>
      </w:r>
      <w:r w:rsidRPr="00026D20">
        <w:t xml:space="preserve"> several worldwide corporate failures and scandals </w:t>
      </w:r>
      <w:r w:rsidR="00520BAD" w:rsidRPr="00026D20">
        <w:fldChar w:fldCharType="begin"/>
      </w:r>
      <w:r w:rsidR="00520BAD" w:rsidRPr="00026D20">
        <w:instrText xml:space="preserve"> ADDIN EN.CITE &lt;EndNote&gt;&lt;Cite&gt;&lt;Author&gt;Durisin&lt;/Author&gt;&lt;Year&gt;2009&lt;/Year&gt;&lt;RecNum&gt;4708&lt;/RecNum&gt;&lt;DisplayText&gt;(Durisin &amp;amp; Puzone, 2009)&lt;/DisplayText&gt;&lt;record&gt;&lt;rec-number&gt;4708&lt;/rec-number&gt;&lt;foreign-keys&gt;&lt;key app="EN" db-id="sx0f020d5apr9fe2s5ev2fdh5ztsrxafrxr5" timestamp="1665421520" guid="e18a3178-8f77-405c-8544-aec0bcf40387"&gt;4708&lt;/key&gt;&lt;/foreign-keys&gt;&lt;ref-type name="Journal Article"&gt;17&lt;/ref-type&gt;&lt;contributors&gt;&lt;authors&gt;&lt;author&gt;Durisin, Boris&lt;/author&gt;&lt;author&gt;Puzone, Fulvio&lt;/author&gt;&lt;/authors&gt;&lt;/contributors&gt;&lt;titles&gt;&lt;title&gt;Maturation of Corporate Governance Research, 1993-2007: An Assessment&lt;/title&gt;&lt;secondary-title&gt;Corporate Governance: An International Review&lt;/secondary-title&gt;&lt;/titles&gt;&lt;periodical&gt;&lt;full-title&gt;Corporate Governance: An International Review&lt;/full-title&gt;&lt;/periodical&gt;&lt;pages&gt;266-291&lt;/pages&gt;&lt;volume&gt;17&lt;/volume&gt;&lt;number&gt;3&lt;/number&gt;&lt;dates&gt;&lt;year&gt;2009&lt;/year&gt;&lt;pub-dates&gt;&lt;date&gt;2009-05-01&lt;/date&gt;&lt;/pub-dates&gt;&lt;/dates&gt;&lt;publisher&gt;Wiley&lt;/publisher&gt;&lt;isbn&gt;0964-8410&lt;/isbn&gt;&lt;urls&gt;&lt;/urls&gt;&lt;electronic-resource-num&gt;10.1111/j.1467-8683.2009.00739.x&lt;/electronic-resource-num&gt;&lt;access-date&gt;2022-10-10T17:05:03&lt;/access-date&gt;&lt;/record&gt;&lt;/Cite&gt;&lt;/EndNote&gt;</w:instrText>
      </w:r>
      <w:r w:rsidR="00520BAD" w:rsidRPr="00026D20">
        <w:fldChar w:fldCharType="separate"/>
      </w:r>
      <w:r w:rsidR="00520BAD" w:rsidRPr="00026D20">
        <w:rPr>
          <w:noProof/>
        </w:rPr>
        <w:t>(Durisin &amp; Puzone, 2009)</w:t>
      </w:r>
      <w:r w:rsidR="00520BAD" w:rsidRPr="00026D20">
        <w:fldChar w:fldCharType="end"/>
      </w:r>
      <w:r w:rsidRPr="00026D20">
        <w:t xml:space="preserve">. According to </w:t>
      </w:r>
      <w:r w:rsidR="00520BAD" w:rsidRPr="00026D20">
        <w:fldChar w:fldCharType="begin"/>
      </w:r>
      <w:r w:rsidR="00E07334">
        <w:instrText xml:space="preserve"> ADDIN EN.CITE &lt;EndNote&gt;&lt;Cite&gt;&lt;Author&gt;OECD&lt;/Author&gt;&lt;Year&gt;2004&lt;/Year&gt;&lt;RecNum&gt;4709&lt;/RecNum&gt;&lt;DisplayText&gt;(OECD, 2004)&lt;/DisplayText&gt;&lt;record&gt;&lt;rec-number&gt;4709&lt;/rec-number&gt;&lt;foreign-keys&gt;&lt;key app="EN" db-id="sx0f020d5apr9fe2s5ev2fdh5ztsrxafrxr5" timestamp="1665422852" guid="da1df791-6045-49d7-b03e-ca8304f43763"&gt;4709&lt;/key&gt;&lt;/foreign-keys&gt;&lt;ref-type name="Report"&gt;27&lt;/ref-type&gt;&lt;contributors&gt;&lt;authors&gt;&lt;author&gt;OECD,&lt;/author&gt;&lt;/authors&gt;&lt;/contributors&gt;&lt;titles&gt;&lt;title&gt;OECD Principles of Corporate Governance&lt;/title&gt;&lt;/titles&gt;&lt;dates&gt;&lt;year&gt;2004&lt;/year&gt;&lt;/dates&gt;&lt;urls&gt;&lt;/urls&gt;&lt;/record&gt;&lt;/Cite&gt;&lt;/EndNote&gt;</w:instrText>
      </w:r>
      <w:r w:rsidR="00520BAD" w:rsidRPr="00026D20">
        <w:fldChar w:fldCharType="separate"/>
      </w:r>
      <w:r w:rsidR="00E07334">
        <w:rPr>
          <w:noProof/>
        </w:rPr>
        <w:t xml:space="preserve">OECD </w:t>
      </w:r>
      <w:r w:rsidR="004E0ADA">
        <w:rPr>
          <w:noProof/>
        </w:rPr>
        <w:t>(</w:t>
      </w:r>
      <w:r w:rsidR="00E07334">
        <w:rPr>
          <w:noProof/>
        </w:rPr>
        <w:t>2004)</w:t>
      </w:r>
      <w:r w:rsidR="00520BAD" w:rsidRPr="00026D20">
        <w:fldChar w:fldCharType="end"/>
      </w:r>
      <w:r w:rsidRPr="00026D20">
        <w:t xml:space="preserve">, corporate governance is generally defined as the systems of rules, practices, and processes by which companies are governed. The importance of corporate governance to shape the corporate success, both in the developed and developing countries, has been proven by majority of literature </w:t>
      </w:r>
      <w:r w:rsidR="00520BAD" w:rsidRPr="00026D20">
        <w:fldChar w:fldCharType="begin">
          <w:fldData xml:space="preserve">PEVuZE5vdGU+PENpdGU+PEF1dGhvcj5UaG9tc2VuPC9BdXRob3I+PFllYXI+MjAwMDwvWWVhcj48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</w:fldData>
        </w:fldChar>
      </w:r>
      <w:r w:rsidR="00520BAD" w:rsidRPr="00026D20">
        <w:instrText xml:space="preserve"> ADDIN EN.CITE </w:instrText>
      </w:r>
      <w:r w:rsidR="00520BAD" w:rsidRPr="00026D20">
        <w:fldChar w:fldCharType="begin">
          <w:fldData xml:space="preserve">PEVuZE5vdGU+PENpdGU+PEF1dGhvcj5UaG9tc2VuPC9BdXRob3I+PFllYXI+MjAwMDwvWWVhcj48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</w:fldData>
        </w:fldChar>
      </w:r>
      <w:r w:rsidR="00520BAD" w:rsidRPr="00026D20">
        <w:instrText xml:space="preserve"> ADDIN EN.CITE.DATA </w:instrText>
      </w:r>
      <w:r w:rsidR="00520BAD" w:rsidRPr="00026D20">
        <w:fldChar w:fldCharType="end"/>
      </w:r>
      <w:r w:rsidR="00520BAD" w:rsidRPr="00026D20">
        <w:fldChar w:fldCharType="separate"/>
      </w:r>
      <w:r w:rsidR="00520BAD" w:rsidRPr="00026D20">
        <w:rPr>
          <w:noProof/>
        </w:rPr>
        <w:t>(Alnabsha et al., 2018; Ntim, 2013; Thomsen &amp; Pedersen, 2000)</w:t>
      </w:r>
      <w:r w:rsidR="00520BAD" w:rsidRPr="00026D20">
        <w:fldChar w:fldCharType="end"/>
      </w:r>
      <w:r w:rsidR="009742B3" w:rsidRPr="00026D20">
        <w:t>.</w:t>
      </w:r>
      <w:r w:rsidRPr="00026D20">
        <w:t xml:space="preserve"> </w:t>
      </w:r>
    </w:p>
    <w:p w14:paraId="28E91DB4" w14:textId="409ABB99" w:rsidR="00B6471A" w:rsidRPr="00026D20" w:rsidRDefault="00093698" w:rsidP="00026D20">
      <w:pPr>
        <w:pStyle w:val="NormalWeb"/>
        <w:spacing w:before="0" w:beforeAutospacing="0" w:after="0" w:afterAutospacing="0" w:line="276" w:lineRule="auto"/>
        <w:ind w:firstLine="720"/>
        <w:jc w:val="both"/>
      </w:pPr>
      <w:r w:rsidRPr="00026D20">
        <w:t xml:space="preserve">In the context of Islamic financial institutions, </w:t>
      </w:r>
      <w:r w:rsidR="00520BAD" w:rsidRPr="00026D20">
        <w:fldChar w:fldCharType="begin"/>
      </w:r>
      <w:r w:rsidR="00E07334">
        <w:instrText xml:space="preserve"> ADDIN EN.CITE &lt;EndNote&gt;&lt;Cite&gt;&lt;Author&gt;Chapra&lt;/Author&gt;&lt;Year&gt;2002&lt;/Year&gt;&lt;RecNum&gt;4713&lt;/RecNum&gt;&lt;DisplayText&gt;(Chapra &amp;amp; Ahmed, 2002)&lt;/DisplayText&gt;&lt;record&gt;&lt;rec-number&gt;4713&lt;/rec-number&gt;&lt;foreign-keys&gt;&lt;key app="EN" db-id="sx0f020d5apr9fe2s5ev2fdh5ztsrxafrxr5" timestamp="1665428619" guid="506f2c21-d896-4b09-b22d-2ca1c6c3fc20"&gt;4713&lt;/key&gt;&lt;/foreign-keys&gt;&lt;ref-type name="Journal Article"&gt;17&lt;/ref-type&gt;&lt;contributors&gt;&lt;authors&gt;&lt;author&gt;Chapra, Muhammad Umer&lt;/author&gt;&lt;author&gt;Ahmed, Habib&lt;/author&gt;&lt;/authors&gt;&lt;/contributors&gt;&lt;titles&gt;&lt;title&gt;Corporate governance in Islamic financial institutions&lt;/title&gt;&lt;/titles&gt;&lt;dates&gt;&lt;year&gt;2002&lt;/year&gt;&lt;/dates&gt;&lt;urls&gt;&lt;/urls&gt;&lt;/record&gt;&lt;/Cite&gt;&lt;/EndNote&gt;</w:instrText>
      </w:r>
      <w:r w:rsidR="00520BAD" w:rsidRPr="00026D20">
        <w:fldChar w:fldCharType="separate"/>
      </w:r>
      <w:r w:rsidR="00E07334">
        <w:rPr>
          <w:noProof/>
        </w:rPr>
        <w:t xml:space="preserve">Chapra &amp; Ahmed </w:t>
      </w:r>
      <w:r w:rsidR="004E0ADA">
        <w:rPr>
          <w:noProof/>
        </w:rPr>
        <w:t>(</w:t>
      </w:r>
      <w:r w:rsidR="00E07334">
        <w:rPr>
          <w:noProof/>
        </w:rPr>
        <w:t>2002)</w:t>
      </w:r>
      <w:r w:rsidR="00520BAD" w:rsidRPr="00026D20">
        <w:fldChar w:fldCharType="end"/>
      </w:r>
      <w:r w:rsidRPr="00026D20">
        <w:t xml:space="preserve"> are among the earliest researchers who discussed the importance and distinction of corporate governance for Islamic banks in terms of the moral commitment embodied in the function of those charged with governance.</w:t>
      </w:r>
      <w:r w:rsidR="00B6471A" w:rsidRPr="00026D20">
        <w:t xml:space="preserve"> Going further, several studies </w:t>
      </w:r>
      <w:r w:rsidR="008539CA">
        <w:t xml:space="preserve">have </w:t>
      </w:r>
      <w:r w:rsidR="00B6471A" w:rsidRPr="00026D20">
        <w:t xml:space="preserve">attempted to introduce a specific term of ‘Sharia governance’, highlighting a clear distinction in the governance practice of any corporate </w:t>
      </w:r>
      <w:r w:rsidR="00183426" w:rsidRPr="00026D20">
        <w:t>adhering to</w:t>
      </w:r>
      <w:r w:rsidR="00B6471A" w:rsidRPr="00026D20">
        <w:t xml:space="preserve"> Sharia principles, particularly those Islamic financial institutions. </w:t>
      </w:r>
      <w:r w:rsidR="000F094B" w:rsidRPr="00026D20">
        <w:t>Sharia governance</w:t>
      </w:r>
      <w:r w:rsidR="000412CB" w:rsidRPr="00026D20">
        <w:t xml:space="preserve"> is</w:t>
      </w:r>
      <w:r w:rsidR="00215FC7" w:rsidRPr="00026D20">
        <w:t xml:space="preserve"> specifically</w:t>
      </w:r>
      <w:r w:rsidR="000412CB" w:rsidRPr="00026D20">
        <w:t xml:space="preserve"> defined </w:t>
      </w:r>
      <w:r w:rsidRPr="00026D20">
        <w:t xml:space="preserve">as the regulatory framework which regulates and supervises Islamic financial institutions to ensure the compliance of Sharia law in all its operations </w:t>
      </w:r>
      <w:r w:rsidR="00520BAD" w:rsidRPr="00026D20">
        <w:fldChar w:fldCharType="begin"/>
      </w:r>
      <w:r w:rsidR="00520BAD" w:rsidRPr="00026D20">
        <w:instrText xml:space="preserve"> ADDIN EN.CITE &lt;EndNote&gt;&lt;Cite&gt;&lt;Author&gt;Elasrag&lt;/Author&gt;&lt;Year&gt;2014&lt;/Year&gt;&lt;RecNum&gt;4715&lt;/RecNum&gt;&lt;DisplayText&gt;(Elasrag, 2014)&lt;/DisplayText&gt;&lt;record&gt;&lt;rec-number&gt;4715&lt;/rec-number&gt;&lt;foreign-keys&gt;&lt;key app="EN" db-id="sx0f020d5apr9fe2s5ev2fdh5ztsrxafrxr5" timestamp="1665428790" guid="fbd33b15-0238-4459-afbb-275f29c32775"&gt;4715&lt;/key&gt;&lt;/foreign-keys&gt;&lt;ref-type name="Journal Article"&gt;17&lt;/ref-type&gt;&lt;contributors&gt;&lt;authors&gt;&lt;author&gt;Elasrag, Hussein&lt;/author&gt;&lt;/authors&gt;&lt;/contributors&gt;&lt;titles&gt;&lt;title&gt;Corporate governance in Islamic Finance: Basic concepts and issues&lt;/title&gt;&lt;secondary-title&gt;Available at SSRN 2442014&lt;/secondary-title&gt;&lt;/titles&gt;&lt;periodical&gt;&lt;full-title&gt;Available at SSRN 2442014&lt;/full-title&gt;&lt;/periodical&gt;&lt;dates&gt;&lt;year&gt;2014&lt;/year&gt;&lt;/dates&gt;&lt;urls&gt;&lt;/urls&gt;&lt;/record&gt;&lt;/Cite&gt;&lt;/EndNote&gt;</w:instrText>
      </w:r>
      <w:r w:rsidR="00520BAD" w:rsidRPr="00026D20">
        <w:fldChar w:fldCharType="separate"/>
      </w:r>
      <w:r w:rsidR="00520BAD" w:rsidRPr="00026D20">
        <w:rPr>
          <w:noProof/>
        </w:rPr>
        <w:t>(Elasrag, 2014)</w:t>
      </w:r>
      <w:r w:rsidR="00520BAD" w:rsidRPr="00026D20">
        <w:fldChar w:fldCharType="end"/>
      </w:r>
      <w:r w:rsidRPr="00026D20">
        <w:t>.</w:t>
      </w:r>
      <w:r w:rsidR="008E5F75" w:rsidRPr="00026D20">
        <w:t xml:space="preserve"> Considering</w:t>
      </w:r>
      <w:r w:rsidR="00215FC7" w:rsidRPr="00026D20">
        <w:t xml:space="preserve"> </w:t>
      </w:r>
      <w:r w:rsidR="003B58FA" w:rsidRPr="00026D20">
        <w:t xml:space="preserve">Shariah </w:t>
      </w:r>
      <w:r w:rsidR="008E5F75" w:rsidRPr="00026D20">
        <w:t>as</w:t>
      </w:r>
      <w:r w:rsidR="003B58FA" w:rsidRPr="00026D20">
        <w:t xml:space="preserve"> the backbone and f</w:t>
      </w:r>
      <w:r w:rsidR="008E5F75" w:rsidRPr="00026D20">
        <w:t>undamental reason</w:t>
      </w:r>
      <w:r w:rsidR="003B58FA" w:rsidRPr="00026D20">
        <w:t xml:space="preserve"> for the existence of Islamic </w:t>
      </w:r>
      <w:r w:rsidR="008E5F75" w:rsidRPr="00026D20">
        <w:t>finance industry, Sharia governance is dominantly attributed to the long-term sustainability of this industry.</w:t>
      </w:r>
      <w:r w:rsidR="003B58FA" w:rsidRPr="00026D20">
        <w:t xml:space="preserve"> </w:t>
      </w:r>
      <w:r w:rsidR="00F20980" w:rsidRPr="00026D20">
        <w:t xml:space="preserve">Many scholars in this field have </w:t>
      </w:r>
      <w:r w:rsidR="009010DC" w:rsidRPr="00026D20">
        <w:t xml:space="preserve">further </w:t>
      </w:r>
      <w:r w:rsidR="00F20980" w:rsidRPr="00026D20">
        <w:t xml:space="preserve">proven that Sharia governance is statistically significant for firm’s financial performance such as </w:t>
      </w:r>
      <w:r w:rsidR="000F094B" w:rsidRPr="00026D20">
        <w:t xml:space="preserve">profitability </w:t>
      </w:r>
      <w:r w:rsidR="00CE2246" w:rsidRPr="00026D20">
        <w:fldChar w:fldCharType="begin"/>
      </w:r>
      <w:r w:rsidR="00CB3C94" w:rsidRPr="00026D20">
        <w:instrText xml:space="preserve"> ADDIN EN.CITE &lt;EndNote&gt;&lt;Cite&gt;&lt;Author&gt;Aslam&lt;/Author&gt;&lt;Year&gt;2020&lt;/Year&gt;&lt;RecNum&gt;4794&lt;/RecNum&gt;&lt;DisplayText&gt;(Aslam &amp;amp; Haron, 2020)&lt;/DisplayText&gt;&lt;record&gt;&lt;rec-number&gt;4794&lt;/rec-number&gt;&lt;foreign-keys&gt;&lt;key app="EN" db-id="sx0f020d5apr9fe2s5ev2fdh5ztsrxafrxr5" timestamp="1668862697" guid="db053859-c98d-4ce5-85a6-009695a772bc"&gt;4794&lt;/key&gt;&lt;/foreign-keys&gt;&lt;ref-type name="Journal Article"&gt;17&lt;/ref-type&gt;&lt;contributors&gt;&lt;authors&gt;&lt;author&gt;Aslam, Ejaz&lt;/author&gt;&lt;author&gt;Haron, Razali&lt;/author&gt;&lt;/authors&gt;&lt;/contributors&gt;&lt;titles&gt;&lt;title&gt;Does corporate governance affect the performance of Islamic banks? New insight into Islamic countries&lt;/title&gt;&lt;secondary-title&gt;Corporate Governance: The International Journal of Business in Society&lt;/secondary-title&gt;&lt;/titles&gt;&lt;periodical&gt;&lt;full-title&gt;Corporate Governance: The international journal of business in society&lt;/full-title&gt;&lt;/periodical&gt;&lt;pages&gt;1073-1090&lt;/pages&gt;&lt;volume&gt;20&lt;/volume&gt;&lt;number&gt;6&lt;/number&gt;&lt;dates&gt;&lt;year&gt;2020&lt;/year&gt;&lt;pub-dates&gt;&lt;date&gt;2020-07-13&lt;/date&gt;&lt;/pub-dates&gt;&lt;/dates&gt;&lt;publisher&gt;Emerald&lt;/publisher&gt;&lt;isbn&gt;1472-0701&lt;/isbn&gt;&lt;urls&gt;&lt;/urls&gt;&lt;electronic-resource-num&gt;10.1108/cg-11-2019-0350&lt;/electronic-resource-num&gt;&lt;access-date&gt;2022-11-19T12:54:30&lt;/access-date&gt;&lt;/record&gt;&lt;/Cite&gt;&lt;/EndNote&gt;</w:instrText>
      </w:r>
      <w:r w:rsidR="00CE2246" w:rsidRPr="00026D20">
        <w:fldChar w:fldCharType="separate"/>
      </w:r>
      <w:r w:rsidR="00CE2246" w:rsidRPr="00026D20">
        <w:rPr>
          <w:noProof/>
        </w:rPr>
        <w:t>(Aslam &amp; Haron, 2020)</w:t>
      </w:r>
      <w:r w:rsidR="00CE2246" w:rsidRPr="00026D20">
        <w:fldChar w:fldCharType="end"/>
      </w:r>
      <w:r w:rsidR="000F094B" w:rsidRPr="00026D20">
        <w:t xml:space="preserve">, </w:t>
      </w:r>
      <w:r w:rsidR="00E967CE" w:rsidRPr="00026D20">
        <w:t xml:space="preserve">earnings management </w:t>
      </w:r>
      <w:r w:rsidR="00CE2246" w:rsidRPr="00026D20">
        <w:fldChar w:fldCharType="begin"/>
      </w:r>
      <w:r w:rsidR="00CE2246" w:rsidRPr="00026D20">
        <w:instrText xml:space="preserve"> ADDIN EN.CITE &lt;EndNote&gt;&lt;Cite&gt;&lt;Author&gt;Kolsi&lt;/Author&gt;&lt;Year&gt;2017&lt;/Year&gt;&lt;RecNum&gt;4726&lt;/RecNum&gt;&lt;DisplayText&gt;(Kolsi &amp;amp; Grassa, 2017)&lt;/DisplayText&gt;&lt;record&gt;&lt;rec-number&gt;4726&lt;/rec-number&gt;&lt;foreign-keys&gt;&lt;key app="EN" db-id="sx0f020d5apr9fe2s5ev2fdh5ztsrxafrxr5" timestamp="1667139067" guid="d5f4ee7b-53df-44d5-89c2-37da5b92843a"&gt;4726&lt;/key&gt;&lt;/foreign-keys&gt;&lt;ref-type name="Journal Article"&gt;17&lt;/ref-type&gt;&lt;contributors&gt;&lt;authors&gt;&lt;author&gt;Kolsi, Mohamed Chakib&lt;/author&gt;&lt;author&gt;Grassa, Rihab&lt;/author&gt;&lt;/authors&gt;&lt;/contributors&gt;&lt;titles&gt;&lt;title&gt;Did corporate governance mechanisms affect earnings management? Further evidence from GCC Islamic banks&lt;/title&gt;&lt;secondary-title&gt;International Journal of Islamic and Middle Eastern Finance and Management&lt;/secondary-title&gt;&lt;/titles&gt;&lt;periodical&gt;&lt;full-title&gt;International Journal of Islamic and Middle Eastern Finance and Management&lt;/full-title&gt;&lt;/periodical&gt;&lt;pages&gt;2-23&lt;/pages&gt;&lt;volume&gt;10&lt;/volume&gt;&lt;number&gt;1&lt;/number&gt;&lt;dates&gt;&lt;year&gt;2017&lt;/year&gt;&lt;/dates&gt;&lt;publisher&gt;Emerald Publishing Limited&lt;/publisher&gt;&lt;isbn&gt;1753-8394&lt;/isbn&gt;&lt;urls&gt;&lt;related-urls&gt;&lt;url&gt;https://doi.org/10.1108/IMEFM-07-2015-0076&lt;/url&gt;&lt;/related-urls&gt;&lt;/urls&gt;&lt;electronic-resource-num&gt;10.1108/IMEFM-07-2015-0076&lt;/electronic-resource-num&gt;&lt;access-date&gt;2022/10/30&lt;/access-date&gt;&lt;/record&gt;&lt;/Cite&gt;&lt;/EndNote&gt;</w:instrText>
      </w:r>
      <w:r w:rsidR="00CE2246" w:rsidRPr="00026D20">
        <w:fldChar w:fldCharType="separate"/>
      </w:r>
      <w:r w:rsidR="00CE2246" w:rsidRPr="00026D20">
        <w:rPr>
          <w:noProof/>
        </w:rPr>
        <w:t>(Kolsi &amp; Grassa, 2017)</w:t>
      </w:r>
      <w:r w:rsidR="00CE2246" w:rsidRPr="00026D20">
        <w:fldChar w:fldCharType="end"/>
      </w:r>
      <w:r w:rsidR="00E967CE" w:rsidRPr="00026D20">
        <w:t xml:space="preserve">, </w:t>
      </w:r>
      <w:r w:rsidR="000B3FDC" w:rsidRPr="00026D20">
        <w:t xml:space="preserve">and </w:t>
      </w:r>
      <w:r w:rsidR="00F20980" w:rsidRPr="00026D20">
        <w:t xml:space="preserve">credit </w:t>
      </w:r>
      <w:r w:rsidR="000B3FDC" w:rsidRPr="00026D20">
        <w:t>rating</w:t>
      </w:r>
      <w:r w:rsidR="00F20980" w:rsidRPr="00026D20">
        <w:t xml:space="preserve"> </w:t>
      </w:r>
      <w:r w:rsidR="00CE2246" w:rsidRPr="00026D20">
        <w:fldChar w:fldCharType="begin"/>
      </w:r>
      <w:r w:rsidR="00CE2246" w:rsidRPr="00026D20">
        <w:instrText xml:space="preserve"> ADDIN EN.CITE &lt;EndNote&gt;&lt;Cite&gt;&lt;Author&gt;Grassa&lt;/Author&gt;&lt;Year&gt;2016&lt;/Year&gt;&lt;RecNum&gt;4728&lt;/RecNum&gt;&lt;DisplayText&gt;(Grassa, 2016)&lt;/DisplayText&gt;&lt;record&gt;&lt;rec-number&gt;4728&lt;/rec-number&gt;&lt;foreign-keys&gt;&lt;key app="EN" db-id="sx0f020d5apr9fe2s5ev2fdh5ztsrxafrxr5" timestamp="1667139696" guid="bc31e85a-1a8c-4652-a59e-b10ae5842fdc"&gt;4728&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eriodical&gt;&lt;full-title&gt;Journal of Management &amp;amp; Governance&lt;/full-title&gt;&lt;/periodical&gt;&lt;pages&gt;875-906&lt;/pages&gt;&lt;volume&gt;20&lt;/volume&gt;&lt;number&gt;4&lt;/number&gt;&lt;dates&gt;&lt;year&gt;2016&lt;/year&gt;&lt;pub-dates&gt;&lt;date&gt;2016-12-01&lt;/date&gt;&lt;/pub-dates&gt;&lt;/dates&gt;&lt;publisher&gt;Springer Science and Business Media LLC&lt;/publisher&gt;&lt;isbn&gt;1385-3457&lt;/isbn&gt;&lt;urls&gt;&lt;/urls&gt;&lt;electronic-resource-num&gt;10.1007/s10997-015-9322-4&lt;/electronic-resource-num&gt;&lt;access-date&gt;2022-10-30T14:17:28&lt;/access-date&gt;&lt;/record&gt;&lt;/Cite&gt;&lt;/EndNote&gt;</w:instrText>
      </w:r>
      <w:r w:rsidR="00CE2246" w:rsidRPr="00026D20">
        <w:fldChar w:fldCharType="separate"/>
      </w:r>
      <w:r w:rsidR="00CE2246" w:rsidRPr="00026D20">
        <w:rPr>
          <w:noProof/>
        </w:rPr>
        <w:t>(Grassa, 2016)</w:t>
      </w:r>
      <w:r w:rsidR="00CE2246" w:rsidRPr="00026D20">
        <w:fldChar w:fldCharType="end"/>
      </w:r>
      <w:r w:rsidR="000B3FDC" w:rsidRPr="00026D20">
        <w:t>;</w:t>
      </w:r>
      <w:r w:rsidR="00F20980" w:rsidRPr="00026D20">
        <w:t xml:space="preserve"> </w:t>
      </w:r>
      <w:r w:rsidR="00E967CE" w:rsidRPr="00026D20">
        <w:t>as well as</w:t>
      </w:r>
      <w:r w:rsidR="00F20980" w:rsidRPr="00026D20">
        <w:t xml:space="preserve"> non-financial one</w:t>
      </w:r>
      <w:r w:rsidR="006239A2" w:rsidRPr="00026D20">
        <w:t xml:space="preserve"> including Shariah risk </w:t>
      </w:r>
      <w:r w:rsidR="004A199B" w:rsidRPr="00026D20">
        <w:fldChar w:fldCharType="begin"/>
      </w:r>
      <w:r w:rsidR="004A199B" w:rsidRPr="00026D20">
        <w:instrText xml:space="preserve"> ADDIN EN.CITE &lt;EndNote&gt;&lt;Cite&gt;&lt;Author&gt;Ginena&lt;/Author&gt;&lt;Year&gt;2014&lt;/Year&gt;&lt;RecNum&gt;4741&lt;/RecNum&gt;&lt;DisplayText&gt;(Ginena, 2014)&lt;/DisplayText&gt;&lt;record&gt;&lt;rec-number&gt;4741&lt;/rec-number&gt;&lt;foreign-keys&gt;&lt;key app="EN" db-id="sx0f020d5apr9fe2s5ev2fdh5ztsrxafrxr5" timestamp="1667490730" guid="7a524ebf-b206-40c7-92e3-5e08dec07c5b"&gt;4741&lt;/key&gt;&lt;/foreign-keys&gt;&lt;ref-type name="Journal Article"&gt;17&lt;/ref-type&gt;&lt;contributors&gt;&lt;authors&gt;&lt;author&gt;Ginena, Karim&lt;/author&gt;&lt;/authors&gt;&lt;/contributors&gt;&lt;titles&gt;&lt;title&gt;Sharī‘ah risk and corporate governance of Islamic banks&lt;/title&gt;&lt;secondary-title&gt;Corporate Governance&lt;/secondary-title&gt;&lt;/titles&gt;&lt;periodical&gt;&lt;full-title&gt;Corporate Governance&lt;/full-title&gt;&lt;/periodical&gt;&lt;pages&gt;86-103&lt;/pages&gt;&lt;volume&gt;14&lt;/volume&gt;&lt;number&gt;1&lt;/number&gt;&lt;dates&gt;&lt;year&gt;2014&lt;/year&gt;&lt;pub-dates&gt;&lt;date&gt;2014-01-28&lt;/date&gt;&lt;/pub-dates&gt;&lt;/dates&gt;&lt;publisher&gt;Emerald&lt;/publisher&gt;&lt;isbn&gt;1472-0701&lt;/isbn&gt;&lt;urls&gt;&lt;/urls&gt;&lt;electronic-resource-num&gt;10.1108/cg-03-2013-0038&lt;/electronic-resource-num&gt;&lt;access-date&gt;2022-11-03T15:51:13&lt;/access-date&gt;&lt;/record&gt;&lt;/Cite&gt;&lt;/EndNote&gt;</w:instrText>
      </w:r>
      <w:r w:rsidR="004A199B" w:rsidRPr="00026D20">
        <w:fldChar w:fldCharType="separate"/>
      </w:r>
      <w:r w:rsidR="004A199B" w:rsidRPr="00026D20">
        <w:rPr>
          <w:noProof/>
        </w:rPr>
        <w:t>(Ginena, 2014)</w:t>
      </w:r>
      <w:r w:rsidR="004A199B" w:rsidRPr="00026D20">
        <w:fldChar w:fldCharType="end"/>
      </w:r>
      <w:r w:rsidR="00E967CE" w:rsidRPr="00026D20">
        <w:t xml:space="preserve">, CSR disclosure </w:t>
      </w:r>
      <w:r w:rsidR="004A199B" w:rsidRPr="00026D20">
        <w:fldChar w:fldCharType="begin"/>
      </w:r>
      <w:r w:rsidR="004A199B" w:rsidRPr="00026D20">
        <w:instrText xml:space="preserve"> ADDIN EN.CITE &lt;EndNote&gt;&lt;Cite&gt;&lt;Author&gt;Farook&lt;/Author&gt;&lt;Year&gt;2011&lt;/Year&gt;&lt;RecNum&gt;4742&lt;/RecNum&gt;&lt;DisplayText&gt;(Farook et al., 2011)&lt;/DisplayText&gt;&lt;record&gt;&lt;rec-number&gt;4742&lt;/rec-number&gt;&lt;foreign-keys&gt;&lt;key app="EN" db-id="sx0f020d5apr9fe2s5ev2fdh5ztsrxafrxr5" timestamp="1667490731" guid="e218e236-b4c0-4eae-86d8-eff34f811f4e"&gt;474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pub-dates&gt;&lt;date&gt;2011-09-27&lt;/date&gt;&lt;/pub-dates&gt;&lt;/dates&gt;&lt;publisher&gt;Emerald&lt;/publisher&gt;&lt;isbn&gt;1759-0817&lt;/isbn&gt;&lt;urls&gt;&lt;/urls&gt;&lt;electronic-resource-num&gt;10.1108/17590811111170539&lt;/electronic-resource-num&gt;&lt;access-date&gt;2022-11-03T15:51:59&lt;/access-date&gt;&lt;/record&gt;&lt;/Cite&gt;&lt;/EndNote&gt;</w:instrText>
      </w:r>
      <w:r w:rsidR="004A199B" w:rsidRPr="00026D20">
        <w:fldChar w:fldCharType="separate"/>
      </w:r>
      <w:r w:rsidR="004A199B" w:rsidRPr="00026D20">
        <w:rPr>
          <w:noProof/>
        </w:rPr>
        <w:t>(Farook et al., 2011)</w:t>
      </w:r>
      <w:r w:rsidR="004A199B" w:rsidRPr="00026D20">
        <w:fldChar w:fldCharType="end"/>
      </w:r>
      <w:r w:rsidR="00E967CE" w:rsidRPr="00026D20">
        <w:t xml:space="preserve">, and Islamic banks’ products and services disclosure </w:t>
      </w:r>
      <w:r w:rsidR="00CE2246" w:rsidRPr="00026D20">
        <w:fldChar w:fldCharType="begin"/>
      </w:r>
      <w:r w:rsidR="00CE2246" w:rsidRPr="00026D20">
        <w:instrText xml:space="preserve"> ADDIN EN.CITE &lt;EndNote&gt;&lt;Cite&gt;&lt;Author&gt;Grassa&lt;/Author&gt;&lt;Year&gt;2018&lt;/Year&gt;&lt;RecNum&gt;4727&lt;/RecNum&gt;&lt;DisplayText&gt;(Grassa et al., 2018)&lt;/DisplayText&gt;&lt;record&gt;&lt;rec-number&gt;4727&lt;/rec-number&gt;&lt;foreign-keys&gt;&lt;key app="EN" db-id="sx0f020d5apr9fe2s5ev2fdh5ztsrxafrxr5" timestamp="1667139258" guid="b0145657-019f-4965-ab3a-61674515c8cc"&gt;4727&lt;/key&gt;&lt;/foreign-keys&gt;&lt;ref-type name="Journal Article"&gt;17&lt;/ref-type&gt;&lt;contributors&gt;&lt;authors&gt;&lt;author&gt;Grassa, Rihab&lt;/author&gt;&lt;author&gt;Chakroun, Raida&lt;/author&gt;&lt;author&gt;Hussainey, Khaled&lt;/author&gt;&lt;/authors&gt;&lt;/contributors&gt;&lt;titles&gt;&lt;title&gt;Corporate governance and Islamic banks’ products and services disclosure&lt;/title&gt;&lt;secondary-title&gt;Accounting Research Journal&lt;/secondary-title&gt;&lt;/titles&gt;&lt;periodical&gt;&lt;full-title&gt;Accounting Research Journal&lt;/full-title&gt;&lt;/periodical&gt;&lt;pages&gt;75-89&lt;/pages&gt;&lt;volume&gt;31&lt;/volume&gt;&lt;number&gt;1&lt;/number&gt;&lt;dates&gt;&lt;year&gt;2018&lt;/year&gt;&lt;pub-dates&gt;&lt;date&gt;2018-05-08&lt;/date&gt;&lt;/pub-dates&gt;&lt;/dates&gt;&lt;publisher&gt;Emerald&lt;/publisher&gt;&lt;isbn&gt;1030-9616&lt;/isbn&gt;&lt;urls&gt;&lt;/urls&gt;&lt;electronic-resource-num&gt;10.1108/arj-09-2016-0109&lt;/electronic-resource-num&gt;&lt;access-date&gt;2022-10-30T14:13:43&lt;/access-date&gt;&lt;/record&gt;&lt;/Cite&gt;&lt;/EndNote&gt;</w:instrText>
      </w:r>
      <w:r w:rsidR="00CE2246" w:rsidRPr="00026D20">
        <w:fldChar w:fldCharType="separate"/>
      </w:r>
      <w:r w:rsidR="00CE2246" w:rsidRPr="00026D20">
        <w:rPr>
          <w:noProof/>
        </w:rPr>
        <w:t>(Grassa et al., 2018)</w:t>
      </w:r>
      <w:r w:rsidR="00CE2246" w:rsidRPr="00026D20">
        <w:fldChar w:fldCharType="end"/>
      </w:r>
      <w:r w:rsidR="00F20980" w:rsidRPr="00026D20">
        <w:t>.</w:t>
      </w:r>
    </w:p>
    <w:p w14:paraId="7874DF09" w14:textId="1FEC83BE" w:rsidR="00B6471A" w:rsidRPr="00026D20" w:rsidRDefault="00B6471A" w:rsidP="00026D20">
      <w:pPr>
        <w:pStyle w:val="NormalWeb"/>
        <w:spacing w:before="0" w:beforeAutospacing="0" w:after="0" w:afterAutospacing="0" w:line="276" w:lineRule="auto"/>
        <w:ind w:firstLine="720"/>
        <w:jc w:val="both"/>
      </w:pPr>
      <w:r w:rsidRPr="00026D20">
        <w:t>C</w:t>
      </w:r>
      <w:r w:rsidR="00215FC7" w:rsidRPr="00026D20">
        <w:t>onsidering this importance, t</w:t>
      </w:r>
      <w:r w:rsidR="00C6744A" w:rsidRPr="00026D20">
        <w:t xml:space="preserve">he interest on this field modestly arose from the practitioners’ side, however the academic literature is still limited compared to other issues in Islamic finance, but recently growing. </w:t>
      </w:r>
      <w:r w:rsidR="00CC654A" w:rsidRPr="00026D20">
        <w:t>This fact has triggered the authors to conduct a comprehensive review of the major literature in the field of Sharia governance. This study is distinct due to several reasons. Firstly, this study applies a hybrid review approach by combining the result of bibliometric analysis with the in-depth discussion from content analysis. Secondly</w:t>
      </w:r>
      <w:r w:rsidR="00143EB2" w:rsidRPr="00026D20">
        <w:t xml:space="preserve">, this study </w:t>
      </w:r>
      <w:r w:rsidR="00CC654A" w:rsidRPr="00026D20">
        <w:t xml:space="preserve">reviewed </w:t>
      </w:r>
      <w:r w:rsidR="00424BAA" w:rsidRPr="00026D20">
        <w:t xml:space="preserve">an exhaustive list of </w:t>
      </w:r>
      <w:r w:rsidR="00CC654A" w:rsidRPr="00026D20">
        <w:t xml:space="preserve">392 articles published in 127 journals indexed by Scopus which is </w:t>
      </w:r>
      <w:r w:rsidR="00910366" w:rsidRPr="00026D20">
        <w:t>widely considered</w:t>
      </w:r>
      <w:r w:rsidR="00CC654A" w:rsidRPr="00026D20">
        <w:t xml:space="preserve"> as </w:t>
      </w:r>
      <w:r w:rsidR="00424BAA" w:rsidRPr="00026D20">
        <w:t xml:space="preserve">one of </w:t>
      </w:r>
      <w:r w:rsidR="00CC654A" w:rsidRPr="00026D20">
        <w:t xml:space="preserve">the largest </w:t>
      </w:r>
      <w:r w:rsidR="00910366" w:rsidRPr="00026D20">
        <w:t xml:space="preserve">multidisciplinary bibliographic </w:t>
      </w:r>
      <w:r w:rsidR="00255753" w:rsidRPr="00026D20">
        <w:t>databases</w:t>
      </w:r>
      <w:r w:rsidR="00CC654A" w:rsidRPr="00026D20">
        <w:t xml:space="preserve">. Thirdly, it also </w:t>
      </w:r>
      <w:r w:rsidR="00424BAA" w:rsidRPr="00026D20">
        <w:t>tracks the intellectual structure development during an extensive period of time (2001 until</w:t>
      </w:r>
      <w:r w:rsidR="00143EB2" w:rsidRPr="00026D20">
        <w:t xml:space="preserve"> </w:t>
      </w:r>
      <w:r w:rsidR="003C58A3" w:rsidRPr="00026D20">
        <w:t>September</w:t>
      </w:r>
      <w:r w:rsidR="00143EB2" w:rsidRPr="00026D20">
        <w:t xml:space="preserve"> 2022</w:t>
      </w:r>
      <w:r w:rsidR="00424BAA" w:rsidRPr="00026D20">
        <w:t>)</w:t>
      </w:r>
      <w:r w:rsidR="00143EB2" w:rsidRPr="00026D20">
        <w:t xml:space="preserve"> and </w:t>
      </w:r>
      <w:r w:rsidR="00424BAA" w:rsidRPr="00026D20">
        <w:t xml:space="preserve">conducts the analysis using the latest software of </w:t>
      </w:r>
      <w:r w:rsidR="00CA12DC" w:rsidRPr="00026D20">
        <w:t>Rstudio</w:t>
      </w:r>
      <w:r w:rsidR="00424BAA" w:rsidRPr="00026D20">
        <w:t xml:space="preserve"> and</w:t>
      </w:r>
      <w:r w:rsidR="00143EB2" w:rsidRPr="00026D20">
        <w:t xml:space="preserve"> VOSviewe</w:t>
      </w:r>
      <w:r w:rsidR="00424BAA" w:rsidRPr="00026D20">
        <w:t>r</w:t>
      </w:r>
      <w:r w:rsidR="00143EB2" w:rsidRPr="00026D20">
        <w:t xml:space="preserve">. </w:t>
      </w:r>
    </w:p>
    <w:p w14:paraId="79657BC2" w14:textId="77777777" w:rsidR="00B6471A" w:rsidRPr="00026D20" w:rsidRDefault="0030271E" w:rsidP="00026D20">
      <w:pPr>
        <w:pStyle w:val="NormalWeb"/>
        <w:spacing w:before="0" w:beforeAutospacing="0" w:after="0" w:afterAutospacing="0" w:line="276" w:lineRule="auto"/>
        <w:ind w:firstLine="720"/>
        <w:jc w:val="both"/>
      </w:pPr>
      <w:r w:rsidRPr="00026D20">
        <w:t xml:space="preserve">This study yields multiple findings. Firstly, it reveals various significant aspects of Sharia governance literature which include the leading </w:t>
      </w:r>
      <w:r w:rsidR="00EE2B55" w:rsidRPr="00026D20">
        <w:t>articles and journals, as well as the most influential</w:t>
      </w:r>
      <w:r w:rsidRPr="00026D20">
        <w:t xml:space="preserve"> authors</w:t>
      </w:r>
      <w:r w:rsidR="00EE2B55" w:rsidRPr="00026D20">
        <w:t xml:space="preserve">, </w:t>
      </w:r>
      <w:r w:rsidR="00B3323F" w:rsidRPr="00026D20">
        <w:t>affiliations,</w:t>
      </w:r>
      <w:r w:rsidRPr="00026D20">
        <w:t xml:space="preserve"> </w:t>
      </w:r>
      <w:r w:rsidR="00EE2B55" w:rsidRPr="00026D20">
        <w:t>and</w:t>
      </w:r>
      <w:r w:rsidRPr="00026D20">
        <w:t xml:space="preserve"> countries</w:t>
      </w:r>
      <w:r w:rsidR="00EE2B55" w:rsidRPr="00026D20">
        <w:t xml:space="preserve">. Following that, this study also identifies and discusses </w:t>
      </w:r>
      <w:r w:rsidR="007D4186" w:rsidRPr="00026D20">
        <w:t>4</w:t>
      </w:r>
      <w:r w:rsidR="00EE2B55" w:rsidRPr="00026D20">
        <w:t xml:space="preserve"> (f</w:t>
      </w:r>
      <w:r w:rsidR="007D4186" w:rsidRPr="00026D20">
        <w:t>our</w:t>
      </w:r>
      <w:r w:rsidR="00EE2B55" w:rsidRPr="00026D20">
        <w:t>) major research streams</w:t>
      </w:r>
      <w:r w:rsidRPr="00026D20">
        <w:t>: (1)</w:t>
      </w:r>
      <w:r w:rsidR="00585575" w:rsidRPr="00026D20">
        <w:t xml:space="preserve"> </w:t>
      </w:r>
      <w:r w:rsidR="00EE2B55" w:rsidRPr="00026D20">
        <w:t xml:space="preserve">Structure of Sharia </w:t>
      </w:r>
      <w:r w:rsidRPr="00026D20">
        <w:t xml:space="preserve">governance; </w:t>
      </w:r>
      <w:r w:rsidR="007D4186" w:rsidRPr="00026D20">
        <w:t xml:space="preserve">(2) Sharia governance and risk management; </w:t>
      </w:r>
      <w:r w:rsidRPr="00026D20">
        <w:t xml:space="preserve">(3) </w:t>
      </w:r>
      <w:r w:rsidR="00EE2B55" w:rsidRPr="00026D20">
        <w:t xml:space="preserve">Sharia governance and sustainability; </w:t>
      </w:r>
      <w:r w:rsidR="007D4186" w:rsidRPr="00026D20">
        <w:t xml:space="preserve">and </w:t>
      </w:r>
      <w:r w:rsidR="00EE2B55" w:rsidRPr="00026D20">
        <w:t xml:space="preserve">(4) The effect of Sharia governance </w:t>
      </w:r>
      <w:r w:rsidR="00EE2B55" w:rsidRPr="00026D20">
        <w:lastRenderedPageBreak/>
        <w:t>toward firm’s financial performance</w:t>
      </w:r>
      <w:r w:rsidR="007D4186" w:rsidRPr="00026D20">
        <w:t xml:space="preserve">. </w:t>
      </w:r>
      <w:r w:rsidR="00EE2B55" w:rsidRPr="00026D20">
        <w:t>Lastly</w:t>
      </w:r>
      <w:r w:rsidRPr="00026D20">
        <w:t xml:space="preserve">, the </w:t>
      </w:r>
      <w:r w:rsidR="00EE2B55" w:rsidRPr="00026D20">
        <w:t>content analysis is carried out to identify research gaps and elaborate some critical questions to be considered by future researchers in this field.</w:t>
      </w:r>
      <w:r w:rsidRPr="00026D20">
        <w:t xml:space="preserve"> </w:t>
      </w:r>
    </w:p>
    <w:p w14:paraId="101E55BE" w14:textId="4BCC5854" w:rsidR="00143EB2" w:rsidRPr="00026D20" w:rsidRDefault="00EE2B55" w:rsidP="00026D20">
      <w:pPr>
        <w:pStyle w:val="NormalWeb"/>
        <w:spacing w:before="0" w:beforeAutospacing="0" w:after="0" w:afterAutospacing="0" w:line="276" w:lineRule="auto"/>
        <w:ind w:firstLine="720"/>
        <w:jc w:val="both"/>
      </w:pPr>
      <w:r w:rsidRPr="00026D20">
        <w:t>The remaining part of this study is structured as follows; S</w:t>
      </w:r>
      <w:r w:rsidR="00143EB2" w:rsidRPr="00026D20">
        <w:t xml:space="preserve">ection </w:t>
      </w:r>
      <w:r w:rsidRPr="00026D20">
        <w:t xml:space="preserve">2 </w:t>
      </w:r>
      <w:r w:rsidR="00ED11D2" w:rsidRPr="00026D20">
        <w:t>reviews</w:t>
      </w:r>
      <w:r w:rsidR="00143EB2" w:rsidRPr="00026D20">
        <w:t xml:space="preserve"> the methodolog</w:t>
      </w:r>
      <w:r w:rsidR="00ED11D2" w:rsidRPr="00026D20">
        <w:t xml:space="preserve">ical approach applied </w:t>
      </w:r>
      <w:r w:rsidR="00143EB2" w:rsidRPr="00026D20">
        <w:t xml:space="preserve">in this study. </w:t>
      </w:r>
      <w:r w:rsidR="00ED11D2" w:rsidRPr="00026D20">
        <w:t xml:space="preserve">Section 3 demonstrates the result of bibliometric analysis including </w:t>
      </w:r>
      <w:r w:rsidR="00143EB2" w:rsidRPr="00026D20">
        <w:t xml:space="preserve">general performance analysis, citation analysis, and network analysis. </w:t>
      </w:r>
      <w:r w:rsidR="00ED11D2" w:rsidRPr="00026D20">
        <w:t xml:space="preserve">Section 4 presents the result of content analysis including major research streams and future research directions. Finally, it ends with Section 5 for conclusion of this study. </w:t>
      </w:r>
    </w:p>
    <w:p w14:paraId="0D9074C7" w14:textId="77777777" w:rsidR="00143EB2" w:rsidRPr="00026D20" w:rsidRDefault="00143EB2" w:rsidP="00026D20">
      <w:pPr>
        <w:pStyle w:val="ListParagraph"/>
        <w:spacing w:after="0" w:line="276" w:lineRule="auto"/>
        <w:ind w:left="360"/>
        <w:rPr>
          <w:rFonts w:ascii="Times New Roman" w:hAnsi="Times New Roman" w:cs="Times New Roman"/>
          <w:b/>
          <w:bCs/>
          <w:sz w:val="24"/>
          <w:szCs w:val="24"/>
        </w:rPr>
      </w:pPr>
    </w:p>
    <w:p w14:paraId="6D409305" w14:textId="41DD408B" w:rsidR="00676BD8" w:rsidRPr="00026D20" w:rsidRDefault="00676BD8" w:rsidP="00026D20">
      <w:pPr>
        <w:pStyle w:val="ListParagraph"/>
        <w:numPr>
          <w:ilvl w:val="0"/>
          <w:numId w:val="6"/>
        </w:numPr>
        <w:spacing w:after="0" w:line="276" w:lineRule="auto"/>
        <w:ind w:left="360"/>
        <w:rPr>
          <w:rFonts w:ascii="Times New Roman" w:hAnsi="Times New Roman" w:cs="Times New Roman"/>
          <w:b/>
          <w:bCs/>
          <w:sz w:val="24"/>
          <w:szCs w:val="24"/>
        </w:rPr>
      </w:pPr>
      <w:r w:rsidRPr="00026D20">
        <w:rPr>
          <w:rFonts w:ascii="Times New Roman" w:hAnsi="Times New Roman" w:cs="Times New Roman"/>
          <w:b/>
          <w:bCs/>
          <w:sz w:val="24"/>
          <w:szCs w:val="24"/>
        </w:rPr>
        <w:t xml:space="preserve">Methodology </w:t>
      </w:r>
    </w:p>
    <w:p w14:paraId="51614F4E" w14:textId="77777777" w:rsidR="00BE23FE" w:rsidRDefault="00BE23FE" w:rsidP="00BE23FE">
      <w:pPr>
        <w:pStyle w:val="NormalWeb"/>
        <w:spacing w:before="0" w:beforeAutospacing="0" w:after="0" w:afterAutospacing="0" w:line="276" w:lineRule="auto"/>
        <w:jc w:val="both"/>
        <w:rPr>
          <w:bdr w:val="none" w:sz="0" w:space="0" w:color="auto" w:frame="1"/>
          <w:shd w:val="clear" w:color="auto" w:fill="FFFFFF"/>
        </w:rPr>
      </w:pPr>
    </w:p>
    <w:p w14:paraId="73C67892" w14:textId="61F6BA98" w:rsidR="00026D20" w:rsidRDefault="009831EA" w:rsidP="00BE23FE">
      <w:pPr>
        <w:pStyle w:val="NormalWeb"/>
        <w:spacing w:before="0" w:beforeAutospacing="0" w:after="0" w:afterAutospacing="0" w:line="276" w:lineRule="auto"/>
        <w:jc w:val="both"/>
        <w:rPr>
          <w:bdr w:val="none" w:sz="0" w:space="0" w:color="auto" w:frame="1"/>
          <w:shd w:val="clear" w:color="auto" w:fill="FFFFFF"/>
        </w:rPr>
      </w:pPr>
      <w:r w:rsidRPr="00026D20">
        <w:rPr>
          <w:bdr w:val="none" w:sz="0" w:space="0" w:color="auto" w:frame="1"/>
          <w:shd w:val="clear" w:color="auto" w:fill="FFFFFF"/>
        </w:rPr>
        <w:t xml:space="preserve">This section discusses the research strategy for selecting, validating, and organizing data. It also further explains the tools and tests that were employed to achieve the </w:t>
      </w:r>
      <w:r w:rsidR="00026D20">
        <w:rPr>
          <w:bdr w:val="none" w:sz="0" w:space="0" w:color="auto" w:frame="1"/>
          <w:shd w:val="clear" w:color="auto" w:fill="FFFFFF"/>
        </w:rPr>
        <w:t xml:space="preserve">research </w:t>
      </w:r>
      <w:r w:rsidRPr="00026D20">
        <w:rPr>
          <w:bdr w:val="none" w:sz="0" w:space="0" w:color="auto" w:frame="1"/>
          <w:shd w:val="clear" w:color="auto" w:fill="FFFFFF"/>
        </w:rPr>
        <w:t>objectives</w:t>
      </w:r>
      <w:r w:rsidR="00026D20">
        <w:rPr>
          <w:bdr w:val="none" w:sz="0" w:space="0" w:color="auto" w:frame="1"/>
          <w:shd w:val="clear" w:color="auto" w:fill="FFFFFF"/>
        </w:rPr>
        <w:t>.</w:t>
      </w:r>
    </w:p>
    <w:p w14:paraId="7338CE1A" w14:textId="234045E7" w:rsidR="009831EA" w:rsidRPr="00026D20" w:rsidRDefault="00026D20" w:rsidP="00BE23FE">
      <w:pPr>
        <w:pStyle w:val="NormalWeb"/>
        <w:spacing w:before="0" w:beforeAutospacing="0" w:after="0" w:afterAutospacing="0" w:line="276" w:lineRule="auto"/>
        <w:ind w:firstLine="720"/>
        <w:jc w:val="both"/>
        <w:rPr>
          <w:bdr w:val="none" w:sz="0" w:space="0" w:color="auto" w:frame="1"/>
          <w:shd w:val="clear" w:color="auto" w:fill="FFFFFF"/>
        </w:rPr>
      </w:pPr>
      <w:r>
        <w:rPr>
          <w:bdr w:val="none" w:sz="0" w:space="0" w:color="auto" w:frame="1"/>
          <w:shd w:val="clear" w:color="auto" w:fill="FFFFFF"/>
        </w:rPr>
        <w:t xml:space="preserve"> </w:t>
      </w:r>
      <w:r w:rsidR="009831EA" w:rsidRPr="00026D20">
        <w:rPr>
          <w:bdr w:val="none" w:sz="0" w:space="0" w:color="auto" w:frame="1"/>
          <w:shd w:val="clear" w:color="auto" w:fill="FFFFFF"/>
        </w:rPr>
        <w:t xml:space="preserve">This study employs a hybrid review approach that combines bibliometric and content analysis. To eliminate subjectivity bias, bibliometric analysis is required in this study due to the ongoing review of the literature </w:t>
      </w:r>
      <w:r w:rsidR="00963454" w:rsidRPr="00026D20">
        <w:rPr>
          <w:bdr w:val="none" w:sz="0" w:space="0" w:color="auto" w:frame="1"/>
          <w:shd w:val="clear" w:color="auto" w:fill="FFFFFF"/>
        </w:rPr>
        <w:fldChar w:fldCharType="begin"/>
      </w:r>
      <w:r w:rsidR="00963454" w:rsidRPr="00026D20">
        <w:rPr>
          <w:bdr w:val="none" w:sz="0" w:space="0" w:color="auto" w:frame="1"/>
          <w:shd w:val="clear" w:color="auto" w:fill="FFFFFF"/>
        </w:rPr>
        <w:instrText xml:space="preserve"> ADDIN EN.CITE &lt;EndNote&gt;&lt;Cite&gt;&lt;Author&gt;Alshater&lt;/Author&gt;&lt;Year&gt;2022&lt;/Year&gt;&lt;RecNum&gt;4707&lt;/RecNum&gt;&lt;DisplayText&gt;(Alshater et al., 2022)&lt;/DisplayText&gt;&lt;record&gt;&lt;rec-number&gt;4707&lt;/rec-number&gt;&lt;foreign-keys&gt;&lt;key app="EN" db-id="sx0f020d5apr9fe2s5ev2fdh5ztsrxafrxr5" timestamp="1663859058" guid="f20753be-b122-48b1-8dc2-ffcfeaa76349"&gt;4707&lt;/key&gt;&lt;/foreign-keys&gt;&lt;ref-type name="Journal Article"&gt;17&lt;/ref-type&gt;&lt;contributors&gt;&lt;authors&gt;&lt;author&gt;Alshater, Muneer M&lt;/author&gt;&lt;author&gt;Hassan, M Kabir&lt;/author&gt;&lt;author&gt;Sarea, Adel&lt;/author&gt;&lt;author&gt;Samhan, Hussein Mohammad&lt;/author&gt;&lt;/authors&gt;&lt;/contributors&gt;&lt;titles&gt;&lt;title&gt;Islamic accounting research between 1982 and 2020: a hybrid review&lt;/title&gt;&lt;secondary-title&gt;Journal of Islamic Accounting and Business Research&lt;/secondary-title&gt;&lt;/titles&gt;&lt;periodical&gt;&lt;full-title&gt;Journal of Islamic Accounting and Business Research&lt;/full-title&gt;&lt;/periodical&gt;&lt;number&gt;ahead-of-print&lt;/number&gt;&lt;dates&gt;&lt;year&gt;2022&lt;/year&gt;&lt;/dates&gt;&lt;isbn&gt;1759-0817&lt;/isbn&gt;&lt;urls&gt;&lt;/urls&gt;&lt;/record&gt;&lt;/Cite&gt;&lt;/EndNote&gt;</w:instrText>
      </w:r>
      <w:r w:rsidR="00963454" w:rsidRPr="00026D20">
        <w:rPr>
          <w:bdr w:val="none" w:sz="0" w:space="0" w:color="auto" w:frame="1"/>
          <w:shd w:val="clear" w:color="auto" w:fill="FFFFFF"/>
        </w:rPr>
        <w:fldChar w:fldCharType="separate"/>
      </w:r>
      <w:r w:rsidR="00963454" w:rsidRPr="00026D20">
        <w:rPr>
          <w:noProof/>
          <w:bdr w:val="none" w:sz="0" w:space="0" w:color="auto" w:frame="1"/>
          <w:shd w:val="clear" w:color="auto" w:fill="FFFFFF"/>
        </w:rPr>
        <w:t>(Alshater et al., 2022)</w:t>
      </w:r>
      <w:r w:rsidR="00963454" w:rsidRPr="00026D20">
        <w:rPr>
          <w:bdr w:val="none" w:sz="0" w:space="0" w:color="auto" w:frame="1"/>
          <w:shd w:val="clear" w:color="auto" w:fill="FFFFFF"/>
        </w:rPr>
        <w:fldChar w:fldCharType="end"/>
      </w:r>
      <w:r w:rsidR="009831EA" w:rsidRPr="00026D20">
        <w:rPr>
          <w:bdr w:val="none" w:sz="0" w:space="0" w:color="auto" w:frame="1"/>
          <w:shd w:val="clear" w:color="auto" w:fill="FFFFFF"/>
        </w:rPr>
        <w:t xml:space="preserve">. Furthermore, the literature or data collected comes from reputable databases and is </w:t>
      </w:r>
      <w:r w:rsidR="00EB73CD" w:rsidRPr="00026D20">
        <w:rPr>
          <w:bdr w:val="none" w:sz="0" w:space="0" w:color="auto" w:frame="1"/>
          <w:shd w:val="clear" w:color="auto" w:fill="FFFFFF"/>
        </w:rPr>
        <w:t>analysed</w:t>
      </w:r>
      <w:r w:rsidR="009831EA" w:rsidRPr="00026D20">
        <w:rPr>
          <w:bdr w:val="none" w:sz="0" w:space="0" w:color="auto" w:frame="1"/>
          <w:shd w:val="clear" w:color="auto" w:fill="FFFFFF"/>
        </w:rPr>
        <w:t xml:space="preserve"> using statistical tools. As a result, this approach assists the authors in tracking the intellectual structures, identifying the research gaps, and providing the future research questions </w:t>
      </w:r>
      <w:r w:rsidR="00963454" w:rsidRPr="00026D20">
        <w:rPr>
          <w:bdr w:val="none" w:sz="0" w:space="0" w:color="auto" w:frame="1"/>
          <w:shd w:val="clear" w:color="auto" w:fill="FFFFFF"/>
        </w:rPr>
        <w:fldChar w:fldCharType="begin"/>
      </w:r>
      <w:r w:rsidR="00963454" w:rsidRPr="00026D20">
        <w:rPr>
          <w:bdr w:val="none" w:sz="0" w:space="0" w:color="auto" w:frame="1"/>
          <w:shd w:val="clear" w:color="auto" w:fill="FFFFFF"/>
        </w:rPr>
        <w:instrText xml:space="preserve"> ADDIN EN.CITE &lt;EndNote&gt;&lt;Cite&gt;&lt;Author&gt;Alshater&lt;/Author&gt;&lt;Year&gt;2022&lt;/Year&gt;&lt;RecNum&gt;4707&lt;/RecNum&gt;&lt;DisplayText&gt;(Alshater et al., 2022)&lt;/DisplayText&gt;&lt;record&gt;&lt;rec-number&gt;4707&lt;/rec-number&gt;&lt;foreign-keys&gt;&lt;key app="EN" db-id="sx0f020d5apr9fe2s5ev2fdh5ztsrxafrxr5" timestamp="1663859058" guid="f20753be-b122-48b1-8dc2-ffcfeaa76349"&gt;4707&lt;/key&gt;&lt;/foreign-keys&gt;&lt;ref-type name="Journal Article"&gt;17&lt;/ref-type&gt;&lt;contributors&gt;&lt;authors&gt;&lt;author&gt;Alshater, Muneer M&lt;/author&gt;&lt;author&gt;Hassan, M Kabir&lt;/author&gt;&lt;author&gt;Sarea, Adel&lt;/author&gt;&lt;author&gt;Samhan, Hussein Mohammad&lt;/author&gt;&lt;/authors&gt;&lt;/contributors&gt;&lt;titles&gt;&lt;title&gt;Islamic accounting research between 1982 and 2020: a hybrid review&lt;/title&gt;&lt;secondary-title&gt;Journal of Islamic Accounting and Business Research&lt;/secondary-title&gt;&lt;/titles&gt;&lt;periodical&gt;&lt;full-title&gt;Journal of Islamic Accounting and Business Research&lt;/full-title&gt;&lt;/periodical&gt;&lt;number&gt;ahead-of-print&lt;/number&gt;&lt;dates&gt;&lt;year&gt;2022&lt;/year&gt;&lt;/dates&gt;&lt;isbn&gt;1759-0817&lt;/isbn&gt;&lt;urls&gt;&lt;/urls&gt;&lt;/record&gt;&lt;/Cite&gt;&lt;/EndNote&gt;</w:instrText>
      </w:r>
      <w:r w:rsidR="00963454" w:rsidRPr="00026D20">
        <w:rPr>
          <w:bdr w:val="none" w:sz="0" w:space="0" w:color="auto" w:frame="1"/>
          <w:shd w:val="clear" w:color="auto" w:fill="FFFFFF"/>
        </w:rPr>
        <w:fldChar w:fldCharType="separate"/>
      </w:r>
      <w:r w:rsidR="00963454" w:rsidRPr="00026D20">
        <w:rPr>
          <w:noProof/>
          <w:bdr w:val="none" w:sz="0" w:space="0" w:color="auto" w:frame="1"/>
          <w:shd w:val="clear" w:color="auto" w:fill="FFFFFF"/>
        </w:rPr>
        <w:t>(Alshater et al., 2022)</w:t>
      </w:r>
      <w:r w:rsidR="00963454" w:rsidRPr="00026D20">
        <w:rPr>
          <w:bdr w:val="none" w:sz="0" w:space="0" w:color="auto" w:frame="1"/>
          <w:shd w:val="clear" w:color="auto" w:fill="FFFFFF"/>
        </w:rPr>
        <w:fldChar w:fldCharType="end"/>
      </w:r>
      <w:r w:rsidR="009831EA" w:rsidRPr="00026D20">
        <w:rPr>
          <w:bdr w:val="none" w:sz="0" w:space="0" w:color="auto" w:frame="1"/>
          <w:shd w:val="clear" w:color="auto" w:fill="FFFFFF"/>
        </w:rPr>
        <w:t>, particularly in the field of Sharia governance investigated in this study.</w:t>
      </w:r>
    </w:p>
    <w:p w14:paraId="6547A731" w14:textId="52022843" w:rsidR="009831EA" w:rsidRPr="00026D20" w:rsidRDefault="009831EA" w:rsidP="00BE23FE">
      <w:pPr>
        <w:pStyle w:val="NormalWeb"/>
        <w:spacing w:before="0" w:beforeAutospacing="0" w:after="0" w:afterAutospacing="0" w:line="276" w:lineRule="auto"/>
        <w:ind w:firstLine="720"/>
        <w:jc w:val="both"/>
        <w:rPr>
          <w:bdr w:val="none" w:sz="0" w:space="0" w:color="auto" w:frame="1"/>
          <w:shd w:val="clear" w:color="auto" w:fill="FFFFFF"/>
        </w:rPr>
      </w:pPr>
      <w:r w:rsidRPr="00026D20">
        <w:rPr>
          <w:bdr w:val="none" w:sz="0" w:space="0" w:color="auto" w:frame="1"/>
          <w:shd w:val="clear" w:color="auto" w:fill="FFFFFF"/>
        </w:rPr>
        <w:t xml:space="preserve">This study uses RStudio in conjunction with a bibliometric tool called </w:t>
      </w:r>
      <w:r w:rsidRPr="00026D20">
        <w:rPr>
          <w:i/>
          <w:iCs/>
          <w:bdr w:val="none" w:sz="0" w:space="0" w:color="auto" w:frame="1"/>
          <w:shd w:val="clear" w:color="auto" w:fill="FFFFFF"/>
        </w:rPr>
        <w:t>biblioshiny</w:t>
      </w:r>
      <w:r w:rsidRPr="00026D20">
        <w:rPr>
          <w:bdr w:val="none" w:sz="0" w:space="0" w:color="auto" w:frame="1"/>
          <w:shd w:val="clear" w:color="auto" w:fill="FFFFFF"/>
        </w:rPr>
        <w:t xml:space="preserve">. This tool has been widely used by many researchers to conduct bibliometric research and produce reliable results </w:t>
      </w:r>
      <w:r w:rsidR="00963454" w:rsidRPr="00026D20">
        <w:rPr>
          <w:bdr w:val="none" w:sz="0" w:space="0" w:color="auto" w:frame="1"/>
          <w:shd w:val="clear" w:color="auto" w:fill="FFFFFF"/>
        </w:rPr>
        <w:fldChar w:fldCharType="begin"/>
      </w:r>
      <w:r w:rsidR="00963454" w:rsidRPr="00026D20">
        <w:rPr>
          <w:bdr w:val="none" w:sz="0" w:space="0" w:color="auto" w:frame="1"/>
          <w:shd w:val="clear" w:color="auto" w:fill="FFFFFF"/>
        </w:rPr>
        <w:instrText xml:space="preserve"> ADDIN EN.CITE &lt;EndNote&gt;&lt;Cite&gt;&lt;Author&gt;Alshater&lt;/Author&gt;&lt;Year&gt;2022&lt;/Year&gt;&lt;RecNum&gt;4707&lt;/RecNum&gt;&lt;DisplayText&gt;(Alshater et al., 2022)&lt;/DisplayText&gt;&lt;record&gt;&lt;rec-number&gt;4707&lt;/rec-number&gt;&lt;foreign-keys&gt;&lt;key app="EN" db-id="sx0f020d5apr9fe2s5ev2fdh5ztsrxafrxr5" timestamp="1663859058" guid="f20753be-b122-48b1-8dc2-ffcfeaa76349"&gt;4707&lt;/key&gt;&lt;/foreign-keys&gt;&lt;ref-type name="Journal Article"&gt;17&lt;/ref-type&gt;&lt;contributors&gt;&lt;authors&gt;&lt;author&gt;Alshater, Muneer M&lt;/author&gt;&lt;author&gt;Hassan, M Kabir&lt;/author&gt;&lt;author&gt;Sarea, Adel&lt;/author&gt;&lt;author&gt;Samhan, Hussein Mohammad&lt;/author&gt;&lt;/authors&gt;&lt;/contributors&gt;&lt;titles&gt;&lt;title&gt;Islamic accounting research between 1982 and 2020: a hybrid review&lt;/title&gt;&lt;secondary-title&gt;Journal of Islamic Accounting and Business Research&lt;/secondary-title&gt;&lt;/titles&gt;&lt;periodical&gt;&lt;full-title&gt;Journal of Islamic Accounting and Business Research&lt;/full-title&gt;&lt;/periodical&gt;&lt;number&gt;ahead-of-print&lt;/number&gt;&lt;dates&gt;&lt;year&gt;2022&lt;/year&gt;&lt;/dates&gt;&lt;isbn&gt;1759-0817&lt;/isbn&gt;&lt;urls&gt;&lt;/urls&gt;&lt;/record&gt;&lt;/Cite&gt;&lt;/EndNote&gt;</w:instrText>
      </w:r>
      <w:r w:rsidR="00963454" w:rsidRPr="00026D20">
        <w:rPr>
          <w:bdr w:val="none" w:sz="0" w:space="0" w:color="auto" w:frame="1"/>
          <w:shd w:val="clear" w:color="auto" w:fill="FFFFFF"/>
        </w:rPr>
        <w:fldChar w:fldCharType="separate"/>
      </w:r>
      <w:r w:rsidR="00963454" w:rsidRPr="00026D20">
        <w:rPr>
          <w:noProof/>
          <w:bdr w:val="none" w:sz="0" w:space="0" w:color="auto" w:frame="1"/>
          <w:shd w:val="clear" w:color="auto" w:fill="FFFFFF"/>
        </w:rPr>
        <w:t>(Alshater et al., 2022)</w:t>
      </w:r>
      <w:r w:rsidR="00963454" w:rsidRPr="00026D20">
        <w:rPr>
          <w:bdr w:val="none" w:sz="0" w:space="0" w:color="auto" w:frame="1"/>
          <w:shd w:val="clear" w:color="auto" w:fill="FFFFFF"/>
        </w:rPr>
        <w:fldChar w:fldCharType="end"/>
      </w:r>
      <w:r w:rsidRPr="00026D20">
        <w:rPr>
          <w:bdr w:val="none" w:sz="0" w:space="0" w:color="auto" w:frame="1"/>
          <w:shd w:val="clear" w:color="auto" w:fill="FFFFFF"/>
        </w:rPr>
        <w:t xml:space="preserve">. This study also employs VOSviewer, a network analysis software, to generate a literature map. Furthermore, Microsoft Excel will be used in this study to re-examine the work process and describe graphs. The bibliometric analysis of this study adopted a three-stage approach employed by previous research of </w:t>
      </w:r>
      <w:r w:rsidR="00963454" w:rsidRPr="00026D20">
        <w:rPr>
          <w:bdr w:val="none" w:sz="0" w:space="0" w:color="auto" w:frame="1"/>
          <w:shd w:val="clear" w:color="auto" w:fill="FFFFFF"/>
        </w:rPr>
        <w:fldChar w:fldCharType="begin"/>
      </w:r>
      <w:r w:rsidR="00963454" w:rsidRPr="00026D20">
        <w:rPr>
          <w:bdr w:val="none" w:sz="0" w:space="0" w:color="auto" w:frame="1"/>
          <w:shd w:val="clear" w:color="auto" w:fill="FFFFFF"/>
        </w:rPr>
        <w:instrText xml:space="preserve"> ADDIN EN.CITE &lt;EndNote&gt;&lt;Cite&gt;&lt;Author&gt;Paltrinieri&lt;/Author&gt;&lt;Year&gt;2019&lt;/Year&gt;&lt;RecNum&gt;4559&lt;/RecNum&gt;&lt;DisplayText&gt;(Paltrinieri et al., 2019)&lt;/DisplayText&gt;&lt;record&gt;&lt;rec-number&gt;4559&lt;/rec-number&gt;&lt;foreign-keys&gt;&lt;key app="EN" db-id="sx0f020d5apr9fe2s5ev2fdh5ztsrxafrxr5" timestamp="1660568672" guid="0e24eab5-2ecf-4ced-ae0b-54588817633b"&gt;4559&lt;/key&gt;&lt;/foreign-keys&gt;&lt;ref-type name="Journal Article"&gt;17&lt;/ref-type&gt;&lt;contributors&gt;&lt;authors&gt;&lt;author&gt;Paltrinieri, Andrea&lt;/author&gt;&lt;author&gt;Hassan, Mohammad Kabir&lt;/author&gt;&lt;author&gt;Bahoo, Salman&lt;/author&gt;&lt;author&gt;Khan, Ashraf&lt;/author&gt;&lt;/authors&gt;&lt;/contributors&gt;&lt;titles&gt;&lt;title&gt;A bibliometric review of sukuk literature&lt;/title&gt;&lt;secondary-title&gt;International Review of Economics &amp;amp; Finance&lt;/secondary-title&gt;&lt;/titles&gt;&lt;periodical&gt;&lt;full-title&gt;International Review of Economics &amp;amp; Finance&lt;/full-title&gt;&lt;/periodical&gt;&lt;keywords&gt;&lt;keyword&gt;Sukuk&lt;/keyword&gt;&lt;keyword&gt;Islamic bonds&lt;/keyword&gt;&lt;keyword&gt;Islamic finance&lt;/keyword&gt;&lt;keyword&gt;Meta-literature review&lt;/keyword&gt;&lt;keyword&gt;Bibliometric citation analysis&lt;/keyword&gt;&lt;keyword&gt;Bibliometric cartography analysis&lt;/keyword&gt;&lt;/keywords&gt;&lt;dates&gt;&lt;year&gt;2019&lt;/year&gt;&lt;pub-dates&gt;&lt;date&gt;2019/04/17/&lt;/date&gt;&lt;/pub-dates&gt;&lt;/dates&gt;&lt;isbn&gt;1059-0560&lt;/isbn&gt;&lt;urls&gt;&lt;related-urls&gt;&lt;url&gt;https://www.sciencedirect.com/science/article/pii/S1059056018308165&lt;/url&gt;&lt;/related-urls&gt;&lt;/urls&gt;&lt;electronic-resource-num&gt;https://doi.org/10.1016/j.iref.2019.04.004&lt;/electronic-resource-num&gt;&lt;/record&gt;&lt;/Cite&gt;&lt;/EndNote&gt;</w:instrText>
      </w:r>
      <w:r w:rsidR="00963454" w:rsidRPr="00026D20">
        <w:rPr>
          <w:bdr w:val="none" w:sz="0" w:space="0" w:color="auto" w:frame="1"/>
          <w:shd w:val="clear" w:color="auto" w:fill="FFFFFF"/>
        </w:rPr>
        <w:fldChar w:fldCharType="separate"/>
      </w:r>
      <w:r w:rsidR="00963454" w:rsidRPr="00026D20">
        <w:rPr>
          <w:noProof/>
          <w:bdr w:val="none" w:sz="0" w:space="0" w:color="auto" w:frame="1"/>
          <w:shd w:val="clear" w:color="auto" w:fill="FFFFFF"/>
        </w:rPr>
        <w:t>(Paltrinieri et al., 2019)</w:t>
      </w:r>
      <w:r w:rsidR="00963454" w:rsidRPr="00026D20">
        <w:rPr>
          <w:bdr w:val="none" w:sz="0" w:space="0" w:color="auto" w:frame="1"/>
          <w:shd w:val="clear" w:color="auto" w:fill="FFFFFF"/>
        </w:rPr>
        <w:fldChar w:fldCharType="end"/>
      </w:r>
      <w:r w:rsidRPr="00026D20">
        <w:rPr>
          <w:bdr w:val="none" w:sz="0" w:space="0" w:color="auto" w:frame="1"/>
          <w:shd w:val="clear" w:color="auto" w:fill="FFFFFF"/>
        </w:rPr>
        <w:t xml:space="preserve"> and </w:t>
      </w:r>
      <w:r w:rsidR="00963454" w:rsidRPr="00026D20">
        <w:rPr>
          <w:bdr w:val="none" w:sz="0" w:space="0" w:color="auto" w:frame="1"/>
          <w:shd w:val="clear" w:color="auto" w:fill="FFFFFF"/>
        </w:rPr>
        <w:fldChar w:fldCharType="begin"/>
      </w:r>
      <w:r w:rsidR="00396880">
        <w:rPr>
          <w:bdr w:val="none" w:sz="0" w:space="0" w:color="auto" w:frame="1"/>
          <w:shd w:val="clear" w:color="auto" w:fill="FFFFFF"/>
        </w:rPr>
        <w:instrText xml:space="preserve"> ADDIN EN.CITE &lt;EndNote&gt;&lt;Cite&gt;&lt;Author&gt;Alshater&lt;/Author&gt;&lt;Year&gt;2021&lt;/Year&gt;&lt;RecNum&gt;4704&lt;/RecNum&gt;&lt;DisplayText&gt;(Muneer M Alshater et al., 2021)&lt;/DisplayText&gt;&lt;record&gt;&lt;rec-number&gt;4704&lt;/rec-number&gt;&lt;foreign-keys&gt;&lt;key app="EN" db-id="sx0f020d5apr9fe2s5ev2fdh5ztsrxafrxr5" timestamp="1663858960" guid="4c22ac8b-d909-486d-b7ef-67ca1b9e31f7"&gt;4704&lt;/key&gt;&lt;/foreign-keys&gt;&lt;ref-type name="Journal Article"&gt;17&lt;/ref-type&gt;&lt;contributors&gt;&lt;authors&gt;&lt;author&gt;Alshater, Muneer M&lt;/author&gt;&lt;author&gt;Saad, Ram Al Jaffri&lt;/author&gt;&lt;author&gt;Wahab, Norazlina Abd&lt;/author&gt;&lt;author&gt;Saba, Irum&lt;/author&gt;&lt;/authors&gt;&lt;/contributors&gt;&lt;titles&gt;&lt;title&gt;What do we know about zakat literature? A bibliometric review&lt;/title&gt;&lt;secondary-title&gt;Journal of Islamic Accounting and Business Research&lt;/secondary-title&gt;&lt;/titles&gt;&lt;periodical&gt;&lt;full-title&gt;Journal of Islamic Accounting and Business Research&lt;/full-title&gt;&lt;/periodical&gt;&lt;pages&gt;544-563&lt;/pages&gt;&lt;volume&gt;12&lt;/volume&gt;&lt;number&gt;4&lt;/number&gt;&lt;dates&gt;&lt;year&gt;2021&lt;/year&gt;&lt;/dates&gt;&lt;isbn&gt;1759-0817&lt;/isbn&gt;&lt;urls&gt;&lt;/urls&gt;&lt;/record&gt;&lt;/Cite&gt;&lt;/EndNote&gt;</w:instrText>
      </w:r>
      <w:r w:rsidR="00963454" w:rsidRPr="00026D20">
        <w:rPr>
          <w:bdr w:val="none" w:sz="0" w:space="0" w:color="auto" w:frame="1"/>
          <w:shd w:val="clear" w:color="auto" w:fill="FFFFFF"/>
        </w:rPr>
        <w:fldChar w:fldCharType="separate"/>
      </w:r>
      <w:r w:rsidR="00396880">
        <w:rPr>
          <w:noProof/>
          <w:bdr w:val="none" w:sz="0" w:space="0" w:color="auto" w:frame="1"/>
          <w:shd w:val="clear" w:color="auto" w:fill="FFFFFF"/>
        </w:rPr>
        <w:t>(Muneer M Alshater et al., 2021)</w:t>
      </w:r>
      <w:r w:rsidR="00963454" w:rsidRPr="00026D20">
        <w:rPr>
          <w:bdr w:val="none" w:sz="0" w:space="0" w:color="auto" w:frame="1"/>
          <w:shd w:val="clear" w:color="auto" w:fill="FFFFFF"/>
        </w:rPr>
        <w:fldChar w:fldCharType="end"/>
      </w:r>
      <w:r w:rsidRPr="00026D20">
        <w:rPr>
          <w:bdr w:val="none" w:sz="0" w:space="0" w:color="auto" w:frame="1"/>
          <w:shd w:val="clear" w:color="auto" w:fill="FFFFFF"/>
        </w:rPr>
        <w:t>.</w:t>
      </w:r>
    </w:p>
    <w:p w14:paraId="08E5E470" w14:textId="5275B025" w:rsidR="009831EA" w:rsidRPr="00026D20" w:rsidRDefault="009831EA" w:rsidP="00BE23FE">
      <w:pPr>
        <w:pStyle w:val="NormalWeb"/>
        <w:spacing w:before="0" w:beforeAutospacing="0" w:after="0" w:afterAutospacing="0" w:line="276" w:lineRule="auto"/>
        <w:ind w:firstLine="720"/>
        <w:jc w:val="both"/>
        <w:rPr>
          <w:bdr w:val="none" w:sz="0" w:space="0" w:color="auto" w:frame="1"/>
          <w:shd w:val="clear" w:color="auto" w:fill="FFFFFF"/>
        </w:rPr>
      </w:pPr>
      <w:r w:rsidRPr="00026D20">
        <w:rPr>
          <w:bdr w:val="none" w:sz="0" w:space="0" w:color="auto" w:frame="1"/>
          <w:shd w:val="clear" w:color="auto" w:fill="FFFFFF"/>
        </w:rPr>
        <w:t xml:space="preserve">In the first step, the researcher searches relevant databases and selects a database of literature sources to review. Scopus, the world's largest multidisciplinary social sciences database, was used to collect data from all </w:t>
      </w:r>
      <w:r w:rsidR="00EB73CD" w:rsidRPr="00026D20">
        <w:rPr>
          <w:bdr w:val="none" w:sz="0" w:space="0" w:color="auto" w:frame="1"/>
          <w:shd w:val="clear" w:color="auto" w:fill="FFFFFF"/>
        </w:rPr>
        <w:t>Sharia</w:t>
      </w:r>
      <w:r w:rsidRPr="00026D20">
        <w:rPr>
          <w:bdr w:val="none" w:sz="0" w:space="0" w:color="auto" w:frame="1"/>
          <w:shd w:val="clear" w:color="auto" w:fill="FFFFFF"/>
        </w:rPr>
        <w:t xml:space="preserve"> governance research. Another reason for selecting Scopus as the database is that most studies that use bibliometric analysis use it to maintain certain level of quality </w:t>
      </w:r>
      <w:r w:rsidR="00963454" w:rsidRPr="00026D20">
        <w:rPr>
          <w:bdr w:val="none" w:sz="0" w:space="0" w:color="auto" w:frame="1"/>
          <w:shd w:val="clear" w:color="auto" w:fill="FFFFFF"/>
        </w:rPr>
        <w:fldChar w:fldCharType="begin"/>
      </w:r>
      <w:r w:rsidR="00963454" w:rsidRPr="00026D20">
        <w:rPr>
          <w:bdr w:val="none" w:sz="0" w:space="0" w:color="auto" w:frame="1"/>
          <w:shd w:val="clear" w:color="auto" w:fill="FFFFFF"/>
        </w:rPr>
        <w:instrText xml:space="preserve"> ADDIN EN.CITE &lt;EndNote&gt;&lt;Cite&gt;&lt;Author&gt;Durán-Sánchez&lt;/Author&gt;&lt;Year&gt;2019&lt;/Year&gt;&lt;RecNum&gt;4560&lt;/RecNum&gt;&lt;DisplayText&gt;(Durán-Sánchez et al., 2019)&lt;/DisplayText&gt;&lt;record&gt;&lt;rec-number&gt;4560&lt;/rec-number&gt;&lt;foreign-keys&gt;&lt;key app="EN" db-id="sx0f020d5apr9fe2s5ev2fdh5ztsrxafrxr5" timestamp="1660568873" guid="5eaf7251-96ba-4f45-be1d-089eb0f49adf"&gt;4560&lt;/key&gt;&lt;/foreign-keys&gt;&lt;ref-type name="Journal Article"&gt;17&lt;/ref-type&gt;&lt;contributors&gt;&lt;authors&gt;&lt;author&gt;Durán-Sánchez, Amador&lt;/author&gt;&lt;author&gt;Del Río-Rama, María de la Cruz&lt;/author&gt;&lt;author&gt;Álvarez-García, José&lt;/author&gt;&lt;author&gt;García-Vélez, Diego Fernando&lt;/author&gt;&lt;/authors&gt;&lt;/contributors&gt;&lt;titles&gt;&lt;title&gt;Mapping of scientific coverage on education for Entrepreneurship in Higher Education&lt;/title&gt;&lt;secondary-title&gt;Journal of Enterprising Communities: People and Places in the Global Economy&lt;/secondary-title&gt;&lt;/titles&gt;&lt;periodical&gt;&lt;full-title&gt;Journal of Enterprising Communities: People and Places in the Global Economy&lt;/full-title&gt;&lt;/periodical&gt;&lt;pages&gt;84-104&lt;/pages&gt;&lt;volume&gt;13&lt;/volume&gt;&lt;number&gt;1/2&lt;/number&gt;&lt;dates&gt;&lt;year&gt;2019&lt;/year&gt;&lt;/dates&gt;&lt;publisher&gt;Emerald Publishing Limited&lt;/publisher&gt;&lt;isbn&gt;1750-6204&lt;/isbn&gt;&lt;urls&gt;&lt;related-urls&gt;&lt;url&gt;https://doi.org/10.1108/JEC-10-2018-0072&lt;/url&gt;&lt;/related-urls&gt;&lt;/urls&gt;&lt;electronic-resource-num&gt;10.1108/JEC-10-2018-0072&lt;/electronic-resource-num&gt;&lt;access-date&gt;2022/08/15&lt;/access-date&gt;&lt;/record&gt;&lt;/Cite&gt;&lt;/EndNote&gt;</w:instrText>
      </w:r>
      <w:r w:rsidR="00963454" w:rsidRPr="00026D20">
        <w:rPr>
          <w:bdr w:val="none" w:sz="0" w:space="0" w:color="auto" w:frame="1"/>
          <w:shd w:val="clear" w:color="auto" w:fill="FFFFFF"/>
        </w:rPr>
        <w:fldChar w:fldCharType="separate"/>
      </w:r>
      <w:r w:rsidR="00963454" w:rsidRPr="00026D20">
        <w:rPr>
          <w:noProof/>
          <w:bdr w:val="none" w:sz="0" w:space="0" w:color="auto" w:frame="1"/>
          <w:shd w:val="clear" w:color="auto" w:fill="FFFFFF"/>
        </w:rPr>
        <w:t>(Durán-Sánchez et al., 2019)</w:t>
      </w:r>
      <w:r w:rsidR="00963454" w:rsidRPr="00026D20">
        <w:rPr>
          <w:bdr w:val="none" w:sz="0" w:space="0" w:color="auto" w:frame="1"/>
          <w:shd w:val="clear" w:color="auto" w:fill="FFFFFF"/>
        </w:rPr>
        <w:fldChar w:fldCharType="end"/>
      </w:r>
      <w:r w:rsidRPr="00026D20">
        <w:rPr>
          <w:bdr w:val="none" w:sz="0" w:space="0" w:color="auto" w:frame="1"/>
          <w:shd w:val="clear" w:color="auto" w:fill="FFFFFF"/>
        </w:rPr>
        <w:t>. Scopus</w:t>
      </w:r>
      <w:r w:rsidR="003C58A3" w:rsidRPr="00026D20">
        <w:rPr>
          <w:bdr w:val="none" w:sz="0" w:space="0" w:color="auto" w:frame="1"/>
          <w:shd w:val="clear" w:color="auto" w:fill="FFFFFF"/>
        </w:rPr>
        <w:t xml:space="preserve"> is widely preferred due to its</w:t>
      </w:r>
      <w:r w:rsidRPr="00026D20">
        <w:rPr>
          <w:bdr w:val="none" w:sz="0" w:space="0" w:color="auto" w:frame="1"/>
          <w:shd w:val="clear" w:color="auto" w:fill="FFFFFF"/>
        </w:rPr>
        <w:t xml:space="preserve"> easy-to-use interface </w:t>
      </w:r>
      <w:r w:rsidR="003C58A3" w:rsidRPr="00026D20">
        <w:rPr>
          <w:bdr w:val="none" w:sz="0" w:space="0" w:color="auto" w:frame="1"/>
          <w:shd w:val="clear" w:color="auto" w:fill="FFFFFF"/>
        </w:rPr>
        <w:t>combined with</w:t>
      </w:r>
      <w:r w:rsidRPr="00026D20">
        <w:rPr>
          <w:bdr w:val="none" w:sz="0" w:space="0" w:color="auto" w:frame="1"/>
          <w:shd w:val="clear" w:color="auto" w:fill="FFFFFF"/>
        </w:rPr>
        <w:t xml:space="preserve"> </w:t>
      </w:r>
      <w:r w:rsidR="003C58A3" w:rsidRPr="00026D20">
        <w:rPr>
          <w:bdr w:val="none" w:sz="0" w:space="0" w:color="auto" w:frame="1"/>
          <w:shd w:val="clear" w:color="auto" w:fill="FFFFFF"/>
        </w:rPr>
        <w:t>various</w:t>
      </w:r>
      <w:r w:rsidRPr="00026D20">
        <w:rPr>
          <w:bdr w:val="none" w:sz="0" w:space="0" w:color="auto" w:frame="1"/>
          <w:shd w:val="clear" w:color="auto" w:fill="FFFFFF"/>
        </w:rPr>
        <w:t xml:space="preserve"> options for improving and exporting data</w:t>
      </w:r>
      <w:r w:rsidR="003C58A3" w:rsidRPr="00026D20">
        <w:rPr>
          <w:bdr w:val="none" w:sz="0" w:space="0" w:color="auto" w:frame="1"/>
          <w:shd w:val="clear" w:color="auto" w:fill="FFFFFF"/>
        </w:rPr>
        <w:t xml:space="preserve"> (</w:t>
      </w:r>
      <w:r w:rsidR="003C58A3" w:rsidRPr="00026D20">
        <w:rPr>
          <w:bdr w:val="none" w:sz="0" w:space="0" w:color="auto" w:frame="1"/>
          <w:shd w:val="clear" w:color="auto" w:fill="FFFFFF"/>
        </w:rPr>
        <w:fldChar w:fldCharType="begin"/>
      </w:r>
      <w:r w:rsidR="00396880">
        <w:rPr>
          <w:bdr w:val="none" w:sz="0" w:space="0" w:color="auto" w:frame="1"/>
          <w:shd w:val="clear" w:color="auto" w:fill="FFFFFF"/>
        </w:rPr>
        <w:instrText xml:space="preserve"> ADDIN EN.CITE &lt;EndNote&gt;&lt;Cite&gt;&lt;Author&gt;Alshater&lt;/Author&gt;&lt;Year&gt;2022&lt;/Year&gt;&lt;RecNum&gt;4707&lt;/RecNum&gt;&lt;DisplayText&gt;(Alshater et al., 2022; Muneer M Alshater et al., 2021)&lt;/DisplayText&gt;&lt;record&gt;&lt;rec-number&gt;4707&lt;/rec-number&gt;&lt;foreign-keys&gt;&lt;key app="EN" db-id="sx0f020d5apr9fe2s5ev2fdh5ztsrxafrxr5" timestamp="1663859058" guid="f20753be-b122-48b1-8dc2-ffcfeaa76349"&gt;4707&lt;/key&gt;&lt;/foreign-keys&gt;&lt;ref-type name="Journal Article"&gt;17&lt;/ref-type&gt;&lt;contributors&gt;&lt;authors&gt;&lt;author&gt;Alshater, Muneer M&lt;/author&gt;&lt;author&gt;Hassan, M Kabir&lt;/author&gt;&lt;author&gt;Sarea, Adel&lt;/author&gt;&lt;author&gt;Samhan, Hussein Mohammad&lt;/author&gt;&lt;/authors&gt;&lt;/contributors&gt;&lt;titles&gt;&lt;title&gt;Islamic accounting research between 1982 and 2020: a hybrid review&lt;/title&gt;&lt;secondary-title&gt;Journal of Islamic Accounting and Business Research&lt;/secondary-title&gt;&lt;/titles&gt;&lt;periodical&gt;&lt;full-title&gt;Journal of Islamic Accounting and Business Research&lt;/full-title&gt;&lt;/periodical&gt;&lt;number&gt;ahead-of-print&lt;/number&gt;&lt;dates&gt;&lt;year&gt;2022&lt;/year&gt;&lt;/dates&gt;&lt;isbn&gt;1759-0817&lt;/isbn&gt;&lt;urls&gt;&lt;/urls&gt;&lt;/record&gt;&lt;/Cite&gt;&lt;Cite&gt;&lt;Author&gt;Alshater&lt;/Author&gt;&lt;Year&gt;2021&lt;/Year&gt;&lt;RecNum&gt;4704&lt;/RecNum&gt;&lt;record&gt;&lt;rec-number&gt;4704&lt;/rec-number&gt;&lt;foreign-keys&gt;&lt;key app="EN" db-id="sx0f020d5apr9fe2s5ev2fdh5ztsrxafrxr5" timestamp="1663858960" guid="4c22ac8b-d909-486d-b7ef-67ca1b9e31f7"&gt;4704&lt;/key&gt;&lt;/foreign-keys&gt;&lt;ref-type name="Journal Article"&gt;17&lt;/ref-type&gt;&lt;contributors&gt;&lt;authors&gt;&lt;author&gt;Alshater, Muneer M&lt;/author&gt;&lt;author&gt;Saad, Ram Al Jaffri&lt;/author&gt;&lt;author&gt;Wahab, Norazlina Abd&lt;/author&gt;&lt;author&gt;Saba, Irum&lt;/author&gt;&lt;/authors&gt;&lt;/contributors&gt;&lt;titles&gt;&lt;title&gt;What do we know about zakat literature? A bibliometric review&lt;/title&gt;&lt;secondary-title&gt;Journal of Islamic Accounting and Business Research&lt;/secondary-title&gt;&lt;/titles&gt;&lt;periodical&gt;&lt;full-title&gt;Journal of Islamic Accounting and Business Research&lt;/full-title&gt;&lt;/periodical&gt;&lt;pages&gt;544-563&lt;/pages&gt;&lt;volume&gt;12&lt;/volume&gt;&lt;number&gt;4&lt;/number&gt;&lt;dates&gt;&lt;year&gt;2021&lt;/year&gt;&lt;/dates&gt;&lt;isbn&gt;1759-0817&lt;/isbn&gt;&lt;urls&gt;&lt;/urls&gt;&lt;/record&gt;&lt;/Cite&gt;&lt;/EndNote&gt;</w:instrText>
      </w:r>
      <w:r w:rsidR="003C58A3" w:rsidRPr="00026D20">
        <w:rPr>
          <w:bdr w:val="none" w:sz="0" w:space="0" w:color="auto" w:frame="1"/>
          <w:shd w:val="clear" w:color="auto" w:fill="FFFFFF"/>
        </w:rPr>
        <w:fldChar w:fldCharType="separate"/>
      </w:r>
      <w:r w:rsidR="00396880">
        <w:rPr>
          <w:noProof/>
          <w:bdr w:val="none" w:sz="0" w:space="0" w:color="auto" w:frame="1"/>
          <w:shd w:val="clear" w:color="auto" w:fill="FFFFFF"/>
        </w:rPr>
        <w:t>(Alshater et al., 2022; Muneer M Alshater et al., 2021)</w:t>
      </w:r>
      <w:r w:rsidR="003C58A3" w:rsidRPr="00026D20">
        <w:rPr>
          <w:bdr w:val="none" w:sz="0" w:space="0" w:color="auto" w:frame="1"/>
          <w:shd w:val="clear" w:color="auto" w:fill="FFFFFF"/>
        </w:rPr>
        <w:fldChar w:fldCharType="end"/>
      </w:r>
      <w:r w:rsidRPr="00026D20">
        <w:rPr>
          <w:bdr w:val="none" w:sz="0" w:space="0" w:color="auto" w:frame="1"/>
          <w:shd w:val="clear" w:color="auto" w:fill="FFFFFF"/>
        </w:rPr>
        <w:t>.</w:t>
      </w:r>
    </w:p>
    <w:p w14:paraId="767943CC" w14:textId="1D6FF29F" w:rsidR="009831EA" w:rsidRPr="00026D20" w:rsidRDefault="009831EA" w:rsidP="00BE23FE">
      <w:pPr>
        <w:pStyle w:val="NormalWeb"/>
        <w:spacing w:before="0" w:beforeAutospacing="0" w:after="0" w:afterAutospacing="0" w:line="276" w:lineRule="auto"/>
        <w:ind w:firstLine="720"/>
        <w:jc w:val="both"/>
        <w:rPr>
          <w:bdr w:val="none" w:sz="0" w:space="0" w:color="auto" w:frame="1"/>
          <w:shd w:val="clear" w:color="auto" w:fill="FFFFFF"/>
        </w:rPr>
      </w:pPr>
      <w:r w:rsidRPr="00026D20">
        <w:rPr>
          <w:bdr w:val="none" w:sz="0" w:space="0" w:color="auto" w:frame="1"/>
          <w:shd w:val="clear" w:color="auto" w:fill="FFFFFF"/>
        </w:rPr>
        <w:t xml:space="preserve">The keywords used in this study are determined in the second stage, which is the combination of the words </w:t>
      </w:r>
      <w:r w:rsidRPr="00026D20">
        <w:t xml:space="preserve">“Sharia” OR “Shariah” OR “Islamic” AND “Governance”. </w:t>
      </w:r>
      <w:r w:rsidR="00014897" w:rsidRPr="00026D20">
        <w:t xml:space="preserve">In order to gather as much as possible, the authors did not limit the time coverage, so that the authors can trace the development of relevant publication in this field since the first time it is published, which appears to be from </w:t>
      </w:r>
      <w:r w:rsidRPr="00026D20">
        <w:rPr>
          <w:bdr w:val="none" w:sz="0" w:space="0" w:color="auto" w:frame="1"/>
          <w:shd w:val="clear" w:color="auto" w:fill="FFFFFF"/>
        </w:rPr>
        <w:t xml:space="preserve">2001 </w:t>
      </w:r>
      <w:r w:rsidR="00014897" w:rsidRPr="00026D20">
        <w:rPr>
          <w:bdr w:val="none" w:sz="0" w:space="0" w:color="auto" w:frame="1"/>
          <w:shd w:val="clear" w:color="auto" w:fill="FFFFFF"/>
        </w:rPr>
        <w:t>until</w:t>
      </w:r>
      <w:r w:rsidRPr="00026D20">
        <w:rPr>
          <w:bdr w:val="none" w:sz="0" w:space="0" w:color="auto" w:frame="1"/>
          <w:shd w:val="clear" w:color="auto" w:fill="FFFFFF"/>
        </w:rPr>
        <w:t xml:space="preserve"> </w:t>
      </w:r>
      <w:r w:rsidR="003C58A3" w:rsidRPr="00026D20">
        <w:rPr>
          <w:bdr w:val="none" w:sz="0" w:space="0" w:color="auto" w:frame="1"/>
          <w:shd w:val="clear" w:color="auto" w:fill="FFFFFF"/>
        </w:rPr>
        <w:t>October</w:t>
      </w:r>
      <w:r w:rsidRPr="00026D20">
        <w:rPr>
          <w:bdr w:val="none" w:sz="0" w:space="0" w:color="auto" w:frame="1"/>
          <w:shd w:val="clear" w:color="auto" w:fill="FFFFFF"/>
        </w:rPr>
        <w:t xml:space="preserve"> 2022</w:t>
      </w:r>
      <w:r w:rsidR="00014897" w:rsidRPr="00026D20">
        <w:rPr>
          <w:bdr w:val="none" w:sz="0" w:space="0" w:color="auto" w:frame="1"/>
          <w:shd w:val="clear" w:color="auto" w:fill="FFFFFF"/>
        </w:rPr>
        <w:t>.</w:t>
      </w:r>
      <w:r w:rsidRPr="00026D20">
        <w:rPr>
          <w:bdr w:val="none" w:sz="0" w:space="0" w:color="auto" w:frame="1"/>
          <w:shd w:val="clear" w:color="auto" w:fill="FFFFFF"/>
        </w:rPr>
        <w:t xml:space="preserve"> </w:t>
      </w:r>
      <w:r w:rsidR="00EB73CD" w:rsidRPr="00026D20">
        <w:rPr>
          <w:bdr w:val="none" w:sz="0" w:space="0" w:color="auto" w:frame="1"/>
          <w:shd w:val="clear" w:color="auto" w:fill="FFFFFF"/>
        </w:rPr>
        <w:t xml:space="preserve">In addition to that, this study also covers all subject areas to allow more comprehensive review of the related studies. </w:t>
      </w:r>
      <w:r w:rsidRPr="00026D20">
        <w:rPr>
          <w:bdr w:val="none" w:sz="0" w:space="0" w:color="auto" w:frame="1"/>
          <w:shd w:val="clear" w:color="auto" w:fill="FFFFFF"/>
        </w:rPr>
        <w:t>The study then u</w:t>
      </w:r>
      <w:r w:rsidR="00014897" w:rsidRPr="00026D20">
        <w:rPr>
          <w:bdr w:val="none" w:sz="0" w:space="0" w:color="auto" w:frame="1"/>
          <w:shd w:val="clear" w:color="auto" w:fill="FFFFFF"/>
        </w:rPr>
        <w:t>tilises several selected software such as</w:t>
      </w:r>
      <w:r w:rsidRPr="00026D20">
        <w:rPr>
          <w:bdr w:val="none" w:sz="0" w:space="0" w:color="auto" w:frame="1"/>
          <w:shd w:val="clear" w:color="auto" w:fill="FFFFFF"/>
        </w:rPr>
        <w:t xml:space="preserve"> RStudio, VOSviewer, and Microsoft Excel to describe, manage, and </w:t>
      </w:r>
      <w:r w:rsidRPr="00026D20">
        <w:rPr>
          <w:bdr w:val="none" w:sz="0" w:space="0" w:color="auto" w:frame="1"/>
          <w:shd w:val="clear" w:color="auto" w:fill="FFFFFF"/>
        </w:rPr>
        <w:lastRenderedPageBreak/>
        <w:t xml:space="preserve">analyse the contents of the collected literature by categorizing it into several representative clusters </w:t>
      </w:r>
      <w:r w:rsidR="00014897" w:rsidRPr="00026D20">
        <w:rPr>
          <w:bdr w:val="none" w:sz="0" w:space="0" w:color="auto" w:frame="1"/>
          <w:shd w:val="clear" w:color="auto" w:fill="FFFFFF"/>
        </w:rPr>
        <w:t>accordingly.</w:t>
      </w:r>
    </w:p>
    <w:p w14:paraId="35F01F50" w14:textId="1B5D6226" w:rsidR="003A4278" w:rsidRPr="00026D20" w:rsidRDefault="009831EA" w:rsidP="00BE23FE">
      <w:pPr>
        <w:pStyle w:val="NormalWeb"/>
        <w:spacing w:before="0" w:beforeAutospacing="0" w:after="0" w:afterAutospacing="0" w:line="276" w:lineRule="auto"/>
        <w:ind w:firstLine="720"/>
        <w:jc w:val="both"/>
        <w:rPr>
          <w:bdr w:val="none" w:sz="0" w:space="0" w:color="auto" w:frame="1"/>
          <w:shd w:val="clear" w:color="auto" w:fill="FFFFFF"/>
        </w:rPr>
      </w:pPr>
      <w:r w:rsidRPr="00026D20">
        <w:rPr>
          <w:bdr w:val="none" w:sz="0" w:space="0" w:color="auto" w:frame="1"/>
          <w:shd w:val="clear" w:color="auto" w:fill="FFFFFF"/>
        </w:rPr>
        <w:t xml:space="preserve">In the third phase of this research, </w:t>
      </w:r>
      <w:r w:rsidR="00014897" w:rsidRPr="00026D20">
        <w:rPr>
          <w:bdr w:val="none" w:sz="0" w:space="0" w:color="auto" w:frame="1"/>
          <w:shd w:val="clear" w:color="auto" w:fill="FFFFFF"/>
        </w:rPr>
        <w:t xml:space="preserve">the authors perform </w:t>
      </w:r>
      <w:r w:rsidRPr="00026D20">
        <w:rPr>
          <w:bdr w:val="none" w:sz="0" w:space="0" w:color="auto" w:frame="1"/>
          <w:shd w:val="clear" w:color="auto" w:fill="FFFFFF"/>
        </w:rPr>
        <w:t>a thorough bibliometric analysis, including a general performance analysis, citation analysis, and network analysis</w:t>
      </w:r>
      <w:r w:rsidR="00014897" w:rsidRPr="00026D20">
        <w:rPr>
          <w:bdr w:val="none" w:sz="0" w:space="0" w:color="auto" w:frame="1"/>
          <w:shd w:val="clear" w:color="auto" w:fill="FFFFFF"/>
        </w:rPr>
        <w:t xml:space="preserve"> </w:t>
      </w:r>
      <w:r w:rsidR="00963454" w:rsidRPr="00026D20">
        <w:rPr>
          <w:bdr w:val="none" w:sz="0" w:space="0" w:color="auto" w:frame="1"/>
          <w:shd w:val="clear" w:color="auto" w:fill="FFFFFF"/>
        </w:rPr>
        <w:fldChar w:fldCharType="begin"/>
      </w:r>
      <w:r w:rsidR="00396880">
        <w:rPr>
          <w:bdr w:val="none" w:sz="0" w:space="0" w:color="auto" w:frame="1"/>
          <w:shd w:val="clear" w:color="auto" w:fill="FFFFFF"/>
        </w:rPr>
        <w:instrText xml:space="preserve"> ADDIN EN.CITE &lt;EndNote&gt;&lt;Cite&gt;&lt;Author&gt;Alshater&lt;/Author&gt;&lt;Year&gt;2021&lt;/Year&gt;&lt;RecNum&gt;4704&lt;/RecNum&gt;&lt;DisplayText&gt;(Muneer M Alshater et al., 2021)&lt;/DisplayText&gt;&lt;record&gt;&lt;rec-number&gt;4704&lt;/rec-number&gt;&lt;foreign-keys&gt;&lt;key app="EN" db-id="sx0f020d5apr9fe2s5ev2fdh5ztsrxafrxr5" timestamp="1663858960" guid="4c22ac8b-d909-486d-b7ef-67ca1b9e31f7"&gt;4704&lt;/key&gt;&lt;/foreign-keys&gt;&lt;ref-type name="Journal Article"&gt;17&lt;/ref-type&gt;&lt;contributors&gt;&lt;authors&gt;&lt;author&gt;Alshater, Muneer M&lt;/author&gt;&lt;author&gt;Saad, Ram Al Jaffri&lt;/author&gt;&lt;author&gt;Wahab, Norazlina Abd&lt;/author&gt;&lt;author&gt;Saba, Irum&lt;/author&gt;&lt;/authors&gt;&lt;/contributors&gt;&lt;titles&gt;&lt;title&gt;What do we know about zakat literature? A bibliometric review&lt;/title&gt;&lt;secondary-title&gt;Journal of Islamic Accounting and Business Research&lt;/secondary-title&gt;&lt;/titles&gt;&lt;periodical&gt;&lt;full-title&gt;Journal of Islamic Accounting and Business Research&lt;/full-title&gt;&lt;/periodical&gt;&lt;pages&gt;544-563&lt;/pages&gt;&lt;volume&gt;12&lt;/volume&gt;&lt;number&gt;4&lt;/number&gt;&lt;dates&gt;&lt;year&gt;2021&lt;/year&gt;&lt;/dates&gt;&lt;isbn&gt;1759-0817&lt;/isbn&gt;&lt;urls&gt;&lt;/urls&gt;&lt;/record&gt;&lt;/Cite&gt;&lt;/EndNote&gt;</w:instrText>
      </w:r>
      <w:r w:rsidR="00963454" w:rsidRPr="00026D20">
        <w:rPr>
          <w:bdr w:val="none" w:sz="0" w:space="0" w:color="auto" w:frame="1"/>
          <w:shd w:val="clear" w:color="auto" w:fill="FFFFFF"/>
        </w:rPr>
        <w:fldChar w:fldCharType="separate"/>
      </w:r>
      <w:r w:rsidR="00396880">
        <w:rPr>
          <w:noProof/>
          <w:bdr w:val="none" w:sz="0" w:space="0" w:color="auto" w:frame="1"/>
          <w:shd w:val="clear" w:color="auto" w:fill="FFFFFF"/>
        </w:rPr>
        <w:t>(Muneer M Alshater et al., 2021)</w:t>
      </w:r>
      <w:r w:rsidR="00963454" w:rsidRPr="00026D20">
        <w:rPr>
          <w:bdr w:val="none" w:sz="0" w:space="0" w:color="auto" w:frame="1"/>
          <w:shd w:val="clear" w:color="auto" w:fill="FFFFFF"/>
        </w:rPr>
        <w:fldChar w:fldCharType="end"/>
      </w:r>
      <w:r w:rsidRPr="00026D20">
        <w:rPr>
          <w:bdr w:val="none" w:sz="0" w:space="0" w:color="auto" w:frame="1"/>
          <w:shd w:val="clear" w:color="auto" w:fill="FFFFFF"/>
        </w:rPr>
        <w:t>. In this part of the study, the publication trends, the most important countries, and the most important journals, authors, and institutions will be presented. This study also demonstrate</w:t>
      </w:r>
      <w:r w:rsidR="00014897" w:rsidRPr="00026D20">
        <w:rPr>
          <w:bdr w:val="none" w:sz="0" w:space="0" w:color="auto" w:frame="1"/>
          <w:shd w:val="clear" w:color="auto" w:fill="FFFFFF"/>
        </w:rPr>
        <w:t>s</w:t>
      </w:r>
      <w:r w:rsidRPr="00026D20">
        <w:rPr>
          <w:bdr w:val="none" w:sz="0" w:space="0" w:color="auto" w:frame="1"/>
          <w:shd w:val="clear" w:color="auto" w:fill="FFFFFF"/>
        </w:rPr>
        <w:t xml:space="preserve"> how citations change over time, which articles are most frequently cited, bibliographic coupling, co-citation, co-authorship, and a map of the keywords examined.</w:t>
      </w:r>
      <w:r w:rsidR="00EB73CD" w:rsidRPr="00026D20">
        <w:rPr>
          <w:bdr w:val="none" w:sz="0" w:space="0" w:color="auto" w:frame="1"/>
          <w:shd w:val="clear" w:color="auto" w:fill="FFFFFF"/>
        </w:rPr>
        <w:t xml:space="preserve"> </w:t>
      </w:r>
      <w:r w:rsidRPr="00026D20">
        <w:rPr>
          <w:bdr w:val="none" w:sz="0" w:space="0" w:color="auto" w:frame="1"/>
          <w:shd w:val="clear" w:color="auto" w:fill="FFFFFF"/>
        </w:rPr>
        <w:t>Lastly, the study also conduct</w:t>
      </w:r>
      <w:r w:rsidR="00014897" w:rsidRPr="00026D20">
        <w:rPr>
          <w:bdr w:val="none" w:sz="0" w:space="0" w:color="auto" w:frame="1"/>
          <w:shd w:val="clear" w:color="auto" w:fill="FFFFFF"/>
        </w:rPr>
        <w:t>s</w:t>
      </w:r>
      <w:r w:rsidRPr="00026D20">
        <w:rPr>
          <w:bdr w:val="none" w:sz="0" w:space="0" w:color="auto" w:frame="1"/>
          <w:shd w:val="clear" w:color="auto" w:fill="FFFFFF"/>
        </w:rPr>
        <w:t xml:space="preserve"> a content analysis to show the main streams of current research and provide directions for future research. </w:t>
      </w:r>
      <w:r w:rsidR="00EB73CD" w:rsidRPr="00026D20">
        <w:rPr>
          <w:bdr w:val="none" w:sz="0" w:space="0" w:color="auto" w:frame="1"/>
          <w:shd w:val="clear" w:color="auto" w:fill="FFFFFF"/>
        </w:rPr>
        <w:t>Therefore</w:t>
      </w:r>
      <w:r w:rsidRPr="00026D20">
        <w:rPr>
          <w:bdr w:val="none" w:sz="0" w:space="0" w:color="auto" w:frame="1"/>
          <w:shd w:val="clear" w:color="auto" w:fill="FFFFFF"/>
        </w:rPr>
        <w:t>, this</w:t>
      </w:r>
      <w:r w:rsidR="00EB73CD" w:rsidRPr="00026D20">
        <w:rPr>
          <w:bdr w:val="none" w:sz="0" w:space="0" w:color="auto" w:frame="1"/>
          <w:shd w:val="clear" w:color="auto" w:fill="FFFFFF"/>
        </w:rPr>
        <w:t xml:space="preserve"> study </w:t>
      </w:r>
      <w:r w:rsidRPr="00026D20">
        <w:rPr>
          <w:bdr w:val="none" w:sz="0" w:space="0" w:color="auto" w:frame="1"/>
          <w:shd w:val="clear" w:color="auto" w:fill="FFFFFF"/>
        </w:rPr>
        <w:t>provide</w:t>
      </w:r>
      <w:r w:rsidR="00EB73CD" w:rsidRPr="00026D20">
        <w:rPr>
          <w:bdr w:val="none" w:sz="0" w:space="0" w:color="auto" w:frame="1"/>
          <w:shd w:val="clear" w:color="auto" w:fill="FFFFFF"/>
        </w:rPr>
        <w:t>s</w:t>
      </w:r>
      <w:r w:rsidRPr="00026D20">
        <w:rPr>
          <w:bdr w:val="none" w:sz="0" w:space="0" w:color="auto" w:frame="1"/>
          <w:shd w:val="clear" w:color="auto" w:fill="FFFFFF"/>
        </w:rPr>
        <w:t xml:space="preserve"> comprehensive and detailed results that can be used as a reference for future research.</w:t>
      </w:r>
    </w:p>
    <w:p w14:paraId="2E38DAEF" w14:textId="08EE0165" w:rsidR="00676BD8" w:rsidRPr="00026D20" w:rsidRDefault="00676BD8" w:rsidP="00026D20">
      <w:pPr>
        <w:pStyle w:val="NormalWeb"/>
        <w:shd w:val="clear" w:color="auto" w:fill="FFFFFF"/>
        <w:spacing w:before="0" w:beforeAutospacing="0" w:after="0" w:afterAutospacing="0" w:line="276" w:lineRule="auto"/>
        <w:rPr>
          <w:b/>
          <w:bCs/>
          <w:noProof/>
          <w:highlight w:val="yellow"/>
        </w:rPr>
      </w:pPr>
    </w:p>
    <w:p w14:paraId="19F68D5C" w14:textId="1F78F78B" w:rsidR="00676BD8" w:rsidRPr="00026D20" w:rsidRDefault="00676BD8" w:rsidP="00026D20">
      <w:pPr>
        <w:pStyle w:val="NormalWeb"/>
        <w:numPr>
          <w:ilvl w:val="0"/>
          <w:numId w:val="6"/>
        </w:numPr>
        <w:shd w:val="clear" w:color="auto" w:fill="FFFFFF"/>
        <w:spacing w:before="0" w:beforeAutospacing="0" w:after="0" w:afterAutospacing="0" w:line="276" w:lineRule="auto"/>
        <w:ind w:left="360"/>
        <w:rPr>
          <w:b/>
          <w:bCs/>
          <w:noProof/>
        </w:rPr>
      </w:pPr>
      <w:r w:rsidRPr="00026D20">
        <w:rPr>
          <w:b/>
          <w:bCs/>
          <w:noProof/>
        </w:rPr>
        <w:t>Result and Discussion</w:t>
      </w:r>
    </w:p>
    <w:p w14:paraId="5FF7A3DE" w14:textId="77777777" w:rsidR="007877C5" w:rsidRPr="00026D20" w:rsidRDefault="007877C5" w:rsidP="00026D20">
      <w:pPr>
        <w:pStyle w:val="NormalWeb"/>
        <w:shd w:val="clear" w:color="auto" w:fill="FFFFFF"/>
        <w:spacing w:before="0" w:beforeAutospacing="0" w:after="0" w:afterAutospacing="0" w:line="276" w:lineRule="auto"/>
        <w:rPr>
          <w:b/>
          <w:bCs/>
          <w:noProof/>
        </w:rPr>
      </w:pPr>
    </w:p>
    <w:p w14:paraId="5BE08E20" w14:textId="7A72575C" w:rsidR="003A4278" w:rsidRPr="00026D20" w:rsidRDefault="003A4278" w:rsidP="00026D20">
      <w:pPr>
        <w:pStyle w:val="NormalWeb"/>
        <w:numPr>
          <w:ilvl w:val="1"/>
          <w:numId w:val="9"/>
        </w:numPr>
        <w:shd w:val="clear" w:color="auto" w:fill="FFFFFF"/>
        <w:spacing w:before="0" w:beforeAutospacing="0" w:after="0" w:afterAutospacing="0" w:line="276" w:lineRule="auto"/>
        <w:rPr>
          <w:b/>
          <w:bCs/>
          <w:noProof/>
        </w:rPr>
      </w:pPr>
      <w:r w:rsidRPr="00026D20">
        <w:rPr>
          <w:b/>
          <w:bCs/>
          <w:noProof/>
        </w:rPr>
        <w:t>General Performance Analysis</w:t>
      </w:r>
    </w:p>
    <w:p w14:paraId="7443B807" w14:textId="77777777" w:rsidR="001D4881" w:rsidRPr="00026D20" w:rsidRDefault="001D4881" w:rsidP="00026D20">
      <w:pPr>
        <w:pStyle w:val="ListParagraph"/>
        <w:numPr>
          <w:ilvl w:val="2"/>
          <w:numId w:val="9"/>
        </w:numPr>
        <w:tabs>
          <w:tab w:val="left" w:pos="180"/>
          <w:tab w:val="left" w:pos="360"/>
          <w:tab w:val="left" w:pos="540"/>
        </w:tabs>
        <w:spacing w:before="240" w:after="0" w:line="276" w:lineRule="auto"/>
        <w:ind w:left="0" w:firstLine="0"/>
        <w:jc w:val="both"/>
        <w:rPr>
          <w:rFonts w:ascii="Times New Roman" w:hAnsi="Times New Roman" w:cs="Times New Roman"/>
          <w:i/>
          <w:iCs/>
          <w:sz w:val="24"/>
          <w:szCs w:val="24"/>
        </w:rPr>
      </w:pPr>
      <w:r w:rsidRPr="00026D20">
        <w:rPr>
          <w:rFonts w:ascii="Times New Roman" w:hAnsi="Times New Roman" w:cs="Times New Roman"/>
          <w:i/>
          <w:iCs/>
          <w:sz w:val="24"/>
          <w:szCs w:val="24"/>
        </w:rPr>
        <w:t xml:space="preserve">Growth of sharia governance literature. </w:t>
      </w:r>
      <w:r w:rsidRPr="00026D20">
        <w:rPr>
          <w:rFonts w:ascii="Times New Roman" w:hAnsi="Times New Roman" w:cs="Times New Roman"/>
          <w:sz w:val="24"/>
          <w:szCs w:val="24"/>
        </w:rPr>
        <w:t>Table 1 and Figure 1 describe the primary characteristics and publication trend of the analysed data. The data indicates that there are 392 articles on Sharia governance produced by 726 authors, with international collaboration reaching 28.32% and 3,315 citations received through September 2022. In 2001, the first article on sharia governance was published. In addition, during the 2008 financial crisis, a considerable increase in the rate of publications on this topic was observed. In 2021, the total number of published articles reached its highest point, surpassing sixty. Consequently, the findings reveal that sharia governance has garnered the interest of sharia scholars worldwide and that collaborative authorship is on the rise. Given the rising performance moving average trend of sharia governance, the total number of sharia governance publications and citations will grow exponentially over the next few years.</w:t>
      </w:r>
    </w:p>
    <w:p w14:paraId="64F7E5F1" w14:textId="77777777" w:rsidR="001D4881" w:rsidRPr="00026D20" w:rsidRDefault="001D4881" w:rsidP="00026D20">
      <w:pPr>
        <w:pStyle w:val="NormalWeb"/>
        <w:spacing w:before="0" w:beforeAutospacing="0" w:after="0" w:afterAutospacing="0" w:line="276" w:lineRule="auto"/>
        <w:jc w:val="center"/>
        <w:rPr>
          <w:b/>
          <w:bCs/>
        </w:rPr>
      </w:pPr>
      <w:r w:rsidRPr="00026D20">
        <w:rPr>
          <w:b/>
          <w:bCs/>
        </w:rPr>
        <w:t>Table 1. Summary of the Review</w:t>
      </w:r>
    </w:p>
    <w:tbl>
      <w:tblPr>
        <w:tblW w:w="585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972"/>
        <w:gridCol w:w="1881"/>
      </w:tblGrid>
      <w:tr w:rsidR="001D4881" w:rsidRPr="00026D20" w14:paraId="1A325878" w14:textId="77777777" w:rsidTr="00F01607">
        <w:trPr>
          <w:trHeight w:val="220"/>
          <w:jc w:val="center"/>
        </w:trPr>
        <w:tc>
          <w:tcPr>
            <w:tcW w:w="3972" w:type="dxa"/>
            <w:shd w:val="clear" w:color="auto" w:fill="auto"/>
            <w:noWrap/>
            <w:vAlign w:val="bottom"/>
            <w:hideMark/>
          </w:tcPr>
          <w:p w14:paraId="153D4311"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Description</w:t>
            </w:r>
          </w:p>
        </w:tc>
        <w:tc>
          <w:tcPr>
            <w:tcW w:w="1881" w:type="dxa"/>
            <w:shd w:val="clear" w:color="auto" w:fill="auto"/>
            <w:noWrap/>
            <w:vAlign w:val="bottom"/>
            <w:hideMark/>
          </w:tcPr>
          <w:p w14:paraId="6A42A7F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Results</w:t>
            </w:r>
          </w:p>
        </w:tc>
      </w:tr>
      <w:tr w:rsidR="001D4881" w:rsidRPr="00026D20" w14:paraId="68AE03B3" w14:textId="77777777" w:rsidTr="00F01607">
        <w:trPr>
          <w:trHeight w:val="220"/>
          <w:jc w:val="center"/>
        </w:trPr>
        <w:tc>
          <w:tcPr>
            <w:tcW w:w="5853" w:type="dxa"/>
            <w:gridSpan w:val="2"/>
            <w:shd w:val="clear" w:color="auto" w:fill="auto"/>
            <w:noWrap/>
            <w:vAlign w:val="bottom"/>
            <w:hideMark/>
          </w:tcPr>
          <w:p w14:paraId="1878ADBE" w14:textId="77777777" w:rsidR="001D4881" w:rsidRPr="00026D20" w:rsidRDefault="001D4881" w:rsidP="00026D20">
            <w:pPr>
              <w:spacing w:after="0" w:line="276" w:lineRule="auto"/>
              <w:rPr>
                <w:rFonts w:ascii="Times New Roman" w:eastAsia="Times New Roman" w:hAnsi="Times New Roman" w:cs="Times New Roman"/>
                <w:i/>
                <w:iCs/>
                <w:sz w:val="24"/>
                <w:szCs w:val="24"/>
                <w:lang w:eastAsia="en-GB"/>
              </w:rPr>
            </w:pPr>
            <w:r w:rsidRPr="00026D20">
              <w:rPr>
                <w:rFonts w:ascii="Times New Roman" w:eastAsia="Times New Roman" w:hAnsi="Times New Roman" w:cs="Times New Roman"/>
                <w:i/>
                <w:iCs/>
                <w:sz w:val="24"/>
                <w:szCs w:val="24"/>
                <w:lang w:eastAsia="en-GB"/>
              </w:rPr>
              <w:t>Main Information about Data</w:t>
            </w:r>
          </w:p>
        </w:tc>
      </w:tr>
      <w:tr w:rsidR="001D4881" w:rsidRPr="00026D20" w14:paraId="0F37D250" w14:textId="77777777" w:rsidTr="00F01607">
        <w:trPr>
          <w:trHeight w:val="220"/>
          <w:jc w:val="center"/>
        </w:trPr>
        <w:tc>
          <w:tcPr>
            <w:tcW w:w="3972" w:type="dxa"/>
            <w:shd w:val="clear" w:color="auto" w:fill="auto"/>
            <w:noWrap/>
            <w:vAlign w:val="bottom"/>
            <w:hideMark/>
          </w:tcPr>
          <w:p w14:paraId="76D0D446"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Documents</w:t>
            </w:r>
          </w:p>
        </w:tc>
        <w:tc>
          <w:tcPr>
            <w:tcW w:w="1881" w:type="dxa"/>
            <w:shd w:val="clear" w:color="auto" w:fill="auto"/>
            <w:noWrap/>
            <w:vAlign w:val="bottom"/>
            <w:hideMark/>
          </w:tcPr>
          <w:p w14:paraId="446C70FF"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92</w:t>
            </w:r>
          </w:p>
        </w:tc>
      </w:tr>
      <w:tr w:rsidR="001D4881" w:rsidRPr="00026D20" w14:paraId="1E23DE52" w14:textId="77777777" w:rsidTr="00F01607">
        <w:trPr>
          <w:trHeight w:val="220"/>
          <w:jc w:val="center"/>
        </w:trPr>
        <w:tc>
          <w:tcPr>
            <w:tcW w:w="3972" w:type="dxa"/>
            <w:shd w:val="clear" w:color="auto" w:fill="auto"/>
            <w:noWrap/>
            <w:vAlign w:val="bottom"/>
            <w:hideMark/>
          </w:tcPr>
          <w:p w14:paraId="6B8BFB36"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Citations</w:t>
            </w:r>
          </w:p>
        </w:tc>
        <w:tc>
          <w:tcPr>
            <w:tcW w:w="1881" w:type="dxa"/>
            <w:shd w:val="clear" w:color="auto" w:fill="auto"/>
            <w:noWrap/>
            <w:vAlign w:val="bottom"/>
            <w:hideMark/>
          </w:tcPr>
          <w:p w14:paraId="743130A3"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315</w:t>
            </w:r>
          </w:p>
        </w:tc>
      </w:tr>
      <w:tr w:rsidR="001D4881" w:rsidRPr="00026D20" w14:paraId="0AE75304" w14:textId="77777777" w:rsidTr="00F01607">
        <w:trPr>
          <w:trHeight w:val="220"/>
          <w:jc w:val="center"/>
        </w:trPr>
        <w:tc>
          <w:tcPr>
            <w:tcW w:w="3972" w:type="dxa"/>
            <w:shd w:val="clear" w:color="auto" w:fill="auto"/>
            <w:noWrap/>
            <w:vAlign w:val="center"/>
            <w:hideMark/>
          </w:tcPr>
          <w:p w14:paraId="6114A210"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Timespan</w:t>
            </w:r>
          </w:p>
        </w:tc>
        <w:tc>
          <w:tcPr>
            <w:tcW w:w="1881" w:type="dxa"/>
            <w:shd w:val="clear" w:color="auto" w:fill="auto"/>
            <w:noWrap/>
            <w:vAlign w:val="bottom"/>
            <w:hideMark/>
          </w:tcPr>
          <w:p w14:paraId="6F9A3B71"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001- Sept 2022</w:t>
            </w:r>
          </w:p>
        </w:tc>
      </w:tr>
      <w:tr w:rsidR="001D4881" w:rsidRPr="00026D20" w14:paraId="09774659" w14:textId="77777777" w:rsidTr="00F01607">
        <w:trPr>
          <w:trHeight w:val="220"/>
          <w:jc w:val="center"/>
        </w:trPr>
        <w:tc>
          <w:tcPr>
            <w:tcW w:w="3972" w:type="dxa"/>
            <w:shd w:val="clear" w:color="auto" w:fill="auto"/>
            <w:noWrap/>
            <w:vAlign w:val="bottom"/>
          </w:tcPr>
          <w:p w14:paraId="676888C2"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verage Citations/Author</w:t>
            </w:r>
          </w:p>
        </w:tc>
        <w:tc>
          <w:tcPr>
            <w:tcW w:w="1881" w:type="dxa"/>
            <w:shd w:val="clear" w:color="auto" w:fill="auto"/>
            <w:noWrap/>
            <w:vAlign w:val="bottom"/>
          </w:tcPr>
          <w:p w14:paraId="30535F2E"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4.56</w:t>
            </w:r>
          </w:p>
        </w:tc>
      </w:tr>
      <w:tr w:rsidR="001D4881" w:rsidRPr="00026D20" w14:paraId="2702B855" w14:textId="77777777" w:rsidTr="00F01607">
        <w:trPr>
          <w:trHeight w:val="220"/>
          <w:jc w:val="center"/>
        </w:trPr>
        <w:tc>
          <w:tcPr>
            <w:tcW w:w="3972" w:type="dxa"/>
            <w:shd w:val="clear" w:color="auto" w:fill="auto"/>
            <w:noWrap/>
            <w:vAlign w:val="bottom"/>
          </w:tcPr>
          <w:p w14:paraId="3FD2879E"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verage Citations/Document</w:t>
            </w:r>
          </w:p>
        </w:tc>
        <w:tc>
          <w:tcPr>
            <w:tcW w:w="1881" w:type="dxa"/>
            <w:shd w:val="clear" w:color="auto" w:fill="auto"/>
            <w:noWrap/>
            <w:vAlign w:val="bottom"/>
          </w:tcPr>
          <w:p w14:paraId="0AA99696"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46</w:t>
            </w:r>
          </w:p>
        </w:tc>
      </w:tr>
      <w:tr w:rsidR="001D4881" w:rsidRPr="00026D20" w14:paraId="2D2C08E7" w14:textId="77777777" w:rsidTr="00F01607">
        <w:trPr>
          <w:trHeight w:val="220"/>
          <w:jc w:val="center"/>
        </w:trPr>
        <w:tc>
          <w:tcPr>
            <w:tcW w:w="3972" w:type="dxa"/>
            <w:shd w:val="clear" w:color="auto" w:fill="auto"/>
            <w:noWrap/>
            <w:vAlign w:val="bottom"/>
            <w:hideMark/>
          </w:tcPr>
          <w:p w14:paraId="2E66656E"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verage Citations/Year</w:t>
            </w:r>
          </w:p>
        </w:tc>
        <w:tc>
          <w:tcPr>
            <w:tcW w:w="1881" w:type="dxa"/>
            <w:shd w:val="clear" w:color="auto" w:fill="auto"/>
            <w:noWrap/>
            <w:vAlign w:val="bottom"/>
            <w:hideMark/>
          </w:tcPr>
          <w:p w14:paraId="294DEA8E"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57.86</w:t>
            </w:r>
          </w:p>
        </w:tc>
      </w:tr>
      <w:tr w:rsidR="001D4881" w:rsidRPr="00026D20" w14:paraId="73072CF2" w14:textId="77777777" w:rsidTr="00F01607">
        <w:trPr>
          <w:trHeight w:val="220"/>
          <w:jc w:val="center"/>
        </w:trPr>
        <w:tc>
          <w:tcPr>
            <w:tcW w:w="3972" w:type="dxa"/>
            <w:shd w:val="clear" w:color="auto" w:fill="auto"/>
            <w:noWrap/>
            <w:vAlign w:val="bottom"/>
            <w:hideMark/>
          </w:tcPr>
          <w:p w14:paraId="0D5E4C0E"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 xml:space="preserve">Average Citations/Author/Year </w:t>
            </w:r>
          </w:p>
        </w:tc>
        <w:tc>
          <w:tcPr>
            <w:tcW w:w="1881" w:type="dxa"/>
            <w:shd w:val="clear" w:color="auto" w:fill="auto"/>
            <w:noWrap/>
            <w:vAlign w:val="bottom"/>
            <w:hideMark/>
          </w:tcPr>
          <w:p w14:paraId="75986928"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1.55</w:t>
            </w:r>
          </w:p>
        </w:tc>
      </w:tr>
      <w:tr w:rsidR="001D4881" w:rsidRPr="00026D20" w14:paraId="5F6A0AF0" w14:textId="77777777" w:rsidTr="00F01607">
        <w:trPr>
          <w:trHeight w:val="220"/>
          <w:jc w:val="center"/>
        </w:trPr>
        <w:tc>
          <w:tcPr>
            <w:tcW w:w="3972" w:type="dxa"/>
            <w:shd w:val="clear" w:color="auto" w:fill="auto"/>
            <w:noWrap/>
            <w:vAlign w:val="bottom"/>
          </w:tcPr>
          <w:p w14:paraId="75544535"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h_index</w:t>
            </w:r>
          </w:p>
        </w:tc>
        <w:tc>
          <w:tcPr>
            <w:tcW w:w="1881" w:type="dxa"/>
            <w:shd w:val="clear" w:color="auto" w:fill="auto"/>
            <w:noWrap/>
            <w:vAlign w:val="bottom"/>
          </w:tcPr>
          <w:p w14:paraId="3CF007DA"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8</w:t>
            </w:r>
          </w:p>
        </w:tc>
      </w:tr>
      <w:tr w:rsidR="001D4881" w:rsidRPr="00026D20" w14:paraId="52EC45FD" w14:textId="77777777" w:rsidTr="00F01607">
        <w:trPr>
          <w:trHeight w:val="220"/>
          <w:jc w:val="center"/>
        </w:trPr>
        <w:tc>
          <w:tcPr>
            <w:tcW w:w="3972" w:type="dxa"/>
            <w:shd w:val="clear" w:color="auto" w:fill="auto"/>
            <w:noWrap/>
            <w:vAlign w:val="bottom"/>
          </w:tcPr>
          <w:p w14:paraId="023283BD"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g_index</w:t>
            </w:r>
          </w:p>
        </w:tc>
        <w:tc>
          <w:tcPr>
            <w:tcW w:w="1881" w:type="dxa"/>
            <w:shd w:val="clear" w:color="auto" w:fill="auto"/>
            <w:noWrap/>
            <w:vAlign w:val="bottom"/>
          </w:tcPr>
          <w:p w14:paraId="66F4A860"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44</w:t>
            </w:r>
          </w:p>
        </w:tc>
      </w:tr>
      <w:tr w:rsidR="001D4881" w:rsidRPr="00026D20" w14:paraId="37D0DB0E" w14:textId="77777777" w:rsidTr="00F01607">
        <w:trPr>
          <w:trHeight w:val="220"/>
          <w:jc w:val="center"/>
        </w:trPr>
        <w:tc>
          <w:tcPr>
            <w:tcW w:w="3972" w:type="dxa"/>
            <w:shd w:val="clear" w:color="auto" w:fill="auto"/>
            <w:noWrap/>
            <w:vAlign w:val="bottom"/>
          </w:tcPr>
          <w:p w14:paraId="4D45E6F5"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References</w:t>
            </w:r>
          </w:p>
        </w:tc>
        <w:tc>
          <w:tcPr>
            <w:tcW w:w="1881" w:type="dxa"/>
            <w:shd w:val="clear" w:color="auto" w:fill="auto"/>
            <w:noWrap/>
            <w:vAlign w:val="bottom"/>
          </w:tcPr>
          <w:p w14:paraId="0DBA1C00"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9,916</w:t>
            </w:r>
          </w:p>
        </w:tc>
      </w:tr>
      <w:tr w:rsidR="001D4881" w:rsidRPr="00026D20" w14:paraId="119CAE1E" w14:textId="77777777" w:rsidTr="00F01607">
        <w:trPr>
          <w:trHeight w:val="220"/>
          <w:jc w:val="center"/>
        </w:trPr>
        <w:tc>
          <w:tcPr>
            <w:tcW w:w="5853" w:type="dxa"/>
            <w:gridSpan w:val="2"/>
            <w:shd w:val="clear" w:color="auto" w:fill="auto"/>
            <w:noWrap/>
            <w:vAlign w:val="bottom"/>
          </w:tcPr>
          <w:p w14:paraId="6270849F"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i/>
                <w:iCs/>
                <w:sz w:val="24"/>
                <w:szCs w:val="24"/>
                <w:lang w:eastAsia="en-GB"/>
              </w:rPr>
              <w:lastRenderedPageBreak/>
              <w:t>Authors</w:t>
            </w:r>
          </w:p>
        </w:tc>
      </w:tr>
      <w:tr w:rsidR="001D4881" w:rsidRPr="00026D20" w14:paraId="1D330579" w14:textId="77777777" w:rsidTr="00F01607">
        <w:trPr>
          <w:trHeight w:val="220"/>
          <w:jc w:val="center"/>
        </w:trPr>
        <w:tc>
          <w:tcPr>
            <w:tcW w:w="3972" w:type="dxa"/>
            <w:shd w:val="clear" w:color="auto" w:fill="auto"/>
            <w:noWrap/>
            <w:vAlign w:val="bottom"/>
          </w:tcPr>
          <w:p w14:paraId="42D06D05"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Total Authors</w:t>
            </w:r>
          </w:p>
        </w:tc>
        <w:tc>
          <w:tcPr>
            <w:tcW w:w="1881" w:type="dxa"/>
            <w:shd w:val="clear" w:color="auto" w:fill="auto"/>
            <w:noWrap/>
            <w:vAlign w:val="bottom"/>
          </w:tcPr>
          <w:p w14:paraId="50F33487"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26</w:t>
            </w:r>
          </w:p>
        </w:tc>
      </w:tr>
      <w:tr w:rsidR="001D4881" w:rsidRPr="00026D20" w14:paraId="1EF74A15" w14:textId="77777777" w:rsidTr="00F01607">
        <w:trPr>
          <w:trHeight w:val="220"/>
          <w:jc w:val="center"/>
        </w:trPr>
        <w:tc>
          <w:tcPr>
            <w:tcW w:w="3972" w:type="dxa"/>
            <w:shd w:val="clear" w:color="auto" w:fill="auto"/>
            <w:noWrap/>
            <w:vAlign w:val="bottom"/>
          </w:tcPr>
          <w:p w14:paraId="4965B20C"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uthors of single-authored documents</w:t>
            </w:r>
          </w:p>
        </w:tc>
        <w:tc>
          <w:tcPr>
            <w:tcW w:w="1881" w:type="dxa"/>
            <w:shd w:val="clear" w:color="auto" w:fill="auto"/>
            <w:noWrap/>
            <w:vAlign w:val="bottom"/>
          </w:tcPr>
          <w:p w14:paraId="5D6C4DF3"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4</w:t>
            </w:r>
          </w:p>
        </w:tc>
      </w:tr>
      <w:tr w:rsidR="001D4881" w:rsidRPr="00026D20" w14:paraId="1B0D1044" w14:textId="77777777" w:rsidTr="00F01607">
        <w:trPr>
          <w:trHeight w:val="220"/>
          <w:jc w:val="center"/>
        </w:trPr>
        <w:tc>
          <w:tcPr>
            <w:tcW w:w="3972" w:type="dxa"/>
            <w:shd w:val="clear" w:color="auto" w:fill="auto"/>
            <w:noWrap/>
            <w:vAlign w:val="bottom"/>
          </w:tcPr>
          <w:p w14:paraId="0FE1C333"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uthors of multi-authored documents</w:t>
            </w:r>
          </w:p>
        </w:tc>
        <w:tc>
          <w:tcPr>
            <w:tcW w:w="1881" w:type="dxa"/>
            <w:shd w:val="clear" w:color="auto" w:fill="auto"/>
            <w:noWrap/>
            <w:vAlign w:val="bottom"/>
          </w:tcPr>
          <w:p w14:paraId="630A3E83"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62</w:t>
            </w:r>
          </w:p>
        </w:tc>
      </w:tr>
      <w:tr w:rsidR="001D4881" w:rsidRPr="00026D20" w14:paraId="2EA0C898" w14:textId="77777777" w:rsidTr="00F01607">
        <w:trPr>
          <w:trHeight w:val="220"/>
          <w:jc w:val="center"/>
        </w:trPr>
        <w:tc>
          <w:tcPr>
            <w:tcW w:w="5853" w:type="dxa"/>
            <w:gridSpan w:val="2"/>
            <w:shd w:val="clear" w:color="auto" w:fill="auto"/>
            <w:noWrap/>
            <w:vAlign w:val="bottom"/>
          </w:tcPr>
          <w:p w14:paraId="5F35D106"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i/>
                <w:iCs/>
                <w:sz w:val="24"/>
                <w:szCs w:val="24"/>
                <w:lang w:eastAsia="en-GB"/>
              </w:rPr>
              <w:t>Authors Collaboration</w:t>
            </w:r>
          </w:p>
        </w:tc>
      </w:tr>
      <w:tr w:rsidR="001D4881" w:rsidRPr="00026D20" w14:paraId="5B4ECF51" w14:textId="77777777" w:rsidTr="00F01607">
        <w:trPr>
          <w:trHeight w:val="220"/>
          <w:jc w:val="center"/>
        </w:trPr>
        <w:tc>
          <w:tcPr>
            <w:tcW w:w="3972" w:type="dxa"/>
            <w:shd w:val="clear" w:color="auto" w:fill="auto"/>
            <w:noWrap/>
            <w:vAlign w:val="bottom"/>
          </w:tcPr>
          <w:p w14:paraId="693C3AE5"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ingle-authored documents</w:t>
            </w:r>
          </w:p>
        </w:tc>
        <w:tc>
          <w:tcPr>
            <w:tcW w:w="1881" w:type="dxa"/>
            <w:shd w:val="clear" w:color="auto" w:fill="auto"/>
            <w:noWrap/>
            <w:vAlign w:val="bottom"/>
          </w:tcPr>
          <w:p w14:paraId="46AC4E90"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3</w:t>
            </w:r>
          </w:p>
        </w:tc>
      </w:tr>
      <w:tr w:rsidR="001D4881" w:rsidRPr="00026D20" w14:paraId="138536BA" w14:textId="77777777" w:rsidTr="00F01607">
        <w:trPr>
          <w:trHeight w:val="220"/>
          <w:jc w:val="center"/>
        </w:trPr>
        <w:tc>
          <w:tcPr>
            <w:tcW w:w="3972" w:type="dxa"/>
            <w:shd w:val="clear" w:color="auto" w:fill="auto"/>
            <w:noWrap/>
            <w:vAlign w:val="bottom"/>
          </w:tcPr>
          <w:p w14:paraId="79742A91"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Documents per author</w:t>
            </w:r>
          </w:p>
        </w:tc>
        <w:tc>
          <w:tcPr>
            <w:tcW w:w="1881" w:type="dxa"/>
            <w:shd w:val="clear" w:color="auto" w:fill="auto"/>
            <w:noWrap/>
            <w:vAlign w:val="bottom"/>
          </w:tcPr>
          <w:p w14:paraId="7891FC33"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0.54</w:t>
            </w:r>
          </w:p>
        </w:tc>
      </w:tr>
      <w:tr w:rsidR="001D4881" w:rsidRPr="00026D20" w14:paraId="2A19C184" w14:textId="77777777" w:rsidTr="00F01607">
        <w:trPr>
          <w:trHeight w:val="220"/>
          <w:jc w:val="center"/>
        </w:trPr>
        <w:tc>
          <w:tcPr>
            <w:tcW w:w="3972" w:type="dxa"/>
            <w:shd w:val="clear" w:color="auto" w:fill="auto"/>
            <w:noWrap/>
            <w:vAlign w:val="bottom"/>
          </w:tcPr>
          <w:p w14:paraId="78913D55"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uthors per document</w:t>
            </w:r>
          </w:p>
        </w:tc>
        <w:tc>
          <w:tcPr>
            <w:tcW w:w="1881" w:type="dxa"/>
            <w:shd w:val="clear" w:color="auto" w:fill="auto"/>
            <w:noWrap/>
            <w:vAlign w:val="bottom"/>
          </w:tcPr>
          <w:p w14:paraId="76EAD5D2"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85</w:t>
            </w:r>
          </w:p>
        </w:tc>
      </w:tr>
      <w:tr w:rsidR="001D4881" w:rsidRPr="00026D20" w14:paraId="54551411" w14:textId="77777777" w:rsidTr="00F01607">
        <w:trPr>
          <w:trHeight w:val="220"/>
          <w:jc w:val="center"/>
        </w:trPr>
        <w:tc>
          <w:tcPr>
            <w:tcW w:w="3972" w:type="dxa"/>
            <w:shd w:val="clear" w:color="auto" w:fill="auto"/>
            <w:noWrap/>
            <w:vAlign w:val="bottom"/>
          </w:tcPr>
          <w:p w14:paraId="3921B1E8"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Co-authors per documents</w:t>
            </w:r>
          </w:p>
        </w:tc>
        <w:tc>
          <w:tcPr>
            <w:tcW w:w="1881" w:type="dxa"/>
            <w:shd w:val="clear" w:color="auto" w:fill="auto"/>
            <w:noWrap/>
            <w:vAlign w:val="bottom"/>
          </w:tcPr>
          <w:p w14:paraId="5CB2D9A9"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62</w:t>
            </w:r>
          </w:p>
        </w:tc>
      </w:tr>
      <w:tr w:rsidR="001D4881" w:rsidRPr="00026D20" w14:paraId="1DFBB708" w14:textId="77777777" w:rsidTr="00F01607">
        <w:trPr>
          <w:trHeight w:val="220"/>
          <w:jc w:val="center"/>
        </w:trPr>
        <w:tc>
          <w:tcPr>
            <w:tcW w:w="3972" w:type="dxa"/>
            <w:shd w:val="clear" w:color="auto" w:fill="auto"/>
            <w:noWrap/>
            <w:vAlign w:val="bottom"/>
          </w:tcPr>
          <w:p w14:paraId="5EEFAAB0" w14:textId="77777777" w:rsidR="001D4881" w:rsidRPr="00026D20" w:rsidRDefault="001D4881"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nternational co-authorships (%)</w:t>
            </w:r>
          </w:p>
        </w:tc>
        <w:tc>
          <w:tcPr>
            <w:tcW w:w="1881" w:type="dxa"/>
            <w:shd w:val="clear" w:color="auto" w:fill="auto"/>
            <w:noWrap/>
            <w:vAlign w:val="bottom"/>
          </w:tcPr>
          <w:p w14:paraId="2B740BF6" w14:textId="77777777" w:rsidR="001D4881" w:rsidRPr="00026D20" w:rsidRDefault="001D4881"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8.32</w:t>
            </w:r>
          </w:p>
        </w:tc>
      </w:tr>
    </w:tbl>
    <w:p w14:paraId="5CA97F80" w14:textId="77777777" w:rsidR="001D4881" w:rsidRPr="00026D20" w:rsidRDefault="001D4881" w:rsidP="00026D20">
      <w:pPr>
        <w:pStyle w:val="NormalWeb"/>
        <w:shd w:val="clear" w:color="auto" w:fill="FFFFFF"/>
        <w:spacing w:before="0" w:beforeAutospacing="0" w:after="0" w:afterAutospacing="0" w:line="276" w:lineRule="auto"/>
        <w:jc w:val="both"/>
        <w:rPr>
          <w:b/>
          <w:bCs/>
        </w:rPr>
      </w:pPr>
    </w:p>
    <w:p w14:paraId="6D8D4A48" w14:textId="77777777" w:rsidR="001D4881" w:rsidRPr="00026D20" w:rsidRDefault="001D4881" w:rsidP="00026D20">
      <w:pPr>
        <w:pStyle w:val="NormalWeb"/>
        <w:shd w:val="clear" w:color="auto" w:fill="FFFFFF"/>
        <w:spacing w:before="0" w:beforeAutospacing="0" w:after="0" w:afterAutospacing="0" w:line="276" w:lineRule="auto"/>
        <w:jc w:val="center"/>
        <w:rPr>
          <w:b/>
          <w:bCs/>
        </w:rPr>
      </w:pPr>
      <w:r w:rsidRPr="00026D20">
        <w:rPr>
          <w:b/>
          <w:bCs/>
          <w:noProof/>
        </w:rPr>
        <w:drawing>
          <wp:inline distT="0" distB="0" distL="0" distR="0" wp14:anchorId="1E2432BA" wp14:editId="6DBACDD4">
            <wp:extent cx="5943600" cy="3407410"/>
            <wp:effectExtent l="0" t="0" r="0" b="254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6"/>
                    <a:stretch>
                      <a:fillRect/>
                    </a:stretch>
                  </pic:blipFill>
                  <pic:spPr>
                    <a:xfrm>
                      <a:off x="0" y="0"/>
                      <a:ext cx="5943600" cy="3407410"/>
                    </a:xfrm>
                    <a:prstGeom prst="rect">
                      <a:avLst/>
                    </a:prstGeom>
                  </pic:spPr>
                </pic:pic>
              </a:graphicData>
            </a:graphic>
          </wp:inline>
        </w:drawing>
      </w:r>
    </w:p>
    <w:p w14:paraId="6067A4DD" w14:textId="77777777" w:rsidR="001D4881" w:rsidRPr="00026D20" w:rsidRDefault="001D4881" w:rsidP="00026D20">
      <w:pPr>
        <w:pStyle w:val="NormalWeb"/>
        <w:spacing w:before="0" w:beforeAutospacing="0" w:after="0" w:afterAutospacing="0" w:line="276" w:lineRule="auto"/>
        <w:jc w:val="center"/>
        <w:rPr>
          <w:b/>
          <w:bCs/>
        </w:rPr>
      </w:pPr>
      <w:r w:rsidRPr="00026D20">
        <w:rPr>
          <w:b/>
          <w:bCs/>
        </w:rPr>
        <w:t>Figure 1. Publication Trend by Year</w:t>
      </w:r>
    </w:p>
    <w:p w14:paraId="62A04FE9" w14:textId="77777777" w:rsidR="001D4881" w:rsidRPr="00026D20" w:rsidRDefault="001D4881" w:rsidP="00026D20">
      <w:pPr>
        <w:pStyle w:val="NormalWeb"/>
        <w:shd w:val="clear" w:color="auto" w:fill="FFFFFF"/>
        <w:spacing w:before="0" w:beforeAutospacing="0" w:after="0" w:afterAutospacing="0" w:line="276" w:lineRule="auto"/>
        <w:jc w:val="both"/>
        <w:rPr>
          <w:b/>
          <w:bCs/>
        </w:rPr>
      </w:pPr>
    </w:p>
    <w:p w14:paraId="3B268F04" w14:textId="50F3011C" w:rsidR="001D4881" w:rsidRPr="00026D20" w:rsidRDefault="001D4881" w:rsidP="00026D20">
      <w:pPr>
        <w:pStyle w:val="NormalWeb"/>
        <w:numPr>
          <w:ilvl w:val="2"/>
          <w:numId w:val="9"/>
        </w:numPr>
        <w:shd w:val="clear" w:color="auto" w:fill="FFFFFF"/>
        <w:spacing w:before="0" w:beforeAutospacing="0" w:after="0" w:afterAutospacing="0" w:line="276" w:lineRule="auto"/>
        <w:ind w:left="0" w:firstLine="0"/>
        <w:jc w:val="both"/>
      </w:pPr>
      <w:r w:rsidRPr="00026D20">
        <w:rPr>
          <w:i/>
          <w:iCs/>
        </w:rPr>
        <w:t xml:space="preserve">Publication Trend by Geographical Distribution. </w:t>
      </w:r>
      <w:r w:rsidRPr="00026D20">
        <w:t xml:space="preserve">The scientific contribution of the geographic area depicted in Figure 2 is provided in this study. The figure shows that 17 countries were involved in the publication of sharia governance. The results indicate that Malaysia is cited as the most productive country, with a total publication of 194 documents. The result was also corroborated by the previous bibliometrics studies on Islamic finance, economics, and banking </w:t>
      </w:r>
      <w:r w:rsidR="00396880">
        <w:fldChar w:fldCharType="begin">
          <w:fldData xml:space="preserve">PEVuZE5vdGU+PENpdGU+PEF1dGhvcj5LaGFuPC9BdXRob3I+PFllYXI+MjAyMDwvWWVhcj48UmVj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</w:fldData>
        </w:fldChar>
      </w:r>
      <w:r w:rsidR="00E07334">
        <w:instrText xml:space="preserve"> ADDIN EN.CITE </w:instrText>
      </w:r>
      <w:r w:rsidR="00E07334">
        <w:fldChar w:fldCharType="begin">
          <w:fldData xml:space="preserve">PEVuZE5vdGU+PENpdGU+PEF1dGhvcj5LaGFuPC9BdXRob3I+PFllYXI+MjAyMDwvWWVhcj48UmVj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</w:fldData>
        </w:fldChar>
      </w:r>
      <w:r w:rsidR="00E07334">
        <w:instrText xml:space="preserve"> ADDIN EN.CITE.DATA </w:instrText>
      </w:r>
      <w:r w:rsidR="00E07334">
        <w:fldChar w:fldCharType="end"/>
      </w:r>
      <w:r w:rsidR="00396880">
        <w:fldChar w:fldCharType="separate"/>
      </w:r>
      <w:r w:rsidR="00396880">
        <w:rPr>
          <w:noProof/>
        </w:rPr>
        <w:t>(Muneer M. Alshater, M. Kabir Hassan, Mamunur Rashid, et al., 2021; Alshater et al., 2022; Hassan et al., 2021; Khan et al., 2020; Narayan &amp; Phan, 2019)</w:t>
      </w:r>
      <w:r w:rsidR="00396880">
        <w:fldChar w:fldCharType="end"/>
      </w:r>
      <w:r w:rsidRPr="00026D20">
        <w:t xml:space="preserve"> which discovered that Malaysia becomes the leading country in terms of publication and research on Islamic economics studies. Sharia governance studies were heavily conducted in Asian countries with Muslim majorities, </w:t>
      </w:r>
      <w:r w:rsidRPr="00026D20">
        <w:lastRenderedPageBreak/>
        <w:t xml:space="preserve">including Indonesia, Bangladesh, Pakistan, Uni Arab Emirates, Tunisia, Bahrain, Qatar, Turkey, and Nigeria. </w:t>
      </w:r>
    </w:p>
    <w:p w14:paraId="5149501D" w14:textId="77777777" w:rsidR="001D4881" w:rsidRPr="00026D20" w:rsidRDefault="001D4881" w:rsidP="00026D20">
      <w:pPr>
        <w:pStyle w:val="NormalWeb"/>
        <w:shd w:val="clear" w:color="auto" w:fill="FFFFFF"/>
        <w:spacing w:before="0" w:beforeAutospacing="0" w:after="0" w:afterAutospacing="0" w:line="276" w:lineRule="auto"/>
        <w:ind w:firstLine="720"/>
        <w:jc w:val="both"/>
      </w:pPr>
      <w:r w:rsidRPr="00026D20">
        <w:t>However, interestingly, the data shows that the United Kingdom has become the second largest contributor to sharia governance research, followed by several other non-Muslim populous countries, namely, the United States, Australia, and France. Hence, the result demonstrated that demographics, ethnicity, and religion do not limit research on Islamic studies. The establishment of research institutions and educational programs in non-Muslim countries also hastens publication from those countries.</w:t>
      </w:r>
    </w:p>
    <w:p w14:paraId="04934334" w14:textId="77777777" w:rsidR="001D4881" w:rsidRPr="00026D20" w:rsidRDefault="001D4881" w:rsidP="00026D20">
      <w:pPr>
        <w:pStyle w:val="NormalWeb"/>
        <w:shd w:val="clear" w:color="auto" w:fill="FFFFFF"/>
        <w:spacing w:before="0" w:beforeAutospacing="0" w:after="0" w:afterAutospacing="0" w:line="276" w:lineRule="auto"/>
        <w:rPr>
          <w:b/>
          <w:bCs/>
        </w:rPr>
      </w:pPr>
    </w:p>
    <w:p w14:paraId="2085CD20" w14:textId="77777777" w:rsidR="001D4881" w:rsidRPr="00026D20" w:rsidRDefault="001D4881" w:rsidP="00026D20">
      <w:pPr>
        <w:pStyle w:val="NormalWeb"/>
        <w:shd w:val="clear" w:color="auto" w:fill="FFFFFF"/>
        <w:spacing w:before="0" w:beforeAutospacing="0" w:after="0" w:afterAutospacing="0" w:line="276" w:lineRule="auto"/>
        <w:jc w:val="center"/>
        <w:rPr>
          <w:b/>
          <w:bCs/>
        </w:rPr>
      </w:pPr>
      <w:r w:rsidRPr="00026D20">
        <w:rPr>
          <w:noProof/>
        </w:rPr>
        <mc:AlternateContent>
          <mc:Choice Requires="cx4">
            <w:drawing>
              <wp:inline distT="0" distB="0" distL="0" distR="0" wp14:anchorId="32772A10" wp14:editId="20957EF5">
                <wp:extent cx="4572000" cy="2743200"/>
                <wp:effectExtent l="0" t="0" r="0" b="0"/>
                <wp:docPr id="8" name="Chart 8">
                  <a:extLst xmlns:a="http://schemas.openxmlformats.org/drawingml/2006/main">
                    <a:ext uri="{FF2B5EF4-FFF2-40B4-BE49-F238E27FC236}">
                      <a16:creationId xmlns:a16="http://schemas.microsoft.com/office/drawing/2014/main" id="{829FB63D-2814-6892-E136-0A8C58FF3BD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
                  </a:graphicData>
                </a:graphic>
              </wp:inline>
            </w:drawing>
          </mc:Choice>
          <mc:Fallback>
            <w:drawing>
              <wp:inline distT="0" distB="0" distL="0" distR="0" wp14:anchorId="32772A10" wp14:editId="20957EF5">
                <wp:extent cx="4572000" cy="2743200"/>
                <wp:effectExtent l="0" t="0" r="0" b="0"/>
                <wp:docPr id="8" name="Chart 8">
                  <a:extLst xmlns:a="http://schemas.openxmlformats.org/drawingml/2006/main">
                    <a:ext uri="{FF2B5EF4-FFF2-40B4-BE49-F238E27FC236}">
                      <a16:creationId xmlns:a16="http://schemas.microsoft.com/office/drawing/2014/main" id="{829FB63D-2814-6892-E136-0A8C58FF3BD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Chart 8">
                          <a:extLst>
                            <a:ext uri="{FF2B5EF4-FFF2-40B4-BE49-F238E27FC236}">
                              <a16:creationId xmlns:a16="http://schemas.microsoft.com/office/drawing/2014/main" id="{829FB63D-2814-6892-E136-0A8C58FF3BD5}"/>
                            </a:ext>
                          </a:extLst>
                        </pic:cNvPr>
                        <pic:cNvPicPr>
                          <a:picLocks noGrp="1" noRot="1" noChangeAspect="1" noMove="1" noResize="1" noEditPoints="1" noAdjustHandles="1" noChangeArrowheads="1" noChangeShapeType="1"/>
                        </pic:cNvPicPr>
                      </pic:nvPicPr>
                      <pic:blipFill>
                        <a:blip r:embed="rId8"/>
                        <a:stretch>
                          <a:fillRect/>
                        </a:stretch>
                      </pic:blipFill>
                      <pic:spPr>
                        <a:xfrm>
                          <a:off x="0" y="0"/>
                          <a:ext cx="4572000" cy="2743200"/>
                        </a:xfrm>
                        <a:prstGeom prst="rect">
                          <a:avLst/>
                        </a:prstGeom>
                      </pic:spPr>
                    </pic:pic>
                  </a:graphicData>
                </a:graphic>
              </wp:inline>
            </w:drawing>
          </mc:Fallback>
        </mc:AlternateContent>
      </w:r>
    </w:p>
    <w:p w14:paraId="481B170C" w14:textId="77777777" w:rsidR="001D4881" w:rsidRPr="00026D20" w:rsidRDefault="001D4881" w:rsidP="00026D20">
      <w:pPr>
        <w:pStyle w:val="NormalWeb"/>
        <w:shd w:val="clear" w:color="auto" w:fill="FFFFFF"/>
        <w:spacing w:before="0" w:beforeAutospacing="0" w:after="0" w:afterAutospacing="0" w:line="276" w:lineRule="auto"/>
        <w:jc w:val="center"/>
        <w:rPr>
          <w:b/>
          <w:bCs/>
        </w:rPr>
      </w:pPr>
      <w:r w:rsidRPr="00026D20">
        <w:rPr>
          <w:b/>
          <w:bCs/>
        </w:rPr>
        <w:t xml:space="preserve">Figure 2. Publication Trend by Geographical Distribution </w:t>
      </w:r>
    </w:p>
    <w:p w14:paraId="524FF9B4" w14:textId="77777777" w:rsidR="001D4881" w:rsidRPr="00026D20" w:rsidRDefault="001D4881" w:rsidP="00026D20">
      <w:pPr>
        <w:pStyle w:val="NormalWeb"/>
        <w:shd w:val="clear" w:color="auto" w:fill="FFFFFF"/>
        <w:spacing w:before="0" w:beforeAutospacing="0" w:after="0" w:afterAutospacing="0" w:line="276" w:lineRule="auto"/>
        <w:jc w:val="center"/>
        <w:rPr>
          <w:b/>
          <w:bCs/>
        </w:rPr>
      </w:pPr>
    </w:p>
    <w:p w14:paraId="612B6021" w14:textId="77777777" w:rsidR="001D4881" w:rsidRPr="00026D20" w:rsidRDefault="001D4881" w:rsidP="00026D20">
      <w:pPr>
        <w:pStyle w:val="NormalWeb"/>
        <w:numPr>
          <w:ilvl w:val="2"/>
          <w:numId w:val="9"/>
        </w:numPr>
        <w:shd w:val="clear" w:color="auto" w:fill="FFFFFF"/>
        <w:tabs>
          <w:tab w:val="left" w:pos="0"/>
        </w:tabs>
        <w:spacing w:before="0" w:beforeAutospacing="0" w:after="0" w:afterAutospacing="0" w:line="276" w:lineRule="auto"/>
        <w:ind w:left="0" w:firstLine="0"/>
        <w:jc w:val="both"/>
        <w:rPr>
          <w:i/>
          <w:iCs/>
        </w:rPr>
      </w:pPr>
      <w:r w:rsidRPr="00026D20">
        <w:rPr>
          <w:i/>
          <w:iCs/>
        </w:rPr>
        <w:t xml:space="preserve">The Most Significant Affiliations and Authors on sharia governance. </w:t>
      </w:r>
      <w:r w:rsidRPr="00026D20">
        <w:t>Figure 3, which presents the most relevant institutions in publishing sharia governance research, also reveals that nine of the top ten list affiliations were based in Malaysia, the country with the highest number of contributors. According to the data, Malaysia has become the center for Islamic economics and finance education. International Islamic University Malaysia (IIUM), a specialised institution for Islamic finance education, publishes the greatest number of papers on sharia governance with over 70 (the data reveals that IIUM appears twice in rank first and third due to the inability of the program to integrate the data). In addition, Universiti Teknologi Mara and the International Centre for Education in Islamic Finance are among the top three universities conducting research in this field.</w:t>
      </w:r>
    </w:p>
    <w:p w14:paraId="5813C7D9" w14:textId="77777777" w:rsidR="001D4881" w:rsidRPr="00026D20" w:rsidRDefault="001D4881" w:rsidP="00026D20">
      <w:pPr>
        <w:pStyle w:val="NormalWeb"/>
        <w:shd w:val="clear" w:color="auto" w:fill="FFFFFF"/>
        <w:spacing w:before="0" w:beforeAutospacing="0" w:after="0" w:afterAutospacing="0" w:line="276" w:lineRule="auto"/>
        <w:jc w:val="both"/>
        <w:rPr>
          <w:b/>
          <w:bCs/>
        </w:rPr>
      </w:pPr>
      <w:r w:rsidRPr="00026D20">
        <w:rPr>
          <w:b/>
          <w:bCs/>
          <w:noProof/>
        </w:rPr>
        <w:lastRenderedPageBreak/>
        <w:drawing>
          <wp:inline distT="0" distB="0" distL="0" distR="0" wp14:anchorId="223439FF" wp14:editId="48A1BFEE">
            <wp:extent cx="5581650" cy="2958990"/>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a:stretch>
                      <a:fillRect/>
                    </a:stretch>
                  </pic:blipFill>
                  <pic:spPr>
                    <a:xfrm>
                      <a:off x="0" y="0"/>
                      <a:ext cx="5591529" cy="2964227"/>
                    </a:xfrm>
                    <a:prstGeom prst="rect">
                      <a:avLst/>
                    </a:prstGeom>
                  </pic:spPr>
                </pic:pic>
              </a:graphicData>
            </a:graphic>
          </wp:inline>
        </w:drawing>
      </w:r>
    </w:p>
    <w:p w14:paraId="09E6C553" w14:textId="77777777" w:rsidR="001D4881" w:rsidRPr="00026D20" w:rsidRDefault="001D4881" w:rsidP="00026D20">
      <w:pPr>
        <w:pStyle w:val="NormalWeb"/>
        <w:shd w:val="clear" w:color="auto" w:fill="FFFFFF"/>
        <w:spacing w:before="0" w:beforeAutospacing="0" w:after="0" w:afterAutospacing="0" w:line="276" w:lineRule="auto"/>
        <w:jc w:val="both"/>
        <w:rPr>
          <w:b/>
          <w:bCs/>
        </w:rPr>
      </w:pPr>
    </w:p>
    <w:p w14:paraId="752CAD6F" w14:textId="4EC48AE1" w:rsidR="001D4881" w:rsidRDefault="001D4881" w:rsidP="00026D20">
      <w:pPr>
        <w:pStyle w:val="NormalWeb"/>
        <w:shd w:val="clear" w:color="auto" w:fill="FFFFFF"/>
        <w:spacing w:before="0" w:beforeAutospacing="0" w:after="0" w:afterAutospacing="0" w:line="276" w:lineRule="auto"/>
        <w:jc w:val="center"/>
        <w:rPr>
          <w:b/>
          <w:bCs/>
        </w:rPr>
      </w:pPr>
      <w:r w:rsidRPr="00026D20">
        <w:rPr>
          <w:b/>
          <w:bCs/>
        </w:rPr>
        <w:t>Figure 3. Top 10 Institutions in Sharia Governance Publications</w:t>
      </w:r>
    </w:p>
    <w:p w14:paraId="6510B12D" w14:textId="77777777" w:rsidR="00026D20" w:rsidRPr="00026D20" w:rsidRDefault="00026D20" w:rsidP="00026D20">
      <w:pPr>
        <w:pStyle w:val="NormalWeb"/>
        <w:shd w:val="clear" w:color="auto" w:fill="FFFFFF"/>
        <w:spacing w:before="0" w:beforeAutospacing="0" w:after="0" w:afterAutospacing="0" w:line="276" w:lineRule="auto"/>
        <w:jc w:val="center"/>
        <w:rPr>
          <w:b/>
          <w:bCs/>
        </w:rPr>
      </w:pPr>
    </w:p>
    <w:p w14:paraId="10086963" w14:textId="77777777" w:rsidR="00BE23FE" w:rsidRDefault="008A49D5" w:rsidP="00026D20">
      <w:pPr>
        <w:pStyle w:val="NormalWeb"/>
        <w:shd w:val="clear" w:color="auto" w:fill="FFFFFF"/>
        <w:spacing w:before="0" w:beforeAutospacing="0" w:after="0" w:afterAutospacing="0" w:line="276" w:lineRule="auto"/>
        <w:jc w:val="both"/>
      </w:pPr>
      <w:r w:rsidRPr="00026D20">
        <w:t xml:space="preserve">Figure 4 depicts the frequency of scientific production's most prolific authors within the </w:t>
      </w:r>
      <w:r w:rsidR="00026D20">
        <w:t>studied</w:t>
      </w:r>
      <w:r w:rsidRPr="00026D20">
        <w:t xml:space="preserve"> period. The data indicates that the top ten writers authored at least six papers; additionally, Md. Kausar Alam, with a total of sixteen works, who is affiliated with the University of South Asia in Bangladesh, is recognized as the most prolific scholar. Razali Haron and Rusni Hassan, both of IIUM in Malaysia, are ranked third and fourth, with 11 and 8 articles, respectively. Several authors, including Rihab Grassa (Higher Colleges of Technology, United Arab Emirates), Ahmad F.S. Hassan (Universiti Putra, Malaysia), M. Kabir Hassan (New Orleans University, United States), Aishath Muneeza (IIUM, Malaysia), and Zurina Shafii (University Sains Islam Malaysia, Malaysia), have made substantial contributions to the publication of works on sharia governance. This information will aid scholars in establishing academic partnership, particularly by allowing </w:t>
      </w:r>
      <w:r w:rsidR="00BE23FE">
        <w:t>p</w:t>
      </w:r>
      <w:r w:rsidRPr="00026D20">
        <w:t xml:space="preserve">rospective </w:t>
      </w:r>
      <w:r w:rsidR="00BE23FE">
        <w:t>scholars</w:t>
      </w:r>
      <w:r w:rsidRPr="00026D20">
        <w:t xml:space="preserve"> to locate the most relevant </w:t>
      </w:r>
      <w:r w:rsidR="00BE23FE">
        <w:t>authors</w:t>
      </w:r>
      <w:r w:rsidRPr="00026D20">
        <w:t xml:space="preserve"> in Sharia governance literature.</w:t>
      </w:r>
    </w:p>
    <w:p w14:paraId="4E066293" w14:textId="48D78B50" w:rsidR="001D4881" w:rsidRPr="00026D20" w:rsidRDefault="001D4881" w:rsidP="00026D20">
      <w:pPr>
        <w:pStyle w:val="NormalWeb"/>
        <w:shd w:val="clear" w:color="auto" w:fill="FFFFFF"/>
        <w:spacing w:before="0" w:beforeAutospacing="0" w:after="0" w:afterAutospacing="0" w:line="276" w:lineRule="auto"/>
        <w:jc w:val="both"/>
        <w:rPr>
          <w:b/>
          <w:bCs/>
        </w:rPr>
      </w:pPr>
      <w:r w:rsidRPr="00026D20">
        <w:rPr>
          <w:b/>
          <w:bCs/>
          <w:noProof/>
        </w:rPr>
        <w:lastRenderedPageBreak/>
        <w:drawing>
          <wp:inline distT="0" distB="0" distL="0" distR="0" wp14:anchorId="004CF491" wp14:editId="234F0FC2">
            <wp:extent cx="5943600" cy="3190875"/>
            <wp:effectExtent l="0" t="0" r="0" b="9525"/>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0"/>
                    <a:stretch>
                      <a:fillRect/>
                    </a:stretch>
                  </pic:blipFill>
                  <pic:spPr>
                    <a:xfrm>
                      <a:off x="0" y="0"/>
                      <a:ext cx="5943600" cy="3190875"/>
                    </a:xfrm>
                    <a:prstGeom prst="rect">
                      <a:avLst/>
                    </a:prstGeom>
                  </pic:spPr>
                </pic:pic>
              </a:graphicData>
            </a:graphic>
          </wp:inline>
        </w:drawing>
      </w:r>
    </w:p>
    <w:p w14:paraId="660086EE" w14:textId="77777777" w:rsidR="001D4881" w:rsidRPr="00026D20" w:rsidRDefault="001D4881" w:rsidP="00026D20">
      <w:pPr>
        <w:pStyle w:val="NormalWeb"/>
        <w:shd w:val="clear" w:color="auto" w:fill="FFFFFF"/>
        <w:spacing w:before="0" w:beforeAutospacing="0" w:after="0" w:afterAutospacing="0" w:line="276" w:lineRule="auto"/>
        <w:jc w:val="center"/>
        <w:rPr>
          <w:b/>
          <w:bCs/>
        </w:rPr>
      </w:pPr>
    </w:p>
    <w:p w14:paraId="3D453705" w14:textId="77777777" w:rsidR="001D4881" w:rsidRPr="00026D20" w:rsidRDefault="001D4881" w:rsidP="00026D20">
      <w:pPr>
        <w:pStyle w:val="NormalWeb"/>
        <w:shd w:val="clear" w:color="auto" w:fill="FFFFFF"/>
        <w:spacing w:before="0" w:beforeAutospacing="0" w:after="0" w:afterAutospacing="0" w:line="276" w:lineRule="auto"/>
        <w:jc w:val="center"/>
        <w:rPr>
          <w:b/>
          <w:bCs/>
        </w:rPr>
      </w:pPr>
      <w:r w:rsidRPr="00026D20">
        <w:rPr>
          <w:b/>
          <w:bCs/>
        </w:rPr>
        <w:t>Figure 4. Top 10 Authors by Number of Publications</w:t>
      </w:r>
    </w:p>
    <w:p w14:paraId="235C9D80" w14:textId="77777777" w:rsidR="001D4881" w:rsidRPr="00026D20" w:rsidRDefault="001D4881" w:rsidP="00026D20">
      <w:pPr>
        <w:pStyle w:val="NormalWeb"/>
        <w:shd w:val="clear" w:color="auto" w:fill="FFFFFF"/>
        <w:spacing w:before="0" w:beforeAutospacing="0" w:after="0" w:afterAutospacing="0" w:line="276" w:lineRule="auto"/>
        <w:rPr>
          <w:b/>
          <w:bCs/>
          <w:highlight w:val="yellow"/>
        </w:rPr>
      </w:pPr>
    </w:p>
    <w:p w14:paraId="3312F372" w14:textId="77777777" w:rsidR="001D4881" w:rsidRPr="00026D20" w:rsidRDefault="001D4881" w:rsidP="00026D20">
      <w:pPr>
        <w:pStyle w:val="NormalWeb"/>
        <w:numPr>
          <w:ilvl w:val="1"/>
          <w:numId w:val="9"/>
        </w:numPr>
        <w:shd w:val="clear" w:color="auto" w:fill="FFFFFF"/>
        <w:spacing w:before="0" w:beforeAutospacing="0" w:after="0" w:afterAutospacing="0" w:line="276" w:lineRule="auto"/>
        <w:rPr>
          <w:b/>
          <w:bCs/>
        </w:rPr>
      </w:pPr>
      <w:r w:rsidRPr="00026D20">
        <w:rPr>
          <w:b/>
          <w:bCs/>
        </w:rPr>
        <w:t>In-Depth Citation Analysis</w:t>
      </w:r>
    </w:p>
    <w:p w14:paraId="01B60F57" w14:textId="2B45E462" w:rsidR="00BE23FE" w:rsidRDefault="001D4881" w:rsidP="00BE23FE">
      <w:pPr>
        <w:pStyle w:val="NormalWeb"/>
        <w:shd w:val="clear" w:color="auto" w:fill="FFFFFF"/>
        <w:spacing w:before="0" w:beforeAutospacing="0" w:after="0" w:afterAutospacing="0" w:line="276" w:lineRule="auto"/>
        <w:jc w:val="both"/>
      </w:pPr>
      <w:r w:rsidRPr="00026D20">
        <w:t xml:space="preserve">The influential publications as measured by the total number of citations in the Scopus database are presented in Table </w:t>
      </w:r>
      <w:r w:rsidR="001E212C" w:rsidRPr="00026D20">
        <w:t>2</w:t>
      </w:r>
      <w:r w:rsidRPr="00026D20">
        <w:t xml:space="preserve">. An examination of the most-cited papers revealed the most-discussed topic about sharia governance and uncovered a pattern of publication topics. According to Table </w:t>
      </w:r>
      <w:r w:rsidR="001E212C" w:rsidRPr="00026D20">
        <w:t>2</w:t>
      </w:r>
      <w:r w:rsidRPr="00026D20">
        <w:t xml:space="preserve">, research written by </w:t>
      </w:r>
      <w:r w:rsidR="00396880">
        <w:fldChar w:fldCharType="begin"/>
      </w:r>
      <w:r w:rsidR="00396880">
        <w:instrText xml:space="preserve"> ADDIN EN.CITE &lt;EndNote&gt;&lt;Cite&gt;&lt;Author&gt;Mollah&lt;/Author&gt;&lt;Year&gt;2015&lt;/Year&gt;&lt;RecNum&gt;4792&lt;/RecNum&gt;&lt;DisplayText&gt;(Mollah &amp;amp; Zaman, 2015)&lt;/DisplayText&gt;&lt;record&gt;&lt;rec-number&gt;4792&lt;/rec-number&gt;&lt;foreign-keys&gt;&lt;key app="EN" db-id="sx0f020d5apr9fe2s5ev2fdh5ztsrxafrxr5" timestamp="1668862693" guid="3642e91d-358f-42b4-a5f7-784a9e7bf13b"&gt;4792&lt;/key&gt;&lt;/foreign-keys&gt;&lt;ref-type name="Journal Article"&gt;17&lt;/ref-type&gt;&lt;contributors&gt;&lt;authors&gt;&lt;author&gt;Mollah, Sabur&lt;/author&gt;&lt;author&gt;Zaman, Mahbub&lt;/author&gt;&lt;/authors&gt;&lt;/contributors&gt;&lt;titles&gt;&lt;title&gt;Shari’ah supervision, corporate governance and performance: Conventional vs. Islamic banks&lt;/title&gt;&lt;secondary-title&gt;Journal of Banking &amp;amp; Finance&lt;/secondary-title&gt;&lt;/titles&gt;&lt;periodical&gt;&lt;full-title&gt;Journal of Banking &amp;amp; Finance&lt;/full-title&gt;&lt;/periodical&gt;&lt;pages&gt;418-435&lt;/pages&gt;&lt;volume&gt;58&lt;/volume&gt;&lt;dates&gt;&lt;year&gt;2015&lt;/year&gt;&lt;pub-dates&gt;&lt;date&gt;2015-09-01&lt;/date&gt;&lt;/pub-dates&gt;&lt;/dates&gt;&lt;publisher&gt;Elsevier BV&lt;/publisher&gt;&lt;isbn&gt;0378-4266&lt;/isbn&gt;&lt;urls&gt;&lt;related-urls&gt;&lt;url&gt;https://cronfa.swan.ac.uk/Record/cronfa38269/Download/0038269-23012018142831.pdf&lt;/url&gt;&lt;/related-urls&gt;&lt;/urls&gt;&lt;electronic-resource-num&gt;10.1016/j.jbankfin.2015.04.030&lt;/electronic-resource-num&gt;&lt;access-date&gt;2022-11-19T12:52:35&lt;/access-date&gt;&lt;/record&gt;&lt;/Cite&gt;&lt;/EndNote&gt;</w:instrText>
      </w:r>
      <w:r w:rsidR="00396880">
        <w:fldChar w:fldCharType="separate"/>
      </w:r>
      <w:r w:rsidR="00396880">
        <w:rPr>
          <w:noProof/>
        </w:rPr>
        <w:t>(Mollah &amp; Zaman, 2015)</w:t>
      </w:r>
      <w:r w:rsidR="00396880">
        <w:fldChar w:fldCharType="end"/>
      </w:r>
      <w:r w:rsidR="00942355">
        <w:t xml:space="preserve"> </w:t>
      </w:r>
      <w:r w:rsidRPr="00026D20">
        <w:t>is the most cited, with a total local citation count of 245 and an annual average citation count of 35. The article compares the efficacy of Islamic and conventional banks’ governance mechanisms. The most cited studies investigated the presence of the shariah supervisory system and its effect on the performance of Islamic finance, as evaluated by efficiency, financial performance, risk management, and earnings management.</w:t>
      </w:r>
    </w:p>
    <w:p w14:paraId="2DA815D2" w14:textId="36DE0FB8" w:rsidR="00BE23FE" w:rsidRDefault="001D4881" w:rsidP="00BE23FE">
      <w:pPr>
        <w:pStyle w:val="NormalWeb"/>
        <w:shd w:val="clear" w:color="auto" w:fill="FFFFFF"/>
        <w:spacing w:before="0" w:beforeAutospacing="0" w:after="0" w:afterAutospacing="0" w:line="276" w:lineRule="auto"/>
        <w:ind w:firstLine="720"/>
        <w:jc w:val="both"/>
      </w:pPr>
      <w:r w:rsidRPr="00026D20">
        <w:t xml:space="preserve">In addition, as indicated in Table </w:t>
      </w:r>
      <w:r w:rsidR="001E212C" w:rsidRPr="00026D20">
        <w:t>2</w:t>
      </w:r>
      <w:r w:rsidRPr="00026D20">
        <w:t>, nine of the eleven most-cited papers focus on sharia governance in Islamic banking. Comparatively, the remaining two articles explore the sharia governance of Islamic stocks and Islamic financial organizations in general. This finding is consistent with the fact that Islamic banks have surpassed Sukuk, Islamic funds, takaful, and others to become the dominant Islamic financial institutions in asset distribution, reaching 70% in 2020 </w:t>
      </w:r>
      <w:r w:rsidR="00396880">
        <w:fldChar w:fldCharType="begin"/>
      </w:r>
      <w:r w:rsidR="00E07334">
        <w:instrText xml:space="preserve"> ADDIN EN.CITE &lt;EndNote&gt;&lt;Cite&gt;&lt;Author&gt;Thomson Reuters&lt;/Author&gt;&lt;Year&gt;2021&lt;/Year&gt;&lt;RecNum&gt;4807&lt;/RecNum&gt;&lt;DisplayText&gt;(Thomson Reuters, 2021)&lt;/DisplayText&gt;&lt;record&gt;&lt;rec-number&gt;4807&lt;/rec-number&gt;&lt;foreign-keys&gt;&lt;key app="EN" db-id="sx0f020d5apr9fe2s5ev2fdh5ztsrxafrxr5" timestamp="1669054625" guid="ce05625b-90ab-43b7-bd86-744462825934"&gt;4807&lt;/key&gt;&lt;/foreign-keys&gt;&lt;ref-type name="Report"&gt;27&lt;/ref-type&gt;&lt;contributors&gt;&lt;authors&gt;&lt;author&gt;Thomson Reuters,&lt;/author&gt;&lt;/authors&gt;&lt;/contributors&gt;&lt;titles&gt;&lt;title&gt;Islamic Finance Development Report 2021&lt;/title&gt;&lt;/titles&gt;&lt;dates&gt;&lt;year&gt;2021&lt;/year&gt;&lt;/dates&gt;&lt;urls&gt;&lt;/urls&gt;&lt;/record&gt;&lt;/Cite&gt;&lt;/EndNote&gt;</w:instrText>
      </w:r>
      <w:r w:rsidR="00396880">
        <w:fldChar w:fldCharType="separate"/>
      </w:r>
      <w:r w:rsidR="00396880">
        <w:rPr>
          <w:noProof/>
        </w:rPr>
        <w:t>(Thomson Reuters, 2021)</w:t>
      </w:r>
      <w:r w:rsidR="00396880">
        <w:fldChar w:fldCharType="end"/>
      </w:r>
      <w:r w:rsidRPr="00026D20">
        <w:t>. Hence, this led to Islamic banking becoming the most popular topic in Islamic finance and economics studies amongst scholars.</w:t>
      </w:r>
    </w:p>
    <w:p w14:paraId="78F3709D" w14:textId="77777777" w:rsidR="00BE23FE" w:rsidRDefault="00BE23FE" w:rsidP="00026D20">
      <w:pPr>
        <w:pStyle w:val="NormalWeb"/>
        <w:shd w:val="clear" w:color="auto" w:fill="FFFFFF"/>
        <w:spacing w:before="0" w:beforeAutospacing="0" w:after="0" w:afterAutospacing="0" w:line="276" w:lineRule="auto"/>
        <w:jc w:val="center"/>
        <w:rPr>
          <w:b/>
          <w:bCs/>
        </w:rPr>
      </w:pPr>
      <w:r>
        <w:rPr>
          <w:b/>
          <w:bCs/>
        </w:rPr>
        <w:br w:type="page"/>
      </w:r>
    </w:p>
    <w:p w14:paraId="75DC898B" w14:textId="7902BC01" w:rsidR="001D4881" w:rsidRPr="00026D20" w:rsidRDefault="001D4881" w:rsidP="00026D20">
      <w:pPr>
        <w:pStyle w:val="NormalWeb"/>
        <w:shd w:val="clear" w:color="auto" w:fill="FFFFFF"/>
        <w:spacing w:before="0" w:beforeAutospacing="0" w:after="0" w:afterAutospacing="0" w:line="276" w:lineRule="auto"/>
        <w:jc w:val="center"/>
        <w:rPr>
          <w:b/>
          <w:bCs/>
        </w:rPr>
      </w:pPr>
      <w:r w:rsidRPr="00026D20">
        <w:rPr>
          <w:b/>
          <w:bCs/>
        </w:rPr>
        <w:lastRenderedPageBreak/>
        <w:t xml:space="preserve">Table </w:t>
      </w:r>
      <w:r w:rsidR="001E212C" w:rsidRPr="00026D20">
        <w:rPr>
          <w:b/>
          <w:bCs/>
        </w:rPr>
        <w:t>2</w:t>
      </w:r>
      <w:r w:rsidRPr="00026D20">
        <w:rPr>
          <w:b/>
          <w:bCs/>
        </w:rPr>
        <w:t>. Top 11 Most-Cited Articles in Sharia Governance Publications</w:t>
      </w:r>
    </w:p>
    <w:tbl>
      <w:tblPr>
        <w:tblW w:w="10194"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1489"/>
        <w:gridCol w:w="3609"/>
        <w:gridCol w:w="696"/>
        <w:gridCol w:w="1757"/>
        <w:gridCol w:w="1083"/>
        <w:gridCol w:w="990"/>
      </w:tblGrid>
      <w:tr w:rsidR="001D4881" w:rsidRPr="00026D20" w14:paraId="3C7C283D" w14:textId="77777777" w:rsidTr="00F01607">
        <w:trPr>
          <w:trHeight w:val="290"/>
        </w:trPr>
        <w:tc>
          <w:tcPr>
            <w:tcW w:w="570" w:type="dxa"/>
            <w:shd w:val="clear" w:color="auto" w:fill="auto"/>
            <w:noWrap/>
            <w:vAlign w:val="center"/>
            <w:hideMark/>
          </w:tcPr>
          <w:p w14:paraId="28958B3D"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No.</w:t>
            </w:r>
          </w:p>
        </w:tc>
        <w:tc>
          <w:tcPr>
            <w:tcW w:w="1489" w:type="dxa"/>
            <w:shd w:val="clear" w:color="auto" w:fill="auto"/>
            <w:noWrap/>
            <w:vAlign w:val="center"/>
            <w:hideMark/>
          </w:tcPr>
          <w:p w14:paraId="0C0B72D0"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Author</w:t>
            </w:r>
          </w:p>
        </w:tc>
        <w:tc>
          <w:tcPr>
            <w:tcW w:w="3609" w:type="dxa"/>
            <w:shd w:val="clear" w:color="auto" w:fill="auto"/>
            <w:noWrap/>
            <w:vAlign w:val="center"/>
            <w:hideMark/>
          </w:tcPr>
          <w:p w14:paraId="2E404C4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Title</w:t>
            </w:r>
          </w:p>
        </w:tc>
        <w:tc>
          <w:tcPr>
            <w:tcW w:w="696" w:type="dxa"/>
            <w:shd w:val="clear" w:color="auto" w:fill="auto"/>
            <w:noWrap/>
            <w:vAlign w:val="center"/>
            <w:hideMark/>
          </w:tcPr>
          <w:p w14:paraId="73BA70BE"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Year</w:t>
            </w:r>
          </w:p>
        </w:tc>
        <w:tc>
          <w:tcPr>
            <w:tcW w:w="1757" w:type="dxa"/>
            <w:shd w:val="clear" w:color="auto" w:fill="auto"/>
            <w:noWrap/>
            <w:vAlign w:val="center"/>
            <w:hideMark/>
          </w:tcPr>
          <w:p w14:paraId="52841106"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ource Title</w:t>
            </w:r>
          </w:p>
        </w:tc>
        <w:tc>
          <w:tcPr>
            <w:tcW w:w="1083" w:type="dxa"/>
            <w:shd w:val="clear" w:color="auto" w:fill="auto"/>
            <w:noWrap/>
            <w:vAlign w:val="center"/>
            <w:hideMark/>
          </w:tcPr>
          <w:p w14:paraId="2F8DF184"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Total Citations</w:t>
            </w:r>
          </w:p>
        </w:tc>
        <w:tc>
          <w:tcPr>
            <w:tcW w:w="990" w:type="dxa"/>
            <w:shd w:val="clear" w:color="auto" w:fill="auto"/>
            <w:noWrap/>
            <w:vAlign w:val="center"/>
            <w:hideMark/>
          </w:tcPr>
          <w:p w14:paraId="737722B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Citation per Year</w:t>
            </w:r>
          </w:p>
        </w:tc>
      </w:tr>
      <w:tr w:rsidR="001D4881" w:rsidRPr="00026D20" w14:paraId="51CAF055" w14:textId="77777777" w:rsidTr="00F01607">
        <w:trPr>
          <w:trHeight w:val="290"/>
        </w:trPr>
        <w:tc>
          <w:tcPr>
            <w:tcW w:w="570" w:type="dxa"/>
            <w:shd w:val="clear" w:color="auto" w:fill="auto"/>
            <w:noWrap/>
            <w:vAlign w:val="center"/>
            <w:hideMark/>
          </w:tcPr>
          <w:p w14:paraId="022090F1"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w:t>
            </w:r>
          </w:p>
        </w:tc>
        <w:tc>
          <w:tcPr>
            <w:tcW w:w="1489" w:type="dxa"/>
            <w:shd w:val="clear" w:color="auto" w:fill="auto"/>
            <w:noWrap/>
            <w:vAlign w:val="center"/>
            <w:hideMark/>
          </w:tcPr>
          <w:p w14:paraId="36652CC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 Mollah, M. Zaman</w:t>
            </w:r>
          </w:p>
        </w:tc>
        <w:tc>
          <w:tcPr>
            <w:tcW w:w="3609" w:type="dxa"/>
            <w:shd w:val="clear" w:color="auto" w:fill="auto"/>
            <w:noWrap/>
            <w:vAlign w:val="center"/>
            <w:hideMark/>
          </w:tcPr>
          <w:p w14:paraId="627426E9"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hari'ah supervision, corporate governance and performance: Conventional vs. Islamic banks</w:t>
            </w:r>
          </w:p>
        </w:tc>
        <w:tc>
          <w:tcPr>
            <w:tcW w:w="696" w:type="dxa"/>
            <w:shd w:val="clear" w:color="auto" w:fill="auto"/>
            <w:noWrap/>
            <w:vAlign w:val="center"/>
            <w:hideMark/>
          </w:tcPr>
          <w:p w14:paraId="1D05AE36"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5</w:t>
            </w:r>
          </w:p>
        </w:tc>
        <w:tc>
          <w:tcPr>
            <w:tcW w:w="1757" w:type="dxa"/>
            <w:shd w:val="clear" w:color="auto" w:fill="auto"/>
            <w:noWrap/>
            <w:vAlign w:val="center"/>
            <w:hideMark/>
          </w:tcPr>
          <w:p w14:paraId="7DF900DD"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Journal of Banking and Finance</w:t>
            </w:r>
          </w:p>
        </w:tc>
        <w:tc>
          <w:tcPr>
            <w:tcW w:w="1083" w:type="dxa"/>
            <w:shd w:val="clear" w:color="auto" w:fill="auto"/>
            <w:noWrap/>
            <w:vAlign w:val="center"/>
            <w:hideMark/>
          </w:tcPr>
          <w:p w14:paraId="54A327C7"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45</w:t>
            </w:r>
          </w:p>
        </w:tc>
        <w:tc>
          <w:tcPr>
            <w:tcW w:w="990" w:type="dxa"/>
            <w:shd w:val="clear" w:color="auto" w:fill="auto"/>
            <w:noWrap/>
            <w:vAlign w:val="center"/>
            <w:hideMark/>
          </w:tcPr>
          <w:p w14:paraId="1239E320"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35</w:t>
            </w:r>
          </w:p>
        </w:tc>
      </w:tr>
      <w:tr w:rsidR="001D4881" w:rsidRPr="00026D20" w14:paraId="7F6E5C57" w14:textId="77777777" w:rsidTr="00F01607">
        <w:trPr>
          <w:trHeight w:val="290"/>
        </w:trPr>
        <w:tc>
          <w:tcPr>
            <w:tcW w:w="570" w:type="dxa"/>
            <w:shd w:val="clear" w:color="auto" w:fill="auto"/>
            <w:noWrap/>
            <w:vAlign w:val="center"/>
            <w:hideMark/>
          </w:tcPr>
          <w:p w14:paraId="7172BF1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w:t>
            </w:r>
          </w:p>
        </w:tc>
        <w:tc>
          <w:tcPr>
            <w:tcW w:w="1489" w:type="dxa"/>
            <w:shd w:val="clear" w:color="auto" w:fill="auto"/>
            <w:noWrap/>
            <w:vAlign w:val="center"/>
            <w:hideMark/>
          </w:tcPr>
          <w:p w14:paraId="5A191FB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 Farook, M. Kabir Hassan, R. Lanis</w:t>
            </w:r>
          </w:p>
        </w:tc>
        <w:tc>
          <w:tcPr>
            <w:tcW w:w="3609" w:type="dxa"/>
            <w:shd w:val="clear" w:color="auto" w:fill="auto"/>
            <w:noWrap/>
            <w:vAlign w:val="center"/>
            <w:hideMark/>
          </w:tcPr>
          <w:p w14:paraId="10E23A80"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Determinants of corporate social responsibility disclosure: The case of Islamic banks</w:t>
            </w:r>
          </w:p>
        </w:tc>
        <w:tc>
          <w:tcPr>
            <w:tcW w:w="696" w:type="dxa"/>
            <w:shd w:val="clear" w:color="auto" w:fill="auto"/>
            <w:noWrap/>
            <w:vAlign w:val="center"/>
            <w:hideMark/>
          </w:tcPr>
          <w:p w14:paraId="51EAE88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1</w:t>
            </w:r>
          </w:p>
        </w:tc>
        <w:tc>
          <w:tcPr>
            <w:tcW w:w="1757" w:type="dxa"/>
            <w:shd w:val="clear" w:color="auto" w:fill="auto"/>
            <w:noWrap/>
            <w:vAlign w:val="center"/>
            <w:hideMark/>
          </w:tcPr>
          <w:p w14:paraId="3BE6C348"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Journal of Islamic Accounting and Business Research</w:t>
            </w:r>
          </w:p>
        </w:tc>
        <w:tc>
          <w:tcPr>
            <w:tcW w:w="1083" w:type="dxa"/>
            <w:shd w:val="clear" w:color="auto" w:fill="auto"/>
            <w:noWrap/>
            <w:vAlign w:val="center"/>
            <w:hideMark/>
          </w:tcPr>
          <w:p w14:paraId="1EDE64E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67</w:t>
            </w:r>
          </w:p>
        </w:tc>
        <w:tc>
          <w:tcPr>
            <w:tcW w:w="990" w:type="dxa"/>
            <w:shd w:val="clear" w:color="auto" w:fill="auto"/>
            <w:noWrap/>
            <w:vAlign w:val="center"/>
            <w:hideMark/>
          </w:tcPr>
          <w:p w14:paraId="54D1607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5.18</w:t>
            </w:r>
          </w:p>
        </w:tc>
      </w:tr>
      <w:tr w:rsidR="001D4881" w:rsidRPr="00026D20" w14:paraId="53F4F9C5" w14:textId="77777777" w:rsidTr="00F01607">
        <w:trPr>
          <w:trHeight w:val="290"/>
        </w:trPr>
        <w:tc>
          <w:tcPr>
            <w:tcW w:w="570" w:type="dxa"/>
            <w:shd w:val="clear" w:color="auto" w:fill="auto"/>
            <w:noWrap/>
            <w:vAlign w:val="center"/>
            <w:hideMark/>
          </w:tcPr>
          <w:p w14:paraId="47D96EC4"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w:t>
            </w:r>
          </w:p>
        </w:tc>
        <w:tc>
          <w:tcPr>
            <w:tcW w:w="1489" w:type="dxa"/>
            <w:shd w:val="clear" w:color="auto" w:fill="auto"/>
            <w:noWrap/>
            <w:vAlign w:val="center"/>
            <w:hideMark/>
          </w:tcPr>
          <w:p w14:paraId="7B7B2419"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M.A. Quttainah, L. Song, Q. Wu</w:t>
            </w:r>
          </w:p>
        </w:tc>
        <w:tc>
          <w:tcPr>
            <w:tcW w:w="3609" w:type="dxa"/>
            <w:shd w:val="clear" w:color="auto" w:fill="auto"/>
            <w:noWrap/>
            <w:vAlign w:val="center"/>
            <w:hideMark/>
          </w:tcPr>
          <w:p w14:paraId="3E24DD8D"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Do Islamic banks employ less earnings management?</w:t>
            </w:r>
          </w:p>
        </w:tc>
        <w:tc>
          <w:tcPr>
            <w:tcW w:w="696" w:type="dxa"/>
            <w:shd w:val="clear" w:color="auto" w:fill="auto"/>
            <w:noWrap/>
            <w:vAlign w:val="center"/>
            <w:hideMark/>
          </w:tcPr>
          <w:p w14:paraId="2754377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3</w:t>
            </w:r>
          </w:p>
        </w:tc>
        <w:tc>
          <w:tcPr>
            <w:tcW w:w="1757" w:type="dxa"/>
            <w:shd w:val="clear" w:color="auto" w:fill="auto"/>
            <w:noWrap/>
            <w:vAlign w:val="center"/>
            <w:hideMark/>
          </w:tcPr>
          <w:p w14:paraId="64E10136"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Journal of International Financial Management and Accounting</w:t>
            </w:r>
          </w:p>
        </w:tc>
        <w:tc>
          <w:tcPr>
            <w:tcW w:w="1083" w:type="dxa"/>
            <w:shd w:val="clear" w:color="auto" w:fill="auto"/>
            <w:noWrap/>
            <w:vAlign w:val="center"/>
            <w:hideMark/>
          </w:tcPr>
          <w:p w14:paraId="26F84FCF"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75</w:t>
            </w:r>
          </w:p>
        </w:tc>
        <w:tc>
          <w:tcPr>
            <w:tcW w:w="990" w:type="dxa"/>
            <w:shd w:val="clear" w:color="auto" w:fill="auto"/>
            <w:noWrap/>
            <w:vAlign w:val="center"/>
            <w:hideMark/>
          </w:tcPr>
          <w:p w14:paraId="1F1A6DD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8.33</w:t>
            </w:r>
          </w:p>
        </w:tc>
      </w:tr>
      <w:tr w:rsidR="001D4881" w:rsidRPr="00026D20" w14:paraId="4D6F0CD7" w14:textId="77777777" w:rsidTr="00F01607">
        <w:trPr>
          <w:trHeight w:val="290"/>
        </w:trPr>
        <w:tc>
          <w:tcPr>
            <w:tcW w:w="570" w:type="dxa"/>
            <w:shd w:val="clear" w:color="auto" w:fill="auto"/>
            <w:noWrap/>
            <w:vAlign w:val="center"/>
            <w:hideMark/>
          </w:tcPr>
          <w:p w14:paraId="781ECF88"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4</w:t>
            </w:r>
          </w:p>
        </w:tc>
        <w:tc>
          <w:tcPr>
            <w:tcW w:w="1489" w:type="dxa"/>
            <w:shd w:val="clear" w:color="auto" w:fill="auto"/>
            <w:noWrap/>
            <w:vAlign w:val="center"/>
            <w:hideMark/>
          </w:tcPr>
          <w:p w14:paraId="510C93DC"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H. Farag, C. Mallin, K. Ow-Yong</w:t>
            </w:r>
          </w:p>
        </w:tc>
        <w:tc>
          <w:tcPr>
            <w:tcW w:w="3609" w:type="dxa"/>
            <w:shd w:val="clear" w:color="auto" w:fill="auto"/>
            <w:noWrap/>
            <w:vAlign w:val="center"/>
            <w:hideMark/>
          </w:tcPr>
          <w:p w14:paraId="6A9137B6"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Corporate governance in Islamic banks: new insights for dual board structure and agency relationships</w:t>
            </w:r>
          </w:p>
        </w:tc>
        <w:tc>
          <w:tcPr>
            <w:tcW w:w="696" w:type="dxa"/>
            <w:shd w:val="clear" w:color="auto" w:fill="auto"/>
            <w:noWrap/>
            <w:vAlign w:val="center"/>
            <w:hideMark/>
          </w:tcPr>
          <w:p w14:paraId="6013245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8</w:t>
            </w:r>
          </w:p>
        </w:tc>
        <w:tc>
          <w:tcPr>
            <w:tcW w:w="1757" w:type="dxa"/>
            <w:shd w:val="clear" w:color="auto" w:fill="auto"/>
            <w:noWrap/>
            <w:vAlign w:val="center"/>
            <w:hideMark/>
          </w:tcPr>
          <w:p w14:paraId="59654A8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Journal of International Financial Markets, Institutions and Money</w:t>
            </w:r>
          </w:p>
        </w:tc>
        <w:tc>
          <w:tcPr>
            <w:tcW w:w="1083" w:type="dxa"/>
            <w:shd w:val="clear" w:color="auto" w:fill="auto"/>
            <w:noWrap/>
            <w:vAlign w:val="center"/>
            <w:hideMark/>
          </w:tcPr>
          <w:p w14:paraId="1DE84C9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70</w:t>
            </w:r>
          </w:p>
        </w:tc>
        <w:tc>
          <w:tcPr>
            <w:tcW w:w="990" w:type="dxa"/>
            <w:shd w:val="clear" w:color="auto" w:fill="auto"/>
            <w:noWrap/>
            <w:vAlign w:val="center"/>
            <w:hideMark/>
          </w:tcPr>
          <w:p w14:paraId="73CE53B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7.5</w:t>
            </w:r>
          </w:p>
        </w:tc>
      </w:tr>
      <w:tr w:rsidR="001D4881" w:rsidRPr="00026D20" w14:paraId="58CFCC92" w14:textId="77777777" w:rsidTr="00F01607">
        <w:trPr>
          <w:trHeight w:val="290"/>
        </w:trPr>
        <w:tc>
          <w:tcPr>
            <w:tcW w:w="570" w:type="dxa"/>
            <w:shd w:val="clear" w:color="auto" w:fill="auto"/>
            <w:noWrap/>
            <w:vAlign w:val="center"/>
            <w:hideMark/>
          </w:tcPr>
          <w:p w14:paraId="384C8120"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5</w:t>
            </w:r>
          </w:p>
        </w:tc>
        <w:tc>
          <w:tcPr>
            <w:tcW w:w="1489" w:type="dxa"/>
            <w:shd w:val="clear" w:color="auto" w:fill="auto"/>
            <w:noWrap/>
            <w:vAlign w:val="center"/>
            <w:hideMark/>
          </w:tcPr>
          <w:p w14:paraId="6A028D7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M. Safiullah, A. Shamsuddin</w:t>
            </w:r>
          </w:p>
        </w:tc>
        <w:tc>
          <w:tcPr>
            <w:tcW w:w="3609" w:type="dxa"/>
            <w:shd w:val="clear" w:color="auto" w:fill="auto"/>
            <w:noWrap/>
            <w:vAlign w:val="center"/>
            <w:hideMark/>
          </w:tcPr>
          <w:p w14:paraId="7EFA6DE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Risk in Islamic banking and corporate governance</w:t>
            </w:r>
          </w:p>
        </w:tc>
        <w:tc>
          <w:tcPr>
            <w:tcW w:w="696" w:type="dxa"/>
            <w:shd w:val="clear" w:color="auto" w:fill="auto"/>
            <w:noWrap/>
            <w:vAlign w:val="center"/>
            <w:hideMark/>
          </w:tcPr>
          <w:p w14:paraId="6856A53C"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8</w:t>
            </w:r>
          </w:p>
        </w:tc>
        <w:tc>
          <w:tcPr>
            <w:tcW w:w="1757" w:type="dxa"/>
            <w:shd w:val="clear" w:color="auto" w:fill="auto"/>
            <w:noWrap/>
            <w:vAlign w:val="center"/>
            <w:hideMark/>
          </w:tcPr>
          <w:p w14:paraId="5F0DCDB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Pacific Basin Finance Journal</w:t>
            </w:r>
          </w:p>
        </w:tc>
        <w:tc>
          <w:tcPr>
            <w:tcW w:w="1083" w:type="dxa"/>
            <w:shd w:val="clear" w:color="auto" w:fill="auto"/>
            <w:noWrap/>
            <w:vAlign w:val="center"/>
            <w:hideMark/>
          </w:tcPr>
          <w:p w14:paraId="2F9A5E18"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69</w:t>
            </w:r>
          </w:p>
        </w:tc>
        <w:tc>
          <w:tcPr>
            <w:tcW w:w="990" w:type="dxa"/>
            <w:shd w:val="clear" w:color="auto" w:fill="auto"/>
            <w:noWrap/>
            <w:vAlign w:val="center"/>
            <w:hideMark/>
          </w:tcPr>
          <w:p w14:paraId="50188C6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7.25</w:t>
            </w:r>
          </w:p>
        </w:tc>
      </w:tr>
      <w:tr w:rsidR="001D4881" w:rsidRPr="00026D20" w14:paraId="0DF07D0F" w14:textId="77777777" w:rsidTr="00F01607">
        <w:trPr>
          <w:trHeight w:val="290"/>
        </w:trPr>
        <w:tc>
          <w:tcPr>
            <w:tcW w:w="570" w:type="dxa"/>
            <w:shd w:val="clear" w:color="auto" w:fill="auto"/>
            <w:noWrap/>
            <w:vAlign w:val="center"/>
            <w:hideMark/>
          </w:tcPr>
          <w:p w14:paraId="36E7E5DD"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w:t>
            </w:r>
          </w:p>
        </w:tc>
        <w:tc>
          <w:tcPr>
            <w:tcW w:w="1489" w:type="dxa"/>
            <w:shd w:val="clear" w:color="auto" w:fill="auto"/>
            <w:noWrap/>
            <w:vAlign w:val="center"/>
            <w:hideMark/>
          </w:tcPr>
          <w:p w14:paraId="796A2D8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N.M. Nomran, R. Haron, R. Hassan</w:t>
            </w:r>
          </w:p>
        </w:tc>
        <w:tc>
          <w:tcPr>
            <w:tcW w:w="3609" w:type="dxa"/>
            <w:shd w:val="clear" w:color="auto" w:fill="auto"/>
            <w:noWrap/>
            <w:vAlign w:val="center"/>
            <w:hideMark/>
          </w:tcPr>
          <w:p w14:paraId="79621AA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hari’ah supervisory board characteristics effects on Islamic bank’s performance: Evidence from Malaysia</w:t>
            </w:r>
          </w:p>
        </w:tc>
        <w:tc>
          <w:tcPr>
            <w:tcW w:w="696" w:type="dxa"/>
            <w:shd w:val="clear" w:color="auto" w:fill="auto"/>
            <w:noWrap/>
            <w:vAlign w:val="center"/>
            <w:hideMark/>
          </w:tcPr>
          <w:p w14:paraId="43A5DE9F"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8</w:t>
            </w:r>
          </w:p>
        </w:tc>
        <w:tc>
          <w:tcPr>
            <w:tcW w:w="1757" w:type="dxa"/>
            <w:shd w:val="clear" w:color="auto" w:fill="auto"/>
            <w:noWrap/>
            <w:vAlign w:val="center"/>
            <w:hideMark/>
          </w:tcPr>
          <w:p w14:paraId="4D5A652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International Journal of Bank Marketing</w:t>
            </w:r>
          </w:p>
        </w:tc>
        <w:tc>
          <w:tcPr>
            <w:tcW w:w="1083" w:type="dxa"/>
            <w:shd w:val="clear" w:color="auto" w:fill="auto"/>
            <w:noWrap/>
            <w:vAlign w:val="center"/>
            <w:hideMark/>
          </w:tcPr>
          <w:p w14:paraId="1FE6AE5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54</w:t>
            </w:r>
          </w:p>
        </w:tc>
        <w:tc>
          <w:tcPr>
            <w:tcW w:w="990" w:type="dxa"/>
            <w:shd w:val="clear" w:color="auto" w:fill="auto"/>
            <w:noWrap/>
            <w:vAlign w:val="center"/>
            <w:hideMark/>
          </w:tcPr>
          <w:p w14:paraId="6FBBAD3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3.5</w:t>
            </w:r>
          </w:p>
        </w:tc>
      </w:tr>
      <w:tr w:rsidR="001D4881" w:rsidRPr="00026D20" w14:paraId="323DE4B3" w14:textId="77777777" w:rsidTr="00F01607">
        <w:trPr>
          <w:trHeight w:val="290"/>
        </w:trPr>
        <w:tc>
          <w:tcPr>
            <w:tcW w:w="570" w:type="dxa"/>
            <w:shd w:val="clear" w:color="auto" w:fill="auto"/>
            <w:noWrap/>
            <w:vAlign w:val="center"/>
            <w:hideMark/>
          </w:tcPr>
          <w:p w14:paraId="5DFA61E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c>
          <w:tcPr>
            <w:tcW w:w="1489" w:type="dxa"/>
            <w:shd w:val="clear" w:color="auto" w:fill="auto"/>
            <w:noWrap/>
            <w:vAlign w:val="center"/>
            <w:hideMark/>
          </w:tcPr>
          <w:p w14:paraId="698B5A6C"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 Ali, S.J.H. Shahzad, N. Raza, K.H. Al-Yahyaee</w:t>
            </w:r>
          </w:p>
        </w:tc>
        <w:tc>
          <w:tcPr>
            <w:tcW w:w="3609" w:type="dxa"/>
            <w:shd w:val="clear" w:color="auto" w:fill="auto"/>
            <w:noWrap/>
            <w:vAlign w:val="center"/>
            <w:hideMark/>
          </w:tcPr>
          <w:p w14:paraId="2218CA36"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tock market efficiency: A comparative analysis of Islamic and conventional stock markets</w:t>
            </w:r>
          </w:p>
        </w:tc>
        <w:tc>
          <w:tcPr>
            <w:tcW w:w="696" w:type="dxa"/>
            <w:shd w:val="clear" w:color="auto" w:fill="auto"/>
            <w:noWrap/>
            <w:vAlign w:val="center"/>
            <w:hideMark/>
          </w:tcPr>
          <w:p w14:paraId="2C123F74"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8</w:t>
            </w:r>
          </w:p>
        </w:tc>
        <w:tc>
          <w:tcPr>
            <w:tcW w:w="1757" w:type="dxa"/>
            <w:shd w:val="clear" w:color="auto" w:fill="auto"/>
            <w:noWrap/>
            <w:vAlign w:val="center"/>
            <w:hideMark/>
          </w:tcPr>
          <w:p w14:paraId="531903B4"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Physica A: Statistical Mechanics and its Applications</w:t>
            </w:r>
          </w:p>
        </w:tc>
        <w:tc>
          <w:tcPr>
            <w:tcW w:w="1083" w:type="dxa"/>
            <w:shd w:val="clear" w:color="auto" w:fill="auto"/>
            <w:noWrap/>
            <w:vAlign w:val="center"/>
            <w:hideMark/>
          </w:tcPr>
          <w:p w14:paraId="01B003EF"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53</w:t>
            </w:r>
          </w:p>
        </w:tc>
        <w:tc>
          <w:tcPr>
            <w:tcW w:w="990" w:type="dxa"/>
            <w:shd w:val="clear" w:color="auto" w:fill="auto"/>
            <w:noWrap/>
            <w:vAlign w:val="center"/>
            <w:hideMark/>
          </w:tcPr>
          <w:p w14:paraId="58939EBF"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3.25</w:t>
            </w:r>
          </w:p>
        </w:tc>
      </w:tr>
      <w:tr w:rsidR="001D4881" w:rsidRPr="00026D20" w14:paraId="52C0FE89" w14:textId="77777777" w:rsidTr="00F01607">
        <w:trPr>
          <w:trHeight w:val="290"/>
        </w:trPr>
        <w:tc>
          <w:tcPr>
            <w:tcW w:w="570" w:type="dxa"/>
            <w:shd w:val="clear" w:color="auto" w:fill="auto"/>
            <w:noWrap/>
            <w:vAlign w:val="center"/>
            <w:hideMark/>
          </w:tcPr>
          <w:p w14:paraId="0B7B734F"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489" w:type="dxa"/>
            <w:shd w:val="clear" w:color="auto" w:fill="auto"/>
            <w:noWrap/>
            <w:vAlign w:val="center"/>
            <w:hideMark/>
          </w:tcPr>
          <w:p w14:paraId="1A034DB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R. Grassa</w:t>
            </w:r>
          </w:p>
        </w:tc>
        <w:tc>
          <w:tcPr>
            <w:tcW w:w="3609" w:type="dxa"/>
            <w:shd w:val="clear" w:color="auto" w:fill="auto"/>
            <w:noWrap/>
            <w:vAlign w:val="center"/>
            <w:hideMark/>
          </w:tcPr>
          <w:p w14:paraId="0BC9C2F9"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hariah supervisory system in Islamic financial institutions: new issues and challenges: A comparative analysis between Southeast Asia models and GCC models</w:t>
            </w:r>
          </w:p>
        </w:tc>
        <w:tc>
          <w:tcPr>
            <w:tcW w:w="696" w:type="dxa"/>
            <w:shd w:val="clear" w:color="auto" w:fill="auto"/>
            <w:noWrap/>
            <w:vAlign w:val="center"/>
            <w:hideMark/>
          </w:tcPr>
          <w:p w14:paraId="56497B3C"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3</w:t>
            </w:r>
          </w:p>
        </w:tc>
        <w:tc>
          <w:tcPr>
            <w:tcW w:w="1757" w:type="dxa"/>
            <w:shd w:val="clear" w:color="auto" w:fill="auto"/>
            <w:noWrap/>
            <w:vAlign w:val="center"/>
            <w:hideMark/>
          </w:tcPr>
          <w:p w14:paraId="5C099027"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Humanomics</w:t>
            </w:r>
          </w:p>
        </w:tc>
        <w:tc>
          <w:tcPr>
            <w:tcW w:w="1083" w:type="dxa"/>
            <w:shd w:val="clear" w:color="auto" w:fill="auto"/>
            <w:noWrap/>
            <w:vAlign w:val="center"/>
            <w:hideMark/>
          </w:tcPr>
          <w:p w14:paraId="75EBFC76"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51</w:t>
            </w:r>
          </w:p>
        </w:tc>
        <w:tc>
          <w:tcPr>
            <w:tcW w:w="990" w:type="dxa"/>
            <w:shd w:val="clear" w:color="auto" w:fill="auto"/>
            <w:noWrap/>
            <w:vAlign w:val="center"/>
            <w:hideMark/>
          </w:tcPr>
          <w:p w14:paraId="794121F7"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5.67</w:t>
            </w:r>
          </w:p>
        </w:tc>
      </w:tr>
      <w:tr w:rsidR="001D4881" w:rsidRPr="00026D20" w14:paraId="55C00D21" w14:textId="77777777" w:rsidTr="00F01607">
        <w:trPr>
          <w:trHeight w:val="290"/>
        </w:trPr>
        <w:tc>
          <w:tcPr>
            <w:tcW w:w="570" w:type="dxa"/>
            <w:shd w:val="clear" w:color="auto" w:fill="auto"/>
            <w:noWrap/>
            <w:vAlign w:val="center"/>
            <w:hideMark/>
          </w:tcPr>
          <w:p w14:paraId="50F1A6B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lastRenderedPageBreak/>
              <w:t>9</w:t>
            </w:r>
          </w:p>
        </w:tc>
        <w:tc>
          <w:tcPr>
            <w:tcW w:w="1489" w:type="dxa"/>
            <w:shd w:val="clear" w:color="auto" w:fill="auto"/>
            <w:noWrap/>
            <w:vAlign w:val="center"/>
            <w:hideMark/>
          </w:tcPr>
          <w:p w14:paraId="61955EE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 Darmadi</w:t>
            </w:r>
          </w:p>
        </w:tc>
        <w:tc>
          <w:tcPr>
            <w:tcW w:w="3609" w:type="dxa"/>
            <w:shd w:val="clear" w:color="auto" w:fill="auto"/>
            <w:noWrap/>
            <w:vAlign w:val="center"/>
            <w:hideMark/>
          </w:tcPr>
          <w:p w14:paraId="3A665BAC"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Corporate governance disclosure in the annual report: An exploratory study on Indonesian Islamic banks</w:t>
            </w:r>
          </w:p>
        </w:tc>
        <w:tc>
          <w:tcPr>
            <w:tcW w:w="696" w:type="dxa"/>
            <w:shd w:val="clear" w:color="auto" w:fill="auto"/>
            <w:noWrap/>
            <w:vAlign w:val="center"/>
            <w:hideMark/>
          </w:tcPr>
          <w:p w14:paraId="03D79F38"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3</w:t>
            </w:r>
          </w:p>
        </w:tc>
        <w:tc>
          <w:tcPr>
            <w:tcW w:w="1757" w:type="dxa"/>
            <w:shd w:val="clear" w:color="auto" w:fill="auto"/>
            <w:noWrap/>
            <w:vAlign w:val="center"/>
            <w:hideMark/>
          </w:tcPr>
          <w:p w14:paraId="0203D0A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Humanomics</w:t>
            </w:r>
          </w:p>
        </w:tc>
        <w:tc>
          <w:tcPr>
            <w:tcW w:w="1083" w:type="dxa"/>
            <w:shd w:val="clear" w:color="auto" w:fill="auto"/>
            <w:noWrap/>
            <w:vAlign w:val="center"/>
            <w:hideMark/>
          </w:tcPr>
          <w:p w14:paraId="67678D8C"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51</w:t>
            </w:r>
          </w:p>
        </w:tc>
        <w:tc>
          <w:tcPr>
            <w:tcW w:w="990" w:type="dxa"/>
            <w:shd w:val="clear" w:color="auto" w:fill="auto"/>
            <w:noWrap/>
            <w:vAlign w:val="center"/>
            <w:hideMark/>
          </w:tcPr>
          <w:p w14:paraId="0AAE24A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5.67</w:t>
            </w:r>
          </w:p>
        </w:tc>
      </w:tr>
      <w:tr w:rsidR="001D4881" w:rsidRPr="00026D20" w14:paraId="09504A7E" w14:textId="77777777" w:rsidTr="00F01607">
        <w:trPr>
          <w:trHeight w:val="290"/>
        </w:trPr>
        <w:tc>
          <w:tcPr>
            <w:tcW w:w="570" w:type="dxa"/>
            <w:shd w:val="clear" w:color="auto" w:fill="auto"/>
            <w:noWrap/>
            <w:vAlign w:val="center"/>
            <w:hideMark/>
          </w:tcPr>
          <w:p w14:paraId="43C4804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0</w:t>
            </w:r>
          </w:p>
        </w:tc>
        <w:tc>
          <w:tcPr>
            <w:tcW w:w="1489" w:type="dxa"/>
            <w:shd w:val="clear" w:color="auto" w:fill="auto"/>
            <w:noWrap/>
            <w:vAlign w:val="center"/>
            <w:hideMark/>
          </w:tcPr>
          <w:p w14:paraId="6479329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M. Safiullah, A. Shamsuddin</w:t>
            </w:r>
          </w:p>
        </w:tc>
        <w:tc>
          <w:tcPr>
            <w:tcW w:w="3609" w:type="dxa"/>
            <w:shd w:val="clear" w:color="auto" w:fill="auto"/>
            <w:noWrap/>
            <w:vAlign w:val="center"/>
            <w:hideMark/>
          </w:tcPr>
          <w:p w14:paraId="18962000"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Risk-adjusted efficiency and corporate governance: Evidence from Islamic and conventional banks</w:t>
            </w:r>
          </w:p>
        </w:tc>
        <w:tc>
          <w:tcPr>
            <w:tcW w:w="696" w:type="dxa"/>
            <w:shd w:val="clear" w:color="auto" w:fill="auto"/>
            <w:noWrap/>
            <w:vAlign w:val="center"/>
            <w:hideMark/>
          </w:tcPr>
          <w:p w14:paraId="5256575F"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9</w:t>
            </w:r>
          </w:p>
        </w:tc>
        <w:tc>
          <w:tcPr>
            <w:tcW w:w="1757" w:type="dxa"/>
            <w:shd w:val="clear" w:color="auto" w:fill="auto"/>
            <w:noWrap/>
            <w:vAlign w:val="center"/>
            <w:hideMark/>
          </w:tcPr>
          <w:p w14:paraId="5562BA44"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Journal of Corporate Finance</w:t>
            </w:r>
          </w:p>
        </w:tc>
        <w:tc>
          <w:tcPr>
            <w:tcW w:w="1083" w:type="dxa"/>
            <w:shd w:val="clear" w:color="auto" w:fill="auto"/>
            <w:noWrap/>
            <w:vAlign w:val="center"/>
            <w:hideMark/>
          </w:tcPr>
          <w:p w14:paraId="4790ABF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49</w:t>
            </w:r>
          </w:p>
        </w:tc>
        <w:tc>
          <w:tcPr>
            <w:tcW w:w="990" w:type="dxa"/>
            <w:shd w:val="clear" w:color="auto" w:fill="auto"/>
            <w:noWrap/>
            <w:vAlign w:val="center"/>
            <w:hideMark/>
          </w:tcPr>
          <w:p w14:paraId="14227788"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16.33</w:t>
            </w:r>
          </w:p>
        </w:tc>
      </w:tr>
      <w:tr w:rsidR="001D4881" w:rsidRPr="00026D20" w14:paraId="5665101D" w14:textId="77777777" w:rsidTr="00F01607">
        <w:trPr>
          <w:trHeight w:val="290"/>
        </w:trPr>
        <w:tc>
          <w:tcPr>
            <w:tcW w:w="570" w:type="dxa"/>
            <w:shd w:val="clear" w:color="auto" w:fill="auto"/>
            <w:noWrap/>
            <w:vAlign w:val="center"/>
            <w:hideMark/>
          </w:tcPr>
          <w:p w14:paraId="68466C15"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1</w:t>
            </w:r>
          </w:p>
        </w:tc>
        <w:tc>
          <w:tcPr>
            <w:tcW w:w="1489" w:type="dxa"/>
            <w:shd w:val="clear" w:color="auto" w:fill="auto"/>
            <w:noWrap/>
            <w:vAlign w:val="center"/>
            <w:hideMark/>
          </w:tcPr>
          <w:p w14:paraId="70AD5730"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A.R. Almutairi, M.A. Quttainah</w:t>
            </w:r>
          </w:p>
        </w:tc>
        <w:tc>
          <w:tcPr>
            <w:tcW w:w="3609" w:type="dxa"/>
            <w:shd w:val="clear" w:color="auto" w:fill="auto"/>
            <w:noWrap/>
            <w:vAlign w:val="center"/>
            <w:hideMark/>
          </w:tcPr>
          <w:p w14:paraId="44F6CC6A"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Corporate governance: Evidence from Islamic banks</w:t>
            </w:r>
          </w:p>
        </w:tc>
        <w:tc>
          <w:tcPr>
            <w:tcW w:w="696" w:type="dxa"/>
            <w:shd w:val="clear" w:color="auto" w:fill="auto"/>
            <w:noWrap/>
            <w:vAlign w:val="center"/>
            <w:hideMark/>
          </w:tcPr>
          <w:p w14:paraId="4B0CE1A3"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2017</w:t>
            </w:r>
          </w:p>
        </w:tc>
        <w:tc>
          <w:tcPr>
            <w:tcW w:w="1757" w:type="dxa"/>
            <w:shd w:val="clear" w:color="auto" w:fill="auto"/>
            <w:noWrap/>
            <w:vAlign w:val="center"/>
            <w:hideMark/>
          </w:tcPr>
          <w:p w14:paraId="48390FF8"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Social Responsibility Journal</w:t>
            </w:r>
          </w:p>
        </w:tc>
        <w:tc>
          <w:tcPr>
            <w:tcW w:w="1083" w:type="dxa"/>
            <w:shd w:val="clear" w:color="auto" w:fill="auto"/>
            <w:noWrap/>
            <w:vAlign w:val="center"/>
            <w:hideMark/>
          </w:tcPr>
          <w:p w14:paraId="50266A32"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hAnsi="Times New Roman" w:cs="Times New Roman"/>
                <w:color w:val="000000"/>
                <w:sz w:val="24"/>
                <w:szCs w:val="24"/>
              </w:rPr>
              <w:t>49</w:t>
            </w:r>
          </w:p>
        </w:tc>
        <w:tc>
          <w:tcPr>
            <w:tcW w:w="990" w:type="dxa"/>
            <w:shd w:val="clear" w:color="auto" w:fill="auto"/>
            <w:noWrap/>
            <w:vAlign w:val="center"/>
            <w:hideMark/>
          </w:tcPr>
          <w:p w14:paraId="6CC4D67B" w14:textId="77777777" w:rsidR="001D4881" w:rsidRPr="00026D20" w:rsidRDefault="001D4881" w:rsidP="00026D20">
            <w:pPr>
              <w:spacing w:after="0" w:line="276" w:lineRule="auto"/>
              <w:jc w:val="center"/>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8</w:t>
            </w:r>
          </w:p>
        </w:tc>
      </w:tr>
    </w:tbl>
    <w:p w14:paraId="7E2803DF" w14:textId="77777777" w:rsidR="001D4881" w:rsidRPr="00026D20" w:rsidRDefault="001D4881" w:rsidP="00026D20">
      <w:pPr>
        <w:pStyle w:val="NormalWeb"/>
        <w:shd w:val="clear" w:color="auto" w:fill="FFFFFF"/>
        <w:spacing w:before="0" w:beforeAutospacing="0" w:after="0" w:afterAutospacing="0" w:line="276" w:lineRule="auto"/>
        <w:jc w:val="center"/>
        <w:rPr>
          <w:b/>
          <w:bCs/>
          <w:noProof/>
        </w:rPr>
      </w:pPr>
    </w:p>
    <w:p w14:paraId="60296BF5" w14:textId="200C6816" w:rsidR="001D4881" w:rsidRDefault="001D4881" w:rsidP="00026D20">
      <w:pPr>
        <w:pStyle w:val="NormalWeb"/>
        <w:shd w:val="clear" w:color="auto" w:fill="FFFFFF"/>
        <w:spacing w:before="0" w:beforeAutospacing="0" w:after="0" w:afterAutospacing="0" w:line="276" w:lineRule="auto"/>
        <w:jc w:val="both"/>
      </w:pPr>
      <w:r w:rsidRPr="00026D20">
        <w:rPr>
          <w:noProof/>
        </w:rPr>
        <w:t xml:space="preserve">Table </w:t>
      </w:r>
      <w:r w:rsidR="001E212C" w:rsidRPr="00026D20">
        <w:rPr>
          <w:noProof/>
        </w:rPr>
        <w:t>3</w:t>
      </w:r>
      <w:r w:rsidRPr="00026D20">
        <w:rPr>
          <w:noProof/>
        </w:rPr>
        <w:t xml:space="preserve"> identified the most productive and influential authors in the field of sharia governance study based on the number of publications and the total number of citations. Table </w:t>
      </w:r>
      <w:r w:rsidR="001E212C" w:rsidRPr="00026D20">
        <w:rPr>
          <w:noProof/>
        </w:rPr>
        <w:t>3</w:t>
      </w:r>
      <w:r w:rsidRPr="00026D20">
        <w:rPr>
          <w:noProof/>
        </w:rPr>
        <w:t xml:space="preserve"> demonstrated that Sabur Mollah became the most relevant author on both measurements, with a total publication of 9 articles and 254 citations. In addition, Mahbub Zaman is in second place with four publications that have been cited 245 times, followed by Rihab Grassa with 224 total citations. Interestingly, Mollah S. and Zaman M. were the authors of the most cited documents, as explained in Table </w:t>
      </w:r>
      <w:r w:rsidR="001E212C" w:rsidRPr="00026D20">
        <w:rPr>
          <w:noProof/>
        </w:rPr>
        <w:t>2</w:t>
      </w:r>
      <w:r w:rsidRPr="00026D20">
        <w:rPr>
          <w:noProof/>
        </w:rPr>
        <w:t>. Hence, this result strengthens the consideration of whether sharia supervision boards in Islamic banking play a crucial role in distinguishing Islamic banking from its conventional counterparts is the most discussed topic in sharia governance research</w:t>
      </w:r>
      <w:r w:rsidRPr="00026D20">
        <w:t xml:space="preserve">. </w:t>
      </w:r>
    </w:p>
    <w:p w14:paraId="1701CEF7" w14:textId="77777777" w:rsidR="00026D20" w:rsidRPr="00026D20" w:rsidRDefault="00026D20" w:rsidP="00026D20">
      <w:pPr>
        <w:pStyle w:val="NormalWeb"/>
        <w:shd w:val="clear" w:color="auto" w:fill="FFFFFF"/>
        <w:spacing w:before="0" w:beforeAutospacing="0" w:after="0" w:afterAutospacing="0" w:line="276" w:lineRule="auto"/>
        <w:jc w:val="both"/>
        <w:rPr>
          <w:noProof/>
        </w:rPr>
      </w:pPr>
    </w:p>
    <w:p w14:paraId="301F9037" w14:textId="6C38F210" w:rsidR="001D4881" w:rsidRPr="00026D20" w:rsidRDefault="001D4881" w:rsidP="00026D20">
      <w:pPr>
        <w:pStyle w:val="NormalWeb"/>
        <w:shd w:val="clear" w:color="auto" w:fill="FFFFFF"/>
        <w:spacing w:before="0" w:beforeAutospacing="0" w:after="0" w:afterAutospacing="0" w:line="276" w:lineRule="auto"/>
        <w:ind w:left="720" w:hanging="720"/>
        <w:jc w:val="center"/>
        <w:rPr>
          <w:b/>
          <w:bCs/>
          <w:noProof/>
        </w:rPr>
      </w:pPr>
      <w:r w:rsidRPr="00026D20">
        <w:rPr>
          <w:b/>
          <w:bCs/>
          <w:noProof/>
        </w:rPr>
        <w:t xml:space="preserve">Table </w:t>
      </w:r>
      <w:r w:rsidR="001E212C" w:rsidRPr="00026D20">
        <w:rPr>
          <w:b/>
          <w:bCs/>
          <w:noProof/>
        </w:rPr>
        <w:t>3</w:t>
      </w:r>
      <w:r w:rsidRPr="00026D20">
        <w:rPr>
          <w:b/>
          <w:bCs/>
          <w:noProof/>
        </w:rPr>
        <w:t>. Impact of Top 10 Authors on Maqashid Sharia Studies</w:t>
      </w:r>
    </w:p>
    <w:tbl>
      <w:tblPr>
        <w:tblpPr w:leftFromText="180" w:rightFromText="180" w:vertAnchor="text" w:horzAnchor="margin" w:tblpY="124"/>
        <w:tblW w:w="0" w:type="auto"/>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522"/>
        <w:gridCol w:w="2028"/>
        <w:gridCol w:w="1087"/>
        <w:gridCol w:w="1087"/>
        <w:gridCol w:w="1373"/>
        <w:gridCol w:w="1373"/>
        <w:gridCol w:w="1373"/>
      </w:tblGrid>
      <w:tr w:rsidR="001D4881" w:rsidRPr="00026D20" w14:paraId="5F0A23EE" w14:textId="77777777" w:rsidTr="00F01607">
        <w:trPr>
          <w:trHeight w:val="285"/>
        </w:trPr>
        <w:tc>
          <w:tcPr>
            <w:tcW w:w="522" w:type="dxa"/>
            <w:vAlign w:val="center"/>
          </w:tcPr>
          <w:p w14:paraId="45EC4B46" w14:textId="77777777" w:rsidR="001D4881" w:rsidRPr="00026D20" w:rsidRDefault="001D4881" w:rsidP="00026D20">
            <w:pPr>
              <w:autoSpaceDE w:val="0"/>
              <w:autoSpaceDN w:val="0"/>
              <w:adjustRightInd w:val="0"/>
              <w:spacing w:after="0" w:line="276" w:lineRule="auto"/>
              <w:rPr>
                <w:rFonts w:ascii="Times New Roman" w:hAnsi="Times New Roman" w:cs="Times New Roman"/>
                <w:b/>
                <w:bCs/>
                <w:sz w:val="24"/>
                <w:szCs w:val="24"/>
              </w:rPr>
            </w:pPr>
            <w:r w:rsidRPr="00026D20">
              <w:rPr>
                <w:rFonts w:ascii="Times New Roman" w:hAnsi="Times New Roman" w:cs="Times New Roman"/>
                <w:b/>
                <w:bCs/>
                <w:sz w:val="24"/>
                <w:szCs w:val="24"/>
              </w:rPr>
              <w:t>No.</w:t>
            </w:r>
          </w:p>
        </w:tc>
        <w:tc>
          <w:tcPr>
            <w:tcW w:w="2028" w:type="dxa"/>
            <w:vAlign w:val="center"/>
          </w:tcPr>
          <w:p w14:paraId="1510863D" w14:textId="77777777" w:rsidR="001D4881" w:rsidRPr="00026D20" w:rsidRDefault="001D4881" w:rsidP="00026D20">
            <w:pPr>
              <w:autoSpaceDE w:val="0"/>
              <w:autoSpaceDN w:val="0"/>
              <w:adjustRightInd w:val="0"/>
              <w:spacing w:after="0" w:line="276" w:lineRule="auto"/>
              <w:rPr>
                <w:rFonts w:ascii="Times New Roman" w:hAnsi="Times New Roman" w:cs="Times New Roman"/>
                <w:b/>
                <w:bCs/>
                <w:sz w:val="24"/>
                <w:szCs w:val="24"/>
              </w:rPr>
            </w:pPr>
            <w:r w:rsidRPr="00026D20">
              <w:rPr>
                <w:rFonts w:ascii="Times New Roman" w:hAnsi="Times New Roman" w:cs="Times New Roman"/>
                <w:b/>
                <w:bCs/>
                <w:sz w:val="24"/>
                <w:szCs w:val="24"/>
              </w:rPr>
              <w:t>Author</w:t>
            </w:r>
          </w:p>
        </w:tc>
        <w:tc>
          <w:tcPr>
            <w:tcW w:w="1087" w:type="dxa"/>
            <w:vAlign w:val="center"/>
          </w:tcPr>
          <w:p w14:paraId="35FA826A"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b/>
                <w:bCs/>
                <w:sz w:val="24"/>
                <w:szCs w:val="24"/>
              </w:rPr>
            </w:pPr>
            <w:r w:rsidRPr="00026D20">
              <w:rPr>
                <w:rFonts w:ascii="Times New Roman" w:hAnsi="Times New Roman" w:cs="Times New Roman"/>
                <w:b/>
                <w:bCs/>
                <w:sz w:val="24"/>
                <w:szCs w:val="24"/>
              </w:rPr>
              <w:t>H-Index</w:t>
            </w:r>
          </w:p>
        </w:tc>
        <w:tc>
          <w:tcPr>
            <w:tcW w:w="1087" w:type="dxa"/>
            <w:vAlign w:val="center"/>
          </w:tcPr>
          <w:p w14:paraId="6669F572"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b/>
                <w:bCs/>
                <w:sz w:val="24"/>
                <w:szCs w:val="24"/>
              </w:rPr>
            </w:pPr>
            <w:r w:rsidRPr="00026D20">
              <w:rPr>
                <w:rFonts w:ascii="Times New Roman" w:hAnsi="Times New Roman" w:cs="Times New Roman"/>
                <w:b/>
                <w:bCs/>
                <w:sz w:val="24"/>
                <w:szCs w:val="24"/>
              </w:rPr>
              <w:t>M-Index</w:t>
            </w:r>
          </w:p>
        </w:tc>
        <w:tc>
          <w:tcPr>
            <w:tcW w:w="1373" w:type="dxa"/>
            <w:vAlign w:val="center"/>
          </w:tcPr>
          <w:p w14:paraId="09FA078F"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b/>
                <w:bCs/>
                <w:sz w:val="24"/>
                <w:szCs w:val="24"/>
              </w:rPr>
            </w:pPr>
            <w:r w:rsidRPr="00026D20">
              <w:rPr>
                <w:rFonts w:ascii="Times New Roman" w:hAnsi="Times New Roman" w:cs="Times New Roman"/>
                <w:b/>
                <w:bCs/>
                <w:sz w:val="24"/>
                <w:szCs w:val="24"/>
              </w:rPr>
              <w:t>Total Citation</w:t>
            </w:r>
          </w:p>
        </w:tc>
        <w:tc>
          <w:tcPr>
            <w:tcW w:w="1373" w:type="dxa"/>
            <w:vAlign w:val="center"/>
          </w:tcPr>
          <w:p w14:paraId="5800B71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b/>
                <w:bCs/>
                <w:sz w:val="24"/>
                <w:szCs w:val="24"/>
              </w:rPr>
            </w:pPr>
            <w:r w:rsidRPr="00026D20">
              <w:rPr>
                <w:rFonts w:ascii="Times New Roman" w:hAnsi="Times New Roman" w:cs="Times New Roman"/>
                <w:b/>
                <w:bCs/>
                <w:sz w:val="24"/>
                <w:szCs w:val="24"/>
              </w:rPr>
              <w:t>No of Publication</w:t>
            </w:r>
          </w:p>
        </w:tc>
        <w:tc>
          <w:tcPr>
            <w:tcW w:w="1373" w:type="dxa"/>
            <w:vAlign w:val="center"/>
          </w:tcPr>
          <w:p w14:paraId="2E7BD0E8"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b/>
                <w:bCs/>
                <w:sz w:val="24"/>
                <w:szCs w:val="24"/>
              </w:rPr>
            </w:pPr>
            <w:r w:rsidRPr="00026D20">
              <w:rPr>
                <w:rFonts w:ascii="Times New Roman" w:hAnsi="Times New Roman" w:cs="Times New Roman"/>
                <w:b/>
                <w:bCs/>
                <w:sz w:val="24"/>
                <w:szCs w:val="24"/>
              </w:rPr>
              <w:t>Publication Year Start</w:t>
            </w:r>
          </w:p>
        </w:tc>
      </w:tr>
      <w:tr w:rsidR="001D4881" w:rsidRPr="00026D20" w14:paraId="22C8D96B" w14:textId="77777777" w:rsidTr="00F01607">
        <w:trPr>
          <w:trHeight w:val="285"/>
        </w:trPr>
        <w:tc>
          <w:tcPr>
            <w:tcW w:w="522" w:type="dxa"/>
          </w:tcPr>
          <w:p w14:paraId="23113E86"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w:t>
            </w:r>
          </w:p>
        </w:tc>
        <w:tc>
          <w:tcPr>
            <w:tcW w:w="2028" w:type="dxa"/>
          </w:tcPr>
          <w:p w14:paraId="67986515"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Mollah S.</w:t>
            </w:r>
          </w:p>
        </w:tc>
        <w:tc>
          <w:tcPr>
            <w:tcW w:w="1087" w:type="dxa"/>
          </w:tcPr>
          <w:p w14:paraId="5C6ABEA1"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w:t>
            </w:r>
          </w:p>
        </w:tc>
        <w:tc>
          <w:tcPr>
            <w:tcW w:w="1087" w:type="dxa"/>
          </w:tcPr>
          <w:p w14:paraId="062004D4"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444</w:t>
            </w:r>
          </w:p>
        </w:tc>
        <w:tc>
          <w:tcPr>
            <w:tcW w:w="1373" w:type="dxa"/>
          </w:tcPr>
          <w:p w14:paraId="1565E06E"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54</w:t>
            </w:r>
          </w:p>
        </w:tc>
        <w:tc>
          <w:tcPr>
            <w:tcW w:w="1373" w:type="dxa"/>
          </w:tcPr>
          <w:p w14:paraId="005FA445"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9</w:t>
            </w:r>
          </w:p>
        </w:tc>
        <w:tc>
          <w:tcPr>
            <w:tcW w:w="1373" w:type="dxa"/>
          </w:tcPr>
          <w:p w14:paraId="702DA967"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4</w:t>
            </w:r>
          </w:p>
        </w:tc>
      </w:tr>
      <w:tr w:rsidR="001D4881" w:rsidRPr="00026D20" w14:paraId="1C1075A5" w14:textId="77777777" w:rsidTr="00F01607">
        <w:trPr>
          <w:trHeight w:val="285"/>
        </w:trPr>
        <w:tc>
          <w:tcPr>
            <w:tcW w:w="522" w:type="dxa"/>
          </w:tcPr>
          <w:p w14:paraId="0E49AF9F"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w:t>
            </w:r>
          </w:p>
        </w:tc>
        <w:tc>
          <w:tcPr>
            <w:tcW w:w="2028" w:type="dxa"/>
          </w:tcPr>
          <w:p w14:paraId="3BE320C2"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Zaman M.</w:t>
            </w:r>
          </w:p>
        </w:tc>
        <w:tc>
          <w:tcPr>
            <w:tcW w:w="1087" w:type="dxa"/>
          </w:tcPr>
          <w:p w14:paraId="136C7C95"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w:t>
            </w:r>
          </w:p>
        </w:tc>
        <w:tc>
          <w:tcPr>
            <w:tcW w:w="1087" w:type="dxa"/>
          </w:tcPr>
          <w:p w14:paraId="43F42C42"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375</w:t>
            </w:r>
          </w:p>
        </w:tc>
        <w:tc>
          <w:tcPr>
            <w:tcW w:w="1373" w:type="dxa"/>
          </w:tcPr>
          <w:p w14:paraId="0952A87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45</w:t>
            </w:r>
          </w:p>
        </w:tc>
        <w:tc>
          <w:tcPr>
            <w:tcW w:w="1373" w:type="dxa"/>
          </w:tcPr>
          <w:p w14:paraId="4314769A"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4</w:t>
            </w:r>
          </w:p>
        </w:tc>
        <w:tc>
          <w:tcPr>
            <w:tcW w:w="1373" w:type="dxa"/>
          </w:tcPr>
          <w:p w14:paraId="0316C857"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4</w:t>
            </w:r>
          </w:p>
        </w:tc>
      </w:tr>
      <w:tr w:rsidR="001D4881" w:rsidRPr="00026D20" w14:paraId="3B05DF5F" w14:textId="77777777" w:rsidTr="00F01607">
        <w:trPr>
          <w:trHeight w:val="285"/>
        </w:trPr>
        <w:tc>
          <w:tcPr>
            <w:tcW w:w="522" w:type="dxa"/>
          </w:tcPr>
          <w:p w14:paraId="3E7DEBB9"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2028" w:type="dxa"/>
          </w:tcPr>
          <w:p w14:paraId="7FC8EC33"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Grassa R.</w:t>
            </w:r>
          </w:p>
        </w:tc>
        <w:tc>
          <w:tcPr>
            <w:tcW w:w="1087" w:type="dxa"/>
          </w:tcPr>
          <w:p w14:paraId="5A1A521E"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7</w:t>
            </w:r>
          </w:p>
        </w:tc>
        <w:tc>
          <w:tcPr>
            <w:tcW w:w="1087" w:type="dxa"/>
          </w:tcPr>
          <w:p w14:paraId="3ECD30D3"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000</w:t>
            </w:r>
          </w:p>
        </w:tc>
        <w:tc>
          <w:tcPr>
            <w:tcW w:w="1373" w:type="dxa"/>
          </w:tcPr>
          <w:p w14:paraId="60D6E604"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24</w:t>
            </w:r>
          </w:p>
        </w:tc>
        <w:tc>
          <w:tcPr>
            <w:tcW w:w="1373" w:type="dxa"/>
          </w:tcPr>
          <w:p w14:paraId="2F431FB7"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4</w:t>
            </w:r>
          </w:p>
        </w:tc>
        <w:tc>
          <w:tcPr>
            <w:tcW w:w="1373" w:type="dxa"/>
          </w:tcPr>
          <w:p w14:paraId="3D24776A"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9</w:t>
            </w:r>
          </w:p>
        </w:tc>
      </w:tr>
      <w:tr w:rsidR="001D4881" w:rsidRPr="00026D20" w14:paraId="2EB66F00" w14:textId="77777777" w:rsidTr="00F01607">
        <w:trPr>
          <w:trHeight w:val="285"/>
        </w:trPr>
        <w:tc>
          <w:tcPr>
            <w:tcW w:w="522" w:type="dxa"/>
          </w:tcPr>
          <w:p w14:paraId="6B570C63"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4</w:t>
            </w:r>
          </w:p>
        </w:tc>
        <w:tc>
          <w:tcPr>
            <w:tcW w:w="2028" w:type="dxa"/>
          </w:tcPr>
          <w:p w14:paraId="058319BF"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Hassan, M. K.</w:t>
            </w:r>
          </w:p>
        </w:tc>
        <w:tc>
          <w:tcPr>
            <w:tcW w:w="1087" w:type="dxa"/>
          </w:tcPr>
          <w:p w14:paraId="117F5788"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4</w:t>
            </w:r>
          </w:p>
        </w:tc>
        <w:tc>
          <w:tcPr>
            <w:tcW w:w="1087" w:type="dxa"/>
          </w:tcPr>
          <w:p w14:paraId="5D4DB726"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444</w:t>
            </w:r>
          </w:p>
        </w:tc>
        <w:tc>
          <w:tcPr>
            <w:tcW w:w="1373" w:type="dxa"/>
          </w:tcPr>
          <w:p w14:paraId="0978163C"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72</w:t>
            </w:r>
          </w:p>
        </w:tc>
        <w:tc>
          <w:tcPr>
            <w:tcW w:w="1373" w:type="dxa"/>
          </w:tcPr>
          <w:p w14:paraId="5EF99EB6"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4</w:t>
            </w:r>
          </w:p>
        </w:tc>
        <w:tc>
          <w:tcPr>
            <w:tcW w:w="1373" w:type="dxa"/>
          </w:tcPr>
          <w:p w14:paraId="294A9EAF"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4</w:t>
            </w:r>
          </w:p>
        </w:tc>
      </w:tr>
      <w:tr w:rsidR="001D4881" w:rsidRPr="00026D20" w14:paraId="0B2BF871" w14:textId="77777777" w:rsidTr="00F01607">
        <w:trPr>
          <w:trHeight w:val="285"/>
        </w:trPr>
        <w:tc>
          <w:tcPr>
            <w:tcW w:w="522" w:type="dxa"/>
          </w:tcPr>
          <w:p w14:paraId="27CD1B28"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5</w:t>
            </w:r>
          </w:p>
        </w:tc>
        <w:tc>
          <w:tcPr>
            <w:tcW w:w="2028" w:type="dxa"/>
          </w:tcPr>
          <w:p w14:paraId="0297A44D"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Farook, S.</w:t>
            </w:r>
          </w:p>
        </w:tc>
        <w:tc>
          <w:tcPr>
            <w:tcW w:w="1087" w:type="dxa"/>
          </w:tcPr>
          <w:p w14:paraId="0E86DE7D"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w:t>
            </w:r>
          </w:p>
        </w:tc>
        <w:tc>
          <w:tcPr>
            <w:tcW w:w="1087" w:type="dxa"/>
          </w:tcPr>
          <w:p w14:paraId="671223F2"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500</w:t>
            </w:r>
          </w:p>
        </w:tc>
        <w:tc>
          <w:tcPr>
            <w:tcW w:w="1373" w:type="dxa"/>
          </w:tcPr>
          <w:p w14:paraId="3DF9F725"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67</w:t>
            </w:r>
          </w:p>
        </w:tc>
        <w:tc>
          <w:tcPr>
            <w:tcW w:w="1373" w:type="dxa"/>
          </w:tcPr>
          <w:p w14:paraId="398B266D"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373" w:type="dxa"/>
          </w:tcPr>
          <w:p w14:paraId="2A4DF13A"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5</w:t>
            </w:r>
          </w:p>
        </w:tc>
      </w:tr>
      <w:tr w:rsidR="001D4881" w:rsidRPr="00026D20" w14:paraId="378A62DF" w14:textId="77777777" w:rsidTr="00F01607">
        <w:trPr>
          <w:trHeight w:val="285"/>
        </w:trPr>
        <w:tc>
          <w:tcPr>
            <w:tcW w:w="522" w:type="dxa"/>
          </w:tcPr>
          <w:p w14:paraId="30E6CDA2"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6</w:t>
            </w:r>
          </w:p>
        </w:tc>
        <w:tc>
          <w:tcPr>
            <w:tcW w:w="2028" w:type="dxa"/>
          </w:tcPr>
          <w:p w14:paraId="216B9DBD"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Lanis, R.</w:t>
            </w:r>
          </w:p>
        </w:tc>
        <w:tc>
          <w:tcPr>
            <w:tcW w:w="1087" w:type="dxa"/>
          </w:tcPr>
          <w:p w14:paraId="388F25FD"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w:t>
            </w:r>
          </w:p>
        </w:tc>
        <w:tc>
          <w:tcPr>
            <w:tcW w:w="1087" w:type="dxa"/>
          </w:tcPr>
          <w:p w14:paraId="66B13BF1"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400</w:t>
            </w:r>
          </w:p>
        </w:tc>
        <w:tc>
          <w:tcPr>
            <w:tcW w:w="1373" w:type="dxa"/>
          </w:tcPr>
          <w:p w14:paraId="38556F02"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67</w:t>
            </w:r>
          </w:p>
        </w:tc>
        <w:tc>
          <w:tcPr>
            <w:tcW w:w="1373" w:type="dxa"/>
          </w:tcPr>
          <w:p w14:paraId="40906D21"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373" w:type="dxa"/>
          </w:tcPr>
          <w:p w14:paraId="7FB756D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3</w:t>
            </w:r>
          </w:p>
        </w:tc>
      </w:tr>
      <w:tr w:rsidR="001D4881" w:rsidRPr="00026D20" w14:paraId="3025C037" w14:textId="77777777" w:rsidTr="00F01607">
        <w:trPr>
          <w:trHeight w:val="285"/>
        </w:trPr>
        <w:tc>
          <w:tcPr>
            <w:tcW w:w="522" w:type="dxa"/>
          </w:tcPr>
          <w:p w14:paraId="52FFE1D9"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7</w:t>
            </w:r>
          </w:p>
        </w:tc>
        <w:tc>
          <w:tcPr>
            <w:tcW w:w="2028" w:type="dxa"/>
          </w:tcPr>
          <w:p w14:paraId="3D881DB2"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Quttainah, M. A.</w:t>
            </w:r>
          </w:p>
        </w:tc>
        <w:tc>
          <w:tcPr>
            <w:tcW w:w="1087" w:type="dxa"/>
          </w:tcPr>
          <w:p w14:paraId="29E803AB"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4</w:t>
            </w:r>
          </w:p>
        </w:tc>
        <w:tc>
          <w:tcPr>
            <w:tcW w:w="1087" w:type="dxa"/>
          </w:tcPr>
          <w:p w14:paraId="44E16DF8"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333</w:t>
            </w:r>
          </w:p>
        </w:tc>
        <w:tc>
          <w:tcPr>
            <w:tcW w:w="1373" w:type="dxa"/>
          </w:tcPr>
          <w:p w14:paraId="17449B7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39</w:t>
            </w:r>
          </w:p>
        </w:tc>
        <w:tc>
          <w:tcPr>
            <w:tcW w:w="1373" w:type="dxa"/>
          </w:tcPr>
          <w:p w14:paraId="3E0BD115"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373" w:type="dxa"/>
          </w:tcPr>
          <w:p w14:paraId="6660F1B6"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20</w:t>
            </w:r>
          </w:p>
        </w:tc>
      </w:tr>
      <w:tr w:rsidR="001D4881" w:rsidRPr="00026D20" w14:paraId="47BBCBEB" w14:textId="77777777" w:rsidTr="00F01607">
        <w:trPr>
          <w:trHeight w:val="285"/>
        </w:trPr>
        <w:tc>
          <w:tcPr>
            <w:tcW w:w="522" w:type="dxa"/>
          </w:tcPr>
          <w:p w14:paraId="334BC371"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8</w:t>
            </w:r>
          </w:p>
        </w:tc>
        <w:tc>
          <w:tcPr>
            <w:tcW w:w="2028" w:type="dxa"/>
          </w:tcPr>
          <w:p w14:paraId="7C958822"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Safiullah, M.</w:t>
            </w:r>
          </w:p>
        </w:tc>
        <w:tc>
          <w:tcPr>
            <w:tcW w:w="1087" w:type="dxa"/>
          </w:tcPr>
          <w:p w14:paraId="0F94888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087" w:type="dxa"/>
          </w:tcPr>
          <w:p w14:paraId="50454BA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500</w:t>
            </w:r>
          </w:p>
        </w:tc>
        <w:tc>
          <w:tcPr>
            <w:tcW w:w="1373" w:type="dxa"/>
          </w:tcPr>
          <w:p w14:paraId="0D730AA7"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29</w:t>
            </w:r>
          </w:p>
        </w:tc>
        <w:tc>
          <w:tcPr>
            <w:tcW w:w="1373" w:type="dxa"/>
          </w:tcPr>
          <w:p w14:paraId="116C4DC3"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373" w:type="dxa"/>
          </w:tcPr>
          <w:p w14:paraId="02EFE1F3"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5</w:t>
            </w:r>
          </w:p>
        </w:tc>
      </w:tr>
      <w:tr w:rsidR="001D4881" w:rsidRPr="00026D20" w14:paraId="39E3E341" w14:textId="77777777" w:rsidTr="00F01607">
        <w:trPr>
          <w:trHeight w:val="285"/>
        </w:trPr>
        <w:tc>
          <w:tcPr>
            <w:tcW w:w="522" w:type="dxa"/>
          </w:tcPr>
          <w:p w14:paraId="0A8AC966"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9</w:t>
            </w:r>
          </w:p>
        </w:tc>
        <w:tc>
          <w:tcPr>
            <w:tcW w:w="2028" w:type="dxa"/>
          </w:tcPr>
          <w:p w14:paraId="095CFC10"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Alam, M. K.</w:t>
            </w:r>
          </w:p>
        </w:tc>
        <w:tc>
          <w:tcPr>
            <w:tcW w:w="1087" w:type="dxa"/>
          </w:tcPr>
          <w:p w14:paraId="4F3EB985"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7</w:t>
            </w:r>
          </w:p>
        </w:tc>
        <w:tc>
          <w:tcPr>
            <w:tcW w:w="1087" w:type="dxa"/>
          </w:tcPr>
          <w:p w14:paraId="345FF6A3"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800</w:t>
            </w:r>
          </w:p>
        </w:tc>
        <w:tc>
          <w:tcPr>
            <w:tcW w:w="1373" w:type="dxa"/>
          </w:tcPr>
          <w:p w14:paraId="6085A474"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23</w:t>
            </w:r>
          </w:p>
        </w:tc>
        <w:tc>
          <w:tcPr>
            <w:tcW w:w="1373" w:type="dxa"/>
          </w:tcPr>
          <w:p w14:paraId="0202DCCC"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373" w:type="dxa"/>
          </w:tcPr>
          <w:p w14:paraId="42DD2BBE"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8</w:t>
            </w:r>
          </w:p>
        </w:tc>
      </w:tr>
      <w:tr w:rsidR="001D4881" w:rsidRPr="00026D20" w14:paraId="40BCF023" w14:textId="77777777" w:rsidTr="00F01607">
        <w:trPr>
          <w:trHeight w:val="285"/>
        </w:trPr>
        <w:tc>
          <w:tcPr>
            <w:tcW w:w="522" w:type="dxa"/>
          </w:tcPr>
          <w:p w14:paraId="76920D2D"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0</w:t>
            </w:r>
          </w:p>
        </w:tc>
        <w:tc>
          <w:tcPr>
            <w:tcW w:w="2028" w:type="dxa"/>
          </w:tcPr>
          <w:p w14:paraId="5C106C02" w14:textId="77777777" w:rsidR="001D4881" w:rsidRPr="00026D20" w:rsidRDefault="001D4881" w:rsidP="00026D20">
            <w:pPr>
              <w:autoSpaceDE w:val="0"/>
              <w:autoSpaceDN w:val="0"/>
              <w:adjustRightInd w:val="0"/>
              <w:spacing w:after="0" w:line="276" w:lineRule="auto"/>
              <w:rPr>
                <w:rFonts w:ascii="Times New Roman" w:hAnsi="Times New Roman" w:cs="Times New Roman"/>
                <w:sz w:val="24"/>
                <w:szCs w:val="24"/>
              </w:rPr>
            </w:pPr>
            <w:r w:rsidRPr="00026D20">
              <w:rPr>
                <w:rFonts w:ascii="Times New Roman" w:hAnsi="Times New Roman" w:cs="Times New Roman"/>
                <w:sz w:val="24"/>
                <w:szCs w:val="24"/>
              </w:rPr>
              <w:t>Haron, R.</w:t>
            </w:r>
          </w:p>
        </w:tc>
        <w:tc>
          <w:tcPr>
            <w:tcW w:w="1087" w:type="dxa"/>
          </w:tcPr>
          <w:p w14:paraId="7D0C81E2"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6</w:t>
            </w:r>
          </w:p>
        </w:tc>
        <w:tc>
          <w:tcPr>
            <w:tcW w:w="1087" w:type="dxa"/>
          </w:tcPr>
          <w:p w14:paraId="63DFB04A"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0.800</w:t>
            </w:r>
          </w:p>
        </w:tc>
        <w:tc>
          <w:tcPr>
            <w:tcW w:w="1373" w:type="dxa"/>
          </w:tcPr>
          <w:p w14:paraId="177AE405"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121</w:t>
            </w:r>
          </w:p>
        </w:tc>
        <w:tc>
          <w:tcPr>
            <w:tcW w:w="1373" w:type="dxa"/>
          </w:tcPr>
          <w:p w14:paraId="608A6530"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3</w:t>
            </w:r>
          </w:p>
        </w:tc>
        <w:tc>
          <w:tcPr>
            <w:tcW w:w="1373" w:type="dxa"/>
          </w:tcPr>
          <w:p w14:paraId="3858C651" w14:textId="77777777" w:rsidR="001D4881" w:rsidRPr="00026D20" w:rsidRDefault="001D4881" w:rsidP="00026D20">
            <w:pPr>
              <w:autoSpaceDE w:val="0"/>
              <w:autoSpaceDN w:val="0"/>
              <w:adjustRightInd w:val="0"/>
              <w:spacing w:after="0" w:line="276" w:lineRule="auto"/>
              <w:jc w:val="center"/>
              <w:rPr>
                <w:rFonts w:ascii="Times New Roman" w:hAnsi="Times New Roman" w:cs="Times New Roman"/>
                <w:sz w:val="24"/>
                <w:szCs w:val="24"/>
              </w:rPr>
            </w:pPr>
            <w:r w:rsidRPr="00026D20">
              <w:rPr>
                <w:rFonts w:ascii="Times New Roman" w:hAnsi="Times New Roman" w:cs="Times New Roman"/>
                <w:sz w:val="24"/>
                <w:szCs w:val="24"/>
              </w:rPr>
              <w:t>2018</w:t>
            </w:r>
          </w:p>
        </w:tc>
      </w:tr>
    </w:tbl>
    <w:p w14:paraId="2B5538F8" w14:textId="77777777" w:rsidR="001D4881" w:rsidRPr="00BE23FE" w:rsidRDefault="001D4881" w:rsidP="00026D20">
      <w:pPr>
        <w:pStyle w:val="NormalWeb"/>
        <w:shd w:val="clear" w:color="auto" w:fill="FFFFFF"/>
        <w:spacing w:before="0" w:beforeAutospacing="0" w:after="0" w:afterAutospacing="0" w:line="276" w:lineRule="auto"/>
        <w:contextualSpacing/>
        <w:rPr>
          <w:sz w:val="20"/>
          <w:szCs w:val="20"/>
        </w:rPr>
      </w:pPr>
      <w:r w:rsidRPr="00BE23FE">
        <w:rPr>
          <w:sz w:val="20"/>
          <w:szCs w:val="20"/>
        </w:rPr>
        <w:t>H-index is when they have h papers that have been cited h times at least;</w:t>
      </w:r>
      <w:r w:rsidRPr="00BE23FE">
        <w:rPr>
          <w:sz w:val="20"/>
          <w:szCs w:val="20"/>
        </w:rPr>
        <w:br/>
        <w:t>M-index is the H-index divided by the number of years since the first publication until present</w:t>
      </w:r>
    </w:p>
    <w:p w14:paraId="6B8D225C" w14:textId="77777777" w:rsidR="00BE23FE" w:rsidRDefault="00BE23FE" w:rsidP="00BE23FE">
      <w:pPr>
        <w:pStyle w:val="NormalWeb"/>
        <w:shd w:val="clear" w:color="auto" w:fill="FFFFFF"/>
        <w:spacing w:before="0" w:beforeAutospacing="0" w:after="0" w:afterAutospacing="0" w:line="276" w:lineRule="auto"/>
        <w:rPr>
          <w:b/>
          <w:bCs/>
          <w:noProof/>
        </w:rPr>
      </w:pPr>
      <w:r>
        <w:rPr>
          <w:b/>
          <w:bCs/>
          <w:noProof/>
        </w:rPr>
        <w:br w:type="page"/>
      </w:r>
    </w:p>
    <w:p w14:paraId="2117511C" w14:textId="388543F7" w:rsidR="001D4881" w:rsidRPr="00026D20" w:rsidRDefault="001D4881" w:rsidP="00026D20">
      <w:pPr>
        <w:pStyle w:val="NormalWeb"/>
        <w:numPr>
          <w:ilvl w:val="1"/>
          <w:numId w:val="9"/>
        </w:numPr>
        <w:shd w:val="clear" w:color="auto" w:fill="FFFFFF"/>
        <w:spacing w:before="0" w:beforeAutospacing="0" w:after="0" w:afterAutospacing="0" w:line="276" w:lineRule="auto"/>
        <w:rPr>
          <w:b/>
          <w:bCs/>
          <w:noProof/>
        </w:rPr>
      </w:pPr>
      <w:r w:rsidRPr="00026D20">
        <w:rPr>
          <w:b/>
          <w:bCs/>
          <w:noProof/>
        </w:rPr>
        <w:lastRenderedPageBreak/>
        <w:t>Network Analysis</w:t>
      </w:r>
    </w:p>
    <w:p w14:paraId="168F6C47" w14:textId="2D688E05" w:rsidR="001D4881" w:rsidRPr="00026D20" w:rsidRDefault="001D4881" w:rsidP="00026D20">
      <w:pPr>
        <w:pStyle w:val="NormalWeb"/>
        <w:shd w:val="clear" w:color="auto" w:fill="FFFFFF"/>
        <w:spacing w:before="240" w:beforeAutospacing="0" w:after="0" w:afterAutospacing="0" w:line="276" w:lineRule="auto"/>
        <w:jc w:val="both"/>
      </w:pPr>
      <w:r w:rsidRPr="00026D20">
        <w:rPr>
          <w:i/>
          <w:iCs/>
        </w:rPr>
        <w:t>3.3.1. Co-authorship analysis</w:t>
      </w:r>
      <w:r w:rsidRPr="00026D20">
        <w:t xml:space="preserve">. </w:t>
      </w:r>
      <w:r w:rsidRPr="00026D20">
        <w:fldChar w:fldCharType="begin" w:fldLock="1"/>
      </w:r>
      <w:r w:rsidRPr="00026D20">
        <w:instrText>ADDIN CSL_CITATION {"citationItems":[{"id":"ITEM-1","itemData":{"DOI":"10.1016/j.heliyon.2022.e10385","ISSN":"24058440","abstract":"This study reviews Islamic FinTech research development from 2017 to 2022. The study adopts a hybrid approach combining bibliometric and content analysis to reveal the current research trend of Islamic FinTech research. Using the Scopus database, we retrieve 85 documents and analyze them using RStudio and VOSviewer. The content analysis categorizes the research output in Islamic FinTech into four distinct streams. The study finds potential for cointegrating FinTech into Islamic finance to benefit the unbanked and small-medium-size businesses , the adoption of FinTech in Islamic finance will also help the government improve financial inclusion, conquer financial crises, such as COVID-19, and achieve SDGs for a sustainable nation. However, the lack of legal regulation and the lower financial literacy becomes the primary obstacle to the development of FinTech in Islamic finance.","author":[{"dropping-particle":"","family":"Alshater","given":"Muneer M.","non-dropping-particle":"","parse-names":false,"suffix":""},{"dropping-particle":"","family":"Saba","given":"Irum","non-dropping-particle":"","parse-names":false,"suffix":""},{"dropping-particle":"","family":"Supriani","given":"Indri","non-dropping-particle":"","parse-names":false,"suffix":""},{"dropping-particle":"","family":"Rabbani","given":"Mustafa Raza","non-dropping-particle":"","parse-names":false,"suffix":""}],"container-title":"Heliyon","id":"ITEM-1","issue":"9","issued":{"date-parts":[["2022"]]},"page":"e10385","publisher":"Elsevier Ltd","title":"Fintech in islamic finance literature: A review","type":"article-journal","volume":"8"},"uris":["http://www.mendeley.com/documents/?uuid=e282d8c8-51be-48c2-bd9a-aa9390d39b4f"]}],"mendeley":{"formattedCitation":"(Alshater &lt;i&gt;et al.&lt;/i&gt;, 2022)","manualFormatting":"Alshater et al. (2022)","plainTextFormattedCitation":"(Alshater et al., 2022)","previouslyFormattedCitation":"(Alshater &lt;i&gt;et al.&lt;/i&gt;, 2022)"},"properties":{"noteIndex":0},"schema":"https://github.com/citation-style-language/schema/raw/master/csl-citation.json"}</w:instrText>
      </w:r>
      <w:r w:rsidRPr="00026D20">
        <w:fldChar w:fldCharType="separate"/>
      </w:r>
      <w:r w:rsidRPr="00026D20">
        <w:rPr>
          <w:noProof/>
        </w:rPr>
        <w:t xml:space="preserve">Alshater </w:t>
      </w:r>
      <w:r w:rsidRPr="00026D20">
        <w:rPr>
          <w:i/>
          <w:noProof/>
        </w:rPr>
        <w:t>et al.</w:t>
      </w:r>
      <w:r w:rsidRPr="00026D20">
        <w:rPr>
          <w:noProof/>
        </w:rPr>
        <w:t xml:space="preserve"> (2022)</w:t>
      </w:r>
      <w:r w:rsidRPr="00026D20">
        <w:fldChar w:fldCharType="end"/>
      </w:r>
      <w:r w:rsidRPr="00026D20">
        <w:t xml:space="preserve"> explained that co-authorship analysis allows the researchers to identify the collaboration pattern between the most prolific parties and build the research collaboration network to produce a comprehensive, high-quality paper that provides a cross-country perspective. Figure 5 describes the research collaboration patterns among countries on sharia governance research. The figure depicts that the co-authorship was divided into eight clusters, in which Malaysia became the centre of collaboration, indicated by the largest node of Malaysia (cluster purple). This result demonstrates that Malaysian researchers are highly productive in global research collaborations. Moreover, countries in the same colour cluster tend to have a similar research topic; hence, this finding reflects that Malaysia, Canada, and Yemen; Qatar, Saudi Arabia, and Nigeria (</w:t>
      </w:r>
      <w:r w:rsidR="00420610">
        <w:t xml:space="preserve">yellow </w:t>
      </w:r>
      <w:r w:rsidRPr="00026D20">
        <w:t>cluster); Australia and Pakistan (</w:t>
      </w:r>
      <w:r w:rsidR="00420610">
        <w:t xml:space="preserve">brown </w:t>
      </w:r>
      <w:r w:rsidRPr="00026D20">
        <w:t>cluster); and Tunisia and India (</w:t>
      </w:r>
      <w:r w:rsidR="00420610">
        <w:t xml:space="preserve">red </w:t>
      </w:r>
      <w:r w:rsidRPr="00026D20">
        <w:t>cluster), and the United Kingdom (UK) and Egypt (</w:t>
      </w:r>
      <w:r w:rsidR="00420610">
        <w:t xml:space="preserve">green </w:t>
      </w:r>
      <w:r w:rsidRPr="00026D20">
        <w:t>cluster) are likely to discuss the related topic.</w:t>
      </w:r>
    </w:p>
    <w:p w14:paraId="17398FC0" w14:textId="231BA96B" w:rsidR="001D4881" w:rsidRPr="00026D20" w:rsidRDefault="001D4881" w:rsidP="00026D20">
      <w:pPr>
        <w:pStyle w:val="NormalWeb"/>
        <w:shd w:val="clear" w:color="auto" w:fill="FFFFFF"/>
        <w:spacing w:before="0" w:beforeAutospacing="0" w:after="0" w:afterAutospacing="0" w:line="276" w:lineRule="auto"/>
        <w:ind w:firstLine="720"/>
        <w:jc w:val="both"/>
      </w:pPr>
      <w:r w:rsidRPr="00026D20">
        <w:t xml:space="preserve">Furthermore, the close distance between the clusters implies that the countries have a strong research collaboration network. Thus, Malaysia, Tunisia, and the UK are found to have joined research on sharia governance topics. Interestingly, this study reveals that the UK, Australia, Canada, India, Taiwan and the United States (USA) are Muslim minority countries. However, these countries significantly contribute to the patterns of research collaboration. Previous studies using the bibliometrics approach on Islamic banking and finance conducted by </w:t>
      </w:r>
      <w:r w:rsidR="00396880">
        <w:fldChar w:fldCharType="begin"/>
      </w:r>
      <w:r w:rsidR="00E07334">
        <w:instrText xml:space="preserve"> ADDIN EN.CITE &lt;EndNote&gt;&lt;Cite&gt;&lt;Author&gt;Ahmid&lt;/Author&gt;&lt;Year&gt;2019&lt;/Year&gt;&lt;RecNum&gt;4806&lt;/RecNum&gt;&lt;DisplayText&gt;(Ahmid, 2019)&lt;/DisplayText&gt;&lt;record&gt;&lt;rec-number&gt;4806&lt;/rec-number&gt;&lt;foreign-keys&gt;&lt;key app="EN" db-id="sx0f020d5apr9fe2s5ev2fdh5ztsrxafrxr5" timestamp="1669054465" guid="296b8e91-aaeb-4efa-b9ec-6a722811d9cd"&gt;4806&lt;/key&gt;&lt;/foreign-keys&gt;&lt;ref-type name="Journal Article"&gt;17&lt;/ref-type&gt;&lt;contributors&gt;&lt;authors&gt;&lt;author&gt;Ahmid, Almabrok F&lt;/author&gt;&lt;/authors&gt;&lt;/contributors&gt;&lt;titles&gt;&lt;title&gt;Bibliometric analysis of PhD dissertations written in Islamic banking and finance in the United Kingdom&lt;/title&gt;&lt;secondary-title&gt;İslam Ekonomisi ve Finansı Dergisi (İEFD)&lt;/secondary-title&gt;&lt;/titles&gt;&lt;periodical&gt;&lt;full-title&gt;İslam Ekonomisi ve Finansı Dergisi (İEFD)&lt;/full-title&gt;&lt;/periodical&gt;&lt;pages&gt;63-91&lt;/pages&gt;&lt;volume&gt;5&lt;/volume&gt;&lt;number&gt;1&lt;/number&gt;&lt;dates&gt;&lt;year&gt;2019&lt;/year&gt;&lt;/dates&gt;&lt;isbn&gt;2149-3820&lt;/isbn&gt;&lt;urls&gt;&lt;/urls&gt;&lt;/record&gt;&lt;/Cite&gt;&lt;/EndNote&gt;</w:instrText>
      </w:r>
      <w:r w:rsidR="00396880">
        <w:fldChar w:fldCharType="separate"/>
      </w:r>
      <w:r w:rsidR="00396880">
        <w:rPr>
          <w:noProof/>
        </w:rPr>
        <w:t>(Ahmid, 2019)</w:t>
      </w:r>
      <w:r w:rsidR="00396880">
        <w:fldChar w:fldCharType="end"/>
      </w:r>
      <w:r w:rsidRPr="00026D20">
        <w:fldChar w:fldCharType="begin" w:fldLock="1"/>
      </w:r>
      <w:r w:rsidRPr="00026D20">
        <w:instrText>ADDIN CSL_CITATION {"citationItems":[{"id":"ITEM-1","itemData":{"ISSN":"2651-5342","abstract":"ABSTRACT By examining the specific characteristics of documents, theses and publications of Islamic economics and finance, the Bibliometric research leads to the acquisition of diverse data on scientific contributions in this field. By analyzing PhD dissertations data, the productivity of individuals and institutions can be measured. In this paper, all postgraduate dissertations (PhD) in the field of Islamic Banking and finance written in the United Kingdom have been analyzed since 2000 to 2018. Based on the specific search criteria, PhD dissertations were determined from the database of (British library) which leads to database of every university in the UK. Our goals to examine PhD dissertations and draw a general map of them in the field of Islamic Banking and Finance in the UK. In term of title, author gender, university, the year from 2000 to 2018 and the number of PhD dissertations. The paper found around 71% of PhD dissertations were by males which more than females. The number of PhD dissertations increased rapidly since 2010 and 2011, it might be resulted from the concentration of research centers and universities on the Islamic banking and finance after the financial crisis 2008. Also Durham University has the most theses among all of the universities by 30 % of all Islamic banking and finance theses in the UK. aCorresponding","author":[{"dropping-particle":"","family":"Ahmid","given":"Almabrok","non-dropping-particle":"","parse-names":false,"suffix":""},{"dropping-particle":"","family":"Ondes","given":"Turan","non-dropping-particle":"","parse-names":false,"suffix":""}],"container-title":"Journal of Islamic Economics and Finance","id":"ITEM-1","issue":"1","issued":{"date-parts":[["2019"]]},"page":"63-91","title":"Bibliometric Analysis of PHD Dissertations Written in Islamic Bank and Finance in the United Kingdom","type":"article-journal","volume":"5"},"uris":["http://www.mendeley.com/documents/?uuid=df06955c-26c4-4a55-9f0a-82d802629073"]}],"mendeley":{"formattedCitation":"(Ahmid and Ondes, 2019)","manualFormatting":"Ahmid and Ondes (2019)","plainTextFormattedCitation":"(Ahmid and Ondes, 2019)","previouslyFormattedCitation":"(Ahmid and Ondes, 2019)"},"properties":{"noteIndex":0},"schema":"https://github.com/citation-style-language/schema/raw/master/csl-citation.json"}</w:instrText>
      </w:r>
      <w:r w:rsidR="00000000">
        <w:fldChar w:fldCharType="separate"/>
      </w:r>
      <w:r w:rsidRPr="00026D20">
        <w:fldChar w:fldCharType="end"/>
      </w:r>
      <w:r w:rsidRPr="00026D20">
        <w:t xml:space="preserve"> explain that the UK become the non-Muslim country that provides numerous research and education centres on Islamic economics and finance, particularly after the Global Financial Crisis in 2008. Moreover, </w:t>
      </w:r>
      <w:r w:rsidR="00396880">
        <w:fldChar w:fldCharType="begin"/>
      </w:r>
      <w:r w:rsidR="00E07334">
        <w:instrText xml:space="preserve"> ADDIN EN.CITE &lt;EndNote&gt;&lt;Cite&gt;&lt;Author&gt;Alshater&lt;/Author&gt;&lt;Year&gt;2021&lt;/Year&gt;&lt;RecNum&gt;4805&lt;/RecNum&gt;&lt;DisplayText&gt;(Muneer M. Alshater, M. Kabir Hassan, Ashraf Khan, et al., 2021)&lt;/DisplayText&gt;&lt;record&gt;&lt;rec-number&gt;4805&lt;/rec-number&gt;&lt;foreign-keys&gt;&lt;key app="EN" db-id="sx0f020d5apr9fe2s5ev2fdh5ztsrxafrxr5" timestamp="1669054248" guid="2ca7f800-ec26-4a26-b5ad-7568731416fb"&gt;4805&lt;/key&gt;&lt;/foreign-keys&gt;&lt;ref-type name="Journal Article"&gt;17&lt;/ref-type&gt;&lt;contributors&gt;&lt;authors&gt;&lt;author&gt;Alshater, Muneer M.&lt;/author&gt;&lt;author&gt;Hassan, M. Kabir&lt;/author&gt;&lt;author&gt;Khan, Ashraf&lt;/author&gt;&lt;author&gt;Saba, Irum&lt;/author&gt;&lt;/authors&gt;&lt;/contributors&gt;&lt;titles&gt;&lt;title&gt;Influential and intellectual structure of Islamic finance: a bibliometric review&lt;/title&gt;&lt;secondary-title&gt;International Journal of Islamic and Middle Eastern Finance and Management&lt;/secondary-title&gt;&lt;/titles&gt;&lt;periodical&gt;&lt;full-title&gt;International Journal of Islamic and Middle Eastern Finance and Management&lt;/full-title&gt;&lt;/periodical&gt;&lt;pages&gt;339-365&lt;/pages&gt;&lt;volume&gt;14&lt;/volume&gt;&lt;number&gt;2&lt;/number&gt;&lt;dates&gt;&lt;year&gt;2021&lt;/year&gt;&lt;/dates&gt;&lt;publisher&gt;Emerald Publishing Limited&lt;/publisher&gt;&lt;isbn&gt;1753-8394&lt;/isbn&gt;&lt;urls&gt;&lt;related-urls&gt;&lt;url&gt;https://doi.org/10.1108/IMEFM-08-2020-0419&lt;/url&gt;&lt;/related-urls&gt;&lt;/urls&gt;&lt;electronic-resource-num&gt;10.1108/IMEFM-08-2020-0419&lt;/electronic-resource-num&gt;&lt;access-date&gt;2022/11/21&lt;/access-date&gt;&lt;/record&gt;&lt;/Cite&gt;&lt;/EndNote&gt;</w:instrText>
      </w:r>
      <w:r w:rsidR="00396880">
        <w:fldChar w:fldCharType="separate"/>
      </w:r>
      <w:r w:rsidR="00396880">
        <w:rPr>
          <w:noProof/>
        </w:rPr>
        <w:t>(Muneer M. Alshater, M. Kabir Hassan, Ashraf Khan, et al., 2021)</w:t>
      </w:r>
      <w:r w:rsidR="00396880">
        <w:fldChar w:fldCharType="end"/>
      </w:r>
      <w:r w:rsidR="00396880">
        <w:t xml:space="preserve"> </w:t>
      </w:r>
      <w:r w:rsidRPr="00026D20">
        <w:t>describe</w:t>
      </w:r>
      <w:r w:rsidR="00396880">
        <w:t>d</w:t>
      </w:r>
      <w:r w:rsidRPr="00026D20">
        <w:t xml:space="preserve"> that M. Kabir Hassan, affiliated with the University of New Orleans, has caused the USA to be cited as one of the more vital collaborators in publishing articles on sharia governance. In conclusion, sharia governance research on Islamic financial institutions has attracted Muslim-majority and minority countries, as it has been demonstrated to be an effective alternative to conventional ones. </w:t>
      </w:r>
    </w:p>
    <w:p w14:paraId="0E50AE31" w14:textId="77777777" w:rsidR="001D4881" w:rsidRPr="00026D20" w:rsidRDefault="001D4881" w:rsidP="00026D20">
      <w:pPr>
        <w:pStyle w:val="NormalWeb"/>
        <w:shd w:val="clear" w:color="auto" w:fill="FFFFFF"/>
        <w:spacing w:before="0" w:beforeAutospacing="0" w:after="0" w:afterAutospacing="0" w:line="276" w:lineRule="auto"/>
        <w:rPr>
          <w:b/>
          <w:bCs/>
        </w:rPr>
      </w:pPr>
      <w:r w:rsidRPr="00026D20">
        <w:rPr>
          <w:b/>
          <w:bCs/>
          <w:noProof/>
        </w:rPr>
        <w:lastRenderedPageBreak/>
        <w:drawing>
          <wp:inline distT="0" distB="0" distL="0" distR="0" wp14:anchorId="2B1C37FB" wp14:editId="749C6A61">
            <wp:extent cx="5943600" cy="2754630"/>
            <wp:effectExtent l="0" t="0" r="0"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11"/>
                    <a:srcRect t="26698"/>
                    <a:stretch/>
                  </pic:blipFill>
                  <pic:spPr bwMode="auto">
                    <a:xfrm>
                      <a:off x="0" y="0"/>
                      <a:ext cx="5943600" cy="2754630"/>
                    </a:xfrm>
                    <a:prstGeom prst="rect">
                      <a:avLst/>
                    </a:prstGeom>
                    <a:ln>
                      <a:noFill/>
                    </a:ln>
                    <a:extLst>
                      <a:ext uri="{53640926-AAD7-44D8-BBD7-CCE9431645EC}">
                        <a14:shadowObscured xmlns:a14="http://schemas.microsoft.com/office/drawing/2010/main"/>
                      </a:ext>
                    </a:extLst>
                  </pic:spPr>
                </pic:pic>
              </a:graphicData>
            </a:graphic>
          </wp:inline>
        </w:drawing>
      </w:r>
    </w:p>
    <w:p w14:paraId="48374A6B" w14:textId="09424261" w:rsidR="001D4881" w:rsidRDefault="001D4881" w:rsidP="00026D20">
      <w:pPr>
        <w:pStyle w:val="NormalWeb"/>
        <w:shd w:val="clear" w:color="auto" w:fill="FFFFFF"/>
        <w:spacing w:before="0" w:beforeAutospacing="0" w:after="0" w:afterAutospacing="0" w:line="276" w:lineRule="auto"/>
        <w:jc w:val="center"/>
        <w:rPr>
          <w:b/>
          <w:bCs/>
        </w:rPr>
      </w:pPr>
      <w:r w:rsidRPr="00026D20">
        <w:rPr>
          <w:b/>
          <w:bCs/>
        </w:rPr>
        <w:t>Figure 5. Co-Authorship by Countries</w:t>
      </w:r>
    </w:p>
    <w:p w14:paraId="4DF92BA0" w14:textId="77777777" w:rsidR="00BE23FE" w:rsidRPr="00026D20" w:rsidRDefault="00BE23FE" w:rsidP="00026D20">
      <w:pPr>
        <w:pStyle w:val="NormalWeb"/>
        <w:shd w:val="clear" w:color="auto" w:fill="FFFFFF"/>
        <w:spacing w:before="0" w:beforeAutospacing="0" w:after="0" w:afterAutospacing="0" w:line="276" w:lineRule="auto"/>
        <w:jc w:val="center"/>
        <w:rPr>
          <w:b/>
          <w:bCs/>
        </w:rPr>
      </w:pPr>
    </w:p>
    <w:p w14:paraId="04609BB6" w14:textId="77777777" w:rsidR="00BE23FE" w:rsidRDefault="001D4881" w:rsidP="00BE23FE">
      <w:pPr>
        <w:pStyle w:val="NormalWeb"/>
        <w:shd w:val="clear" w:color="auto" w:fill="FFFFFF"/>
        <w:spacing w:before="0" w:beforeAutospacing="0" w:after="0" w:afterAutospacing="0" w:line="276" w:lineRule="auto"/>
        <w:jc w:val="both"/>
      </w:pPr>
      <w:r w:rsidRPr="00026D20">
        <w:rPr>
          <w:i/>
          <w:iCs/>
        </w:rPr>
        <w:t xml:space="preserve">3.3.2 Keyword analysis. </w:t>
      </w:r>
      <w:r w:rsidRPr="00026D20">
        <w:t xml:space="preserve">The most discussed topics in sharia governance are identified by utilizing keyword co-occurrence analysis. Figure </w:t>
      </w:r>
      <w:r w:rsidR="001E212C" w:rsidRPr="00026D20">
        <w:t>6</w:t>
      </w:r>
      <w:r w:rsidRPr="00026D20">
        <w:t xml:space="preserve"> </w:t>
      </w:r>
      <w:r w:rsidR="0043665F" w:rsidRPr="00026D20">
        <w:t>classify</w:t>
      </w:r>
      <w:r w:rsidRPr="00026D20">
        <w:t xml:space="preserve"> the most</w:t>
      </w:r>
      <w:r w:rsidR="0043665F" w:rsidRPr="00026D20">
        <w:t xml:space="preserve"> frequently </w:t>
      </w:r>
      <w:r w:rsidRPr="00026D20">
        <w:t xml:space="preserve">used keywords into four groups. This data shows that most research has been done on four common topics. Figure </w:t>
      </w:r>
      <w:r w:rsidR="001E212C" w:rsidRPr="00026D20">
        <w:t>6</w:t>
      </w:r>
      <w:r w:rsidRPr="00026D20">
        <w:t xml:space="preserve"> shows that </w:t>
      </w:r>
      <w:r w:rsidR="0043665F" w:rsidRPr="00026D20">
        <w:t>‘</w:t>
      </w:r>
      <w:r w:rsidRPr="00026D20">
        <w:t>Islamic bank</w:t>
      </w:r>
      <w:r w:rsidR="0043665F" w:rsidRPr="00026D20">
        <w:t>’</w:t>
      </w:r>
      <w:r w:rsidRPr="00026D20">
        <w:t xml:space="preserve"> </w:t>
      </w:r>
      <w:r w:rsidR="0043665F" w:rsidRPr="00026D20">
        <w:t>(</w:t>
      </w:r>
      <w:r w:rsidRPr="00026D20">
        <w:t>81 times</w:t>
      </w:r>
      <w:r w:rsidR="0043665F" w:rsidRPr="00026D20">
        <w:t>)</w:t>
      </w:r>
      <w:r w:rsidRPr="00026D20">
        <w:t>,</w:t>
      </w:r>
      <w:r w:rsidR="0043665F" w:rsidRPr="00026D20">
        <w:t xml:space="preserve"> ‘Shariah governance’ (44 times), and ‘Sharia supervisory board’ (19 times) are among</w:t>
      </w:r>
      <w:r w:rsidRPr="00026D20">
        <w:t xml:space="preserve"> the most common keyword in the green cluster. Thus, this study confirms that the red cluster is related to the core principles of Sharia governance and its implementation framework in various countries. Moreover, Bangladesh is also shown as the most </w:t>
      </w:r>
      <w:r w:rsidR="0043665F" w:rsidRPr="00026D20">
        <w:t>common</w:t>
      </w:r>
      <w:r w:rsidRPr="00026D20">
        <w:t xml:space="preserve"> keyword in this cluster. This finding demonstrat</w:t>
      </w:r>
      <w:r w:rsidR="0043665F" w:rsidRPr="00026D20">
        <w:t>e</w:t>
      </w:r>
      <w:r w:rsidRPr="00026D20">
        <w:t xml:space="preserve"> that previous studies mainly used Bangladesh as the </w:t>
      </w:r>
      <w:r w:rsidR="0043665F" w:rsidRPr="00026D20">
        <w:t>research object</w:t>
      </w:r>
      <w:r w:rsidRPr="00026D20">
        <w:t>.</w:t>
      </w:r>
    </w:p>
    <w:p w14:paraId="78EFAF47" w14:textId="0BE5A7BC" w:rsidR="001D4881" w:rsidRPr="00026D20" w:rsidRDefault="001D4881" w:rsidP="00BE23FE">
      <w:pPr>
        <w:pStyle w:val="NormalWeb"/>
        <w:shd w:val="clear" w:color="auto" w:fill="FFFFFF"/>
        <w:spacing w:before="0" w:beforeAutospacing="0" w:after="0" w:afterAutospacing="0" w:line="276" w:lineRule="auto"/>
        <w:ind w:firstLine="720"/>
        <w:jc w:val="both"/>
      </w:pPr>
      <w:r w:rsidRPr="00026D20">
        <w:t>Furthermore, Islamic banking (32 times), Sharīʿah governance (12 times), performance</w:t>
      </w:r>
      <w:r w:rsidR="003C58A3" w:rsidRPr="00026D20">
        <w:t xml:space="preserve"> (9 times)</w:t>
      </w:r>
      <w:r w:rsidRPr="00026D20">
        <w:t>, and risk management</w:t>
      </w:r>
      <w:r w:rsidR="003C58A3" w:rsidRPr="00026D20">
        <w:t xml:space="preserve"> (9 times)</w:t>
      </w:r>
      <w:r w:rsidRPr="00026D20">
        <w:t xml:space="preserve"> appear</w:t>
      </w:r>
      <w:r w:rsidR="003C58A3" w:rsidRPr="00026D20">
        <w:t xml:space="preserve"> to be the most common keywords</w:t>
      </w:r>
      <w:r w:rsidRPr="00026D20">
        <w:t xml:space="preserve"> in the blue cluster. This result represents that the blue cluster covers the studies related to shariah governance's impact on Islamic financial institutions' risk management and financial performance. The most frequently used keywords in the red cluster are Malaysia (34 times), Islamic finance (30 times), and governance (26 times). In this cluster, corporate social responsibility, sustainable development, and sustainability occurred ten, nine, and eight times, respectively. Hence, this cluster primarily examines the role of sharia governance in establishing sustainable development, particularly in the Malaysian context. Lastly, in cluster yellow, corporate governance (90 times), financial performance (14 times), and Islamic bank (10 times) are the most frequently appearing keywords. Thus, the studies related to the effect of sharia governance on </w:t>
      </w:r>
      <w:r w:rsidR="00283624" w:rsidRPr="00026D20">
        <w:t xml:space="preserve">the </w:t>
      </w:r>
      <w:r w:rsidRPr="00026D20">
        <w:t xml:space="preserve">financial performance of Islamic financial institutions are grouped in cluster yellow. Importantly, </w:t>
      </w:r>
      <w:r w:rsidR="001E212C" w:rsidRPr="00026D20">
        <w:t>F</w:t>
      </w:r>
      <w:r w:rsidRPr="00026D20">
        <w:t xml:space="preserve">igure 6 and </w:t>
      </w:r>
      <w:r w:rsidR="001E212C" w:rsidRPr="00026D20">
        <w:t>T</w:t>
      </w:r>
      <w:r w:rsidRPr="00026D20">
        <w:t xml:space="preserve">able </w:t>
      </w:r>
      <w:r w:rsidR="001E212C" w:rsidRPr="00026D20">
        <w:t>4</w:t>
      </w:r>
      <w:r w:rsidRPr="00026D20">
        <w:t xml:space="preserve"> reveal that Islamic banks or Islamic banking constantly appear in four clusters. Hence, this result implies that most of the research assesses the sharia governance of Islamic banking. In contrast, other Islamic financial institutions such as zakat, waqf, takaful, the stock market, and microfinance are rarely investigated.</w:t>
      </w:r>
    </w:p>
    <w:p w14:paraId="73B4A5A6" w14:textId="77777777" w:rsidR="001D4881" w:rsidRPr="00026D20" w:rsidRDefault="001D4881" w:rsidP="00026D20">
      <w:pPr>
        <w:pStyle w:val="NormalWeb"/>
        <w:shd w:val="clear" w:color="auto" w:fill="FFFFFF"/>
        <w:spacing w:before="0" w:beforeAutospacing="0" w:after="0" w:afterAutospacing="0" w:line="276" w:lineRule="auto"/>
        <w:jc w:val="both"/>
        <w:rPr>
          <w:b/>
          <w:bCs/>
          <w:highlight w:val="green"/>
        </w:rPr>
      </w:pPr>
    </w:p>
    <w:p w14:paraId="1BB87CA2" w14:textId="1048922F" w:rsidR="00076E3D" w:rsidRPr="00026D20" w:rsidRDefault="008E4A8D" w:rsidP="00026D20">
      <w:pPr>
        <w:pStyle w:val="NormalWeb"/>
        <w:shd w:val="clear" w:color="auto" w:fill="FFFFFF"/>
        <w:spacing w:before="0" w:beforeAutospacing="0" w:after="0" w:afterAutospacing="0" w:line="276" w:lineRule="auto"/>
        <w:jc w:val="center"/>
        <w:rPr>
          <w:b/>
          <w:bCs/>
        </w:rPr>
      </w:pPr>
      <w:r w:rsidRPr="00026D20">
        <w:rPr>
          <w:b/>
          <w:bCs/>
          <w:noProof/>
        </w:rPr>
        <w:drawing>
          <wp:inline distT="0" distB="0" distL="0" distR="0" wp14:anchorId="4B1CCC85" wp14:editId="76F15B5D">
            <wp:extent cx="5943600" cy="375793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5943600" cy="3757930"/>
                    </a:xfrm>
                    <a:prstGeom prst="rect">
                      <a:avLst/>
                    </a:prstGeom>
                  </pic:spPr>
                </pic:pic>
              </a:graphicData>
            </a:graphic>
          </wp:inline>
        </w:drawing>
      </w:r>
    </w:p>
    <w:p w14:paraId="0F92074E" w14:textId="1F48E4E1" w:rsidR="00076E3D" w:rsidRPr="00026D20" w:rsidRDefault="00076E3D" w:rsidP="00026D20">
      <w:pPr>
        <w:pStyle w:val="NormalWeb"/>
        <w:shd w:val="clear" w:color="auto" w:fill="FFFFFF"/>
        <w:spacing w:before="0" w:beforeAutospacing="0" w:after="0" w:afterAutospacing="0" w:line="276" w:lineRule="auto"/>
        <w:jc w:val="center"/>
        <w:rPr>
          <w:b/>
          <w:bCs/>
        </w:rPr>
      </w:pPr>
      <w:r w:rsidRPr="00026D20">
        <w:rPr>
          <w:b/>
          <w:bCs/>
        </w:rPr>
        <w:t xml:space="preserve">Figure </w:t>
      </w:r>
      <w:r w:rsidR="00283624" w:rsidRPr="00026D20">
        <w:rPr>
          <w:b/>
          <w:bCs/>
        </w:rPr>
        <w:t>6</w:t>
      </w:r>
      <w:r w:rsidRPr="00026D20">
        <w:rPr>
          <w:b/>
          <w:bCs/>
        </w:rPr>
        <w:t>. Keyword Co-Occurrence</w:t>
      </w:r>
    </w:p>
    <w:p w14:paraId="2351FF36" w14:textId="587DB1B2" w:rsidR="00076E3D" w:rsidRPr="00026D20" w:rsidRDefault="00076E3D" w:rsidP="00026D20">
      <w:pPr>
        <w:pStyle w:val="NormalWeb"/>
        <w:shd w:val="clear" w:color="auto" w:fill="FFFFFF"/>
        <w:spacing w:before="0" w:beforeAutospacing="0" w:after="0" w:afterAutospacing="0" w:line="276" w:lineRule="auto"/>
        <w:jc w:val="center"/>
        <w:rPr>
          <w:b/>
          <w:bCs/>
        </w:rPr>
      </w:pPr>
    </w:p>
    <w:p w14:paraId="2BEDAB57" w14:textId="2E520524" w:rsidR="00076E3D" w:rsidRPr="00026D20" w:rsidRDefault="00076E3D" w:rsidP="00026D20">
      <w:pPr>
        <w:pStyle w:val="NormalWeb"/>
        <w:shd w:val="clear" w:color="auto" w:fill="FFFFFF"/>
        <w:spacing w:before="0" w:beforeAutospacing="0" w:after="0" w:afterAutospacing="0" w:line="276" w:lineRule="auto"/>
        <w:jc w:val="both"/>
        <w:rPr>
          <w:b/>
          <w:bCs/>
        </w:rPr>
      </w:pPr>
      <w:r w:rsidRPr="00026D20">
        <w:rPr>
          <w:b/>
          <w:bCs/>
        </w:rPr>
        <w:t xml:space="preserve">Table </w:t>
      </w:r>
      <w:r w:rsidR="001E212C" w:rsidRPr="00026D20">
        <w:rPr>
          <w:b/>
          <w:bCs/>
        </w:rPr>
        <w:t>4</w:t>
      </w:r>
      <w:r w:rsidRPr="00026D20">
        <w:rPr>
          <w:b/>
          <w:bCs/>
        </w:rPr>
        <w:t xml:space="preserve">. Occurrences and Total Link Strength of </w:t>
      </w:r>
      <w:r w:rsidR="00B54ACF" w:rsidRPr="00026D20">
        <w:rPr>
          <w:b/>
          <w:bCs/>
        </w:rPr>
        <w:t>Top</w:t>
      </w:r>
      <w:r w:rsidRPr="00026D20">
        <w:rPr>
          <w:b/>
          <w:bCs/>
        </w:rPr>
        <w:t xml:space="preserve"> Keywords</w:t>
      </w:r>
    </w:p>
    <w:p w14:paraId="57D2E24D" w14:textId="77777777" w:rsidR="00076E3D" w:rsidRPr="00026D20" w:rsidRDefault="00076E3D" w:rsidP="00026D20">
      <w:pPr>
        <w:pStyle w:val="NormalWeb"/>
        <w:shd w:val="clear" w:color="auto" w:fill="FFFFFF"/>
        <w:spacing w:before="0" w:beforeAutospacing="0" w:after="0" w:afterAutospacing="0" w:line="276" w:lineRule="auto"/>
        <w:jc w:val="both"/>
        <w:rPr>
          <w:b/>
          <w:bCs/>
        </w:rPr>
      </w:pPr>
    </w:p>
    <w:tbl>
      <w:tblPr>
        <w:tblW w:w="7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4"/>
        <w:gridCol w:w="2758"/>
        <w:gridCol w:w="1509"/>
        <w:gridCol w:w="1937"/>
      </w:tblGrid>
      <w:tr w:rsidR="00525D8D" w:rsidRPr="00026D20" w14:paraId="699ED1AE" w14:textId="77777777" w:rsidTr="00E75255">
        <w:trPr>
          <w:trHeight w:val="290"/>
        </w:trPr>
        <w:tc>
          <w:tcPr>
            <w:tcW w:w="1094" w:type="dxa"/>
            <w:shd w:val="clear" w:color="auto" w:fill="auto"/>
            <w:noWrap/>
            <w:vAlign w:val="center"/>
            <w:hideMark/>
          </w:tcPr>
          <w:p w14:paraId="50407891" w14:textId="77777777" w:rsidR="00076E3D" w:rsidRPr="00026D20" w:rsidRDefault="00076E3D" w:rsidP="00026D20">
            <w:pPr>
              <w:spacing w:after="0" w:line="276" w:lineRule="auto"/>
              <w:jc w:val="center"/>
              <w:rPr>
                <w:rFonts w:ascii="Times New Roman" w:eastAsia="Times New Roman" w:hAnsi="Times New Roman" w:cs="Times New Roman"/>
                <w:b/>
                <w:bCs/>
                <w:sz w:val="24"/>
                <w:szCs w:val="24"/>
                <w:lang w:eastAsia="en-GB"/>
              </w:rPr>
            </w:pPr>
            <w:r w:rsidRPr="00026D20">
              <w:rPr>
                <w:rFonts w:ascii="Times New Roman" w:eastAsia="Times New Roman" w:hAnsi="Times New Roman" w:cs="Times New Roman"/>
                <w:b/>
                <w:bCs/>
                <w:sz w:val="24"/>
                <w:szCs w:val="24"/>
                <w:lang w:eastAsia="en-GB"/>
              </w:rPr>
              <w:t>No.</w:t>
            </w:r>
          </w:p>
        </w:tc>
        <w:tc>
          <w:tcPr>
            <w:tcW w:w="2758" w:type="dxa"/>
            <w:shd w:val="clear" w:color="auto" w:fill="auto"/>
            <w:noWrap/>
            <w:vAlign w:val="center"/>
            <w:hideMark/>
          </w:tcPr>
          <w:p w14:paraId="545E2F49" w14:textId="77777777" w:rsidR="00076E3D" w:rsidRPr="00026D20" w:rsidRDefault="00076E3D" w:rsidP="00026D20">
            <w:pPr>
              <w:spacing w:after="0" w:line="276" w:lineRule="auto"/>
              <w:jc w:val="center"/>
              <w:rPr>
                <w:rFonts w:ascii="Times New Roman" w:eastAsia="Times New Roman" w:hAnsi="Times New Roman" w:cs="Times New Roman"/>
                <w:b/>
                <w:bCs/>
                <w:sz w:val="24"/>
                <w:szCs w:val="24"/>
                <w:lang w:eastAsia="en-GB"/>
              </w:rPr>
            </w:pPr>
            <w:r w:rsidRPr="00026D20">
              <w:rPr>
                <w:rFonts w:ascii="Times New Roman" w:eastAsia="Times New Roman" w:hAnsi="Times New Roman" w:cs="Times New Roman"/>
                <w:b/>
                <w:bCs/>
                <w:sz w:val="24"/>
                <w:szCs w:val="24"/>
                <w:lang w:eastAsia="en-GB"/>
              </w:rPr>
              <w:t>Keyword</w:t>
            </w:r>
          </w:p>
        </w:tc>
        <w:tc>
          <w:tcPr>
            <w:tcW w:w="1509" w:type="dxa"/>
            <w:shd w:val="clear" w:color="auto" w:fill="auto"/>
            <w:noWrap/>
            <w:vAlign w:val="center"/>
            <w:hideMark/>
          </w:tcPr>
          <w:p w14:paraId="3C48F0D7" w14:textId="77777777" w:rsidR="00076E3D" w:rsidRPr="00026D20" w:rsidRDefault="00076E3D" w:rsidP="00026D20">
            <w:pPr>
              <w:spacing w:after="0" w:line="276" w:lineRule="auto"/>
              <w:jc w:val="center"/>
              <w:rPr>
                <w:rFonts w:ascii="Times New Roman" w:eastAsia="Times New Roman" w:hAnsi="Times New Roman" w:cs="Times New Roman"/>
                <w:b/>
                <w:bCs/>
                <w:sz w:val="24"/>
                <w:szCs w:val="24"/>
                <w:lang w:eastAsia="en-GB"/>
              </w:rPr>
            </w:pPr>
            <w:r w:rsidRPr="00026D20">
              <w:rPr>
                <w:rFonts w:ascii="Times New Roman" w:eastAsia="Times New Roman" w:hAnsi="Times New Roman" w:cs="Times New Roman"/>
                <w:b/>
                <w:bCs/>
                <w:sz w:val="24"/>
                <w:szCs w:val="24"/>
                <w:lang w:eastAsia="en-GB"/>
              </w:rPr>
              <w:t>Occurrences</w:t>
            </w:r>
          </w:p>
        </w:tc>
        <w:tc>
          <w:tcPr>
            <w:tcW w:w="1937" w:type="dxa"/>
            <w:shd w:val="clear" w:color="auto" w:fill="auto"/>
            <w:noWrap/>
            <w:vAlign w:val="center"/>
            <w:hideMark/>
          </w:tcPr>
          <w:p w14:paraId="554C4278" w14:textId="77777777" w:rsidR="00076E3D" w:rsidRPr="00026D20" w:rsidRDefault="00076E3D" w:rsidP="00026D20">
            <w:pPr>
              <w:spacing w:after="0" w:line="276" w:lineRule="auto"/>
              <w:jc w:val="center"/>
              <w:rPr>
                <w:rFonts w:ascii="Times New Roman" w:eastAsia="Times New Roman" w:hAnsi="Times New Roman" w:cs="Times New Roman"/>
                <w:b/>
                <w:bCs/>
                <w:sz w:val="24"/>
                <w:szCs w:val="24"/>
                <w:lang w:eastAsia="en-GB"/>
              </w:rPr>
            </w:pPr>
            <w:r w:rsidRPr="00026D20">
              <w:rPr>
                <w:rFonts w:ascii="Times New Roman" w:eastAsia="Times New Roman" w:hAnsi="Times New Roman" w:cs="Times New Roman"/>
                <w:b/>
                <w:bCs/>
                <w:sz w:val="24"/>
                <w:szCs w:val="24"/>
                <w:lang w:eastAsia="en-GB"/>
              </w:rPr>
              <w:t>Total link strength</w:t>
            </w:r>
          </w:p>
        </w:tc>
      </w:tr>
      <w:tr w:rsidR="00525D8D" w:rsidRPr="00026D20" w14:paraId="5DBBC6BF" w14:textId="77777777" w:rsidTr="00E75255">
        <w:trPr>
          <w:trHeight w:val="290"/>
        </w:trPr>
        <w:tc>
          <w:tcPr>
            <w:tcW w:w="7298" w:type="dxa"/>
            <w:gridSpan w:val="4"/>
            <w:shd w:val="clear" w:color="auto" w:fill="auto"/>
            <w:noWrap/>
            <w:vAlign w:val="bottom"/>
            <w:hideMark/>
          </w:tcPr>
          <w:p w14:paraId="0CDEE31F" w14:textId="05BE6387" w:rsidR="00076E3D" w:rsidRPr="00026D20" w:rsidRDefault="00076E3D" w:rsidP="00026D20">
            <w:pPr>
              <w:spacing w:after="0" w:line="276" w:lineRule="auto"/>
              <w:rPr>
                <w:rFonts w:ascii="Times New Roman" w:eastAsia="Times New Roman" w:hAnsi="Times New Roman" w:cs="Times New Roman"/>
                <w:b/>
                <w:bCs/>
                <w:sz w:val="24"/>
                <w:szCs w:val="24"/>
                <w:lang w:eastAsia="en-GB"/>
              </w:rPr>
            </w:pPr>
            <w:r w:rsidRPr="00026D20">
              <w:rPr>
                <w:rFonts w:ascii="Times New Roman" w:eastAsia="Times New Roman" w:hAnsi="Times New Roman" w:cs="Times New Roman"/>
                <w:b/>
                <w:bCs/>
                <w:sz w:val="24"/>
                <w:szCs w:val="24"/>
                <w:lang w:eastAsia="en-GB"/>
              </w:rPr>
              <w:t xml:space="preserve">Cluster 1: </w:t>
            </w:r>
            <w:r w:rsidR="002E4613" w:rsidRPr="00026D20">
              <w:rPr>
                <w:rFonts w:ascii="Times New Roman" w:eastAsia="Times New Roman" w:hAnsi="Times New Roman" w:cs="Times New Roman"/>
                <w:b/>
                <w:bCs/>
                <w:sz w:val="24"/>
                <w:szCs w:val="24"/>
                <w:lang w:eastAsia="en-GB"/>
              </w:rPr>
              <w:t xml:space="preserve">Structure of </w:t>
            </w:r>
            <w:r w:rsidR="00D55E71" w:rsidRPr="00026D20">
              <w:rPr>
                <w:rFonts w:ascii="Times New Roman" w:eastAsia="Times New Roman" w:hAnsi="Times New Roman" w:cs="Times New Roman"/>
                <w:b/>
                <w:bCs/>
                <w:sz w:val="24"/>
                <w:szCs w:val="24"/>
                <w:lang w:eastAsia="en-GB"/>
              </w:rPr>
              <w:t xml:space="preserve">Sharia </w:t>
            </w:r>
            <w:bookmarkStart w:id="1" w:name="_Hlk118033224"/>
            <w:r w:rsidR="00D55E71" w:rsidRPr="00026D20">
              <w:rPr>
                <w:rFonts w:ascii="Times New Roman" w:eastAsia="Times New Roman" w:hAnsi="Times New Roman" w:cs="Times New Roman"/>
                <w:b/>
                <w:bCs/>
                <w:sz w:val="24"/>
                <w:szCs w:val="24"/>
                <w:lang w:eastAsia="en-GB"/>
              </w:rPr>
              <w:t xml:space="preserve">governance </w:t>
            </w:r>
            <w:bookmarkEnd w:id="1"/>
          </w:p>
        </w:tc>
      </w:tr>
      <w:tr w:rsidR="002E4613" w:rsidRPr="00026D20" w14:paraId="5050B647" w14:textId="77777777" w:rsidTr="00E7074E">
        <w:trPr>
          <w:trHeight w:val="290"/>
        </w:trPr>
        <w:tc>
          <w:tcPr>
            <w:tcW w:w="1094" w:type="dxa"/>
            <w:shd w:val="clear" w:color="auto" w:fill="auto"/>
            <w:noWrap/>
            <w:vAlign w:val="bottom"/>
            <w:hideMark/>
          </w:tcPr>
          <w:p w14:paraId="07C466DB" w14:textId="7777777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w:t>
            </w:r>
          </w:p>
        </w:tc>
        <w:tc>
          <w:tcPr>
            <w:tcW w:w="2758" w:type="dxa"/>
            <w:shd w:val="clear" w:color="auto" w:fill="auto"/>
            <w:noWrap/>
            <w:vAlign w:val="bottom"/>
          </w:tcPr>
          <w:p w14:paraId="14AA8E64" w14:textId="2BC249EB"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Bangladesh</w:t>
            </w:r>
          </w:p>
        </w:tc>
        <w:tc>
          <w:tcPr>
            <w:tcW w:w="1509" w:type="dxa"/>
            <w:shd w:val="clear" w:color="auto" w:fill="auto"/>
            <w:noWrap/>
            <w:vAlign w:val="bottom"/>
          </w:tcPr>
          <w:p w14:paraId="6E2559F5" w14:textId="5FE90E2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5</w:t>
            </w:r>
          </w:p>
        </w:tc>
        <w:tc>
          <w:tcPr>
            <w:tcW w:w="1937" w:type="dxa"/>
            <w:shd w:val="clear" w:color="auto" w:fill="auto"/>
            <w:noWrap/>
            <w:vAlign w:val="bottom"/>
          </w:tcPr>
          <w:p w14:paraId="29F8FEB9" w14:textId="7941BFE8"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5</w:t>
            </w:r>
          </w:p>
        </w:tc>
      </w:tr>
      <w:tr w:rsidR="002E4613" w:rsidRPr="00026D20" w14:paraId="70B5CABD" w14:textId="77777777" w:rsidTr="008E4A8D">
        <w:trPr>
          <w:trHeight w:val="290"/>
        </w:trPr>
        <w:tc>
          <w:tcPr>
            <w:tcW w:w="1094" w:type="dxa"/>
            <w:shd w:val="clear" w:color="auto" w:fill="auto"/>
            <w:noWrap/>
            <w:vAlign w:val="bottom"/>
          </w:tcPr>
          <w:p w14:paraId="71B1B2E6" w14:textId="46BF0D93"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w:t>
            </w:r>
          </w:p>
        </w:tc>
        <w:tc>
          <w:tcPr>
            <w:tcW w:w="2758" w:type="dxa"/>
            <w:shd w:val="clear" w:color="auto" w:fill="auto"/>
            <w:noWrap/>
            <w:vAlign w:val="bottom"/>
          </w:tcPr>
          <w:p w14:paraId="492902E3" w14:textId="4F50D31B"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slamic banks</w:t>
            </w:r>
          </w:p>
        </w:tc>
        <w:tc>
          <w:tcPr>
            <w:tcW w:w="1509" w:type="dxa"/>
            <w:shd w:val="clear" w:color="auto" w:fill="auto"/>
            <w:noWrap/>
            <w:vAlign w:val="bottom"/>
          </w:tcPr>
          <w:p w14:paraId="45609681" w14:textId="514730B1"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1</w:t>
            </w:r>
          </w:p>
        </w:tc>
        <w:tc>
          <w:tcPr>
            <w:tcW w:w="1937" w:type="dxa"/>
            <w:shd w:val="clear" w:color="auto" w:fill="auto"/>
            <w:noWrap/>
            <w:vAlign w:val="bottom"/>
          </w:tcPr>
          <w:p w14:paraId="257ABD1D" w14:textId="015C169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3</w:t>
            </w:r>
          </w:p>
        </w:tc>
      </w:tr>
      <w:tr w:rsidR="002E4613" w:rsidRPr="00026D20" w14:paraId="75649EA6" w14:textId="77777777" w:rsidTr="008E4A8D">
        <w:trPr>
          <w:trHeight w:val="290"/>
        </w:trPr>
        <w:tc>
          <w:tcPr>
            <w:tcW w:w="1094" w:type="dxa"/>
            <w:shd w:val="clear" w:color="auto" w:fill="auto"/>
            <w:noWrap/>
            <w:vAlign w:val="bottom"/>
          </w:tcPr>
          <w:p w14:paraId="092FA043" w14:textId="7B78C7A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w:t>
            </w:r>
          </w:p>
        </w:tc>
        <w:tc>
          <w:tcPr>
            <w:tcW w:w="2758" w:type="dxa"/>
            <w:shd w:val="clear" w:color="auto" w:fill="auto"/>
            <w:noWrap/>
            <w:vAlign w:val="bottom"/>
          </w:tcPr>
          <w:p w14:paraId="0323D787" w14:textId="2A6B95A7"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slamic financial institutions</w:t>
            </w:r>
          </w:p>
        </w:tc>
        <w:tc>
          <w:tcPr>
            <w:tcW w:w="1509" w:type="dxa"/>
            <w:shd w:val="clear" w:color="auto" w:fill="auto"/>
            <w:noWrap/>
            <w:vAlign w:val="bottom"/>
          </w:tcPr>
          <w:p w14:paraId="110FF777" w14:textId="7A7C8DD9"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4</w:t>
            </w:r>
          </w:p>
        </w:tc>
        <w:tc>
          <w:tcPr>
            <w:tcW w:w="1937" w:type="dxa"/>
            <w:shd w:val="clear" w:color="auto" w:fill="auto"/>
            <w:noWrap/>
            <w:vAlign w:val="bottom"/>
          </w:tcPr>
          <w:p w14:paraId="2C954429" w14:textId="0E5EBAD9"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1</w:t>
            </w:r>
          </w:p>
        </w:tc>
      </w:tr>
      <w:tr w:rsidR="002E4613" w:rsidRPr="00026D20" w14:paraId="722FD258" w14:textId="77777777" w:rsidTr="008E4A8D">
        <w:trPr>
          <w:trHeight w:val="290"/>
        </w:trPr>
        <w:tc>
          <w:tcPr>
            <w:tcW w:w="1094" w:type="dxa"/>
            <w:shd w:val="clear" w:color="auto" w:fill="auto"/>
            <w:noWrap/>
            <w:vAlign w:val="bottom"/>
          </w:tcPr>
          <w:p w14:paraId="30274AA1" w14:textId="638FDB55"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4</w:t>
            </w:r>
          </w:p>
        </w:tc>
        <w:tc>
          <w:tcPr>
            <w:tcW w:w="2758" w:type="dxa"/>
            <w:shd w:val="clear" w:color="auto" w:fill="auto"/>
            <w:noWrap/>
            <w:vAlign w:val="bottom"/>
          </w:tcPr>
          <w:p w14:paraId="6E66D3EF" w14:textId="30739442"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audit</w:t>
            </w:r>
          </w:p>
        </w:tc>
        <w:tc>
          <w:tcPr>
            <w:tcW w:w="1509" w:type="dxa"/>
            <w:shd w:val="clear" w:color="auto" w:fill="auto"/>
            <w:noWrap/>
            <w:vAlign w:val="bottom"/>
          </w:tcPr>
          <w:p w14:paraId="79DD62AB" w14:textId="1B4F79D2"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3D1F3B39" w14:textId="6CF3F52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7ADCAF10" w14:textId="77777777" w:rsidTr="00E7074E">
        <w:trPr>
          <w:trHeight w:val="290"/>
        </w:trPr>
        <w:tc>
          <w:tcPr>
            <w:tcW w:w="1094" w:type="dxa"/>
            <w:shd w:val="clear" w:color="auto" w:fill="auto"/>
            <w:noWrap/>
            <w:vAlign w:val="bottom"/>
            <w:hideMark/>
          </w:tcPr>
          <w:p w14:paraId="5E9EF0F7" w14:textId="07D7F8CF"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5</w:t>
            </w:r>
          </w:p>
        </w:tc>
        <w:tc>
          <w:tcPr>
            <w:tcW w:w="2758" w:type="dxa"/>
            <w:shd w:val="clear" w:color="auto" w:fill="auto"/>
            <w:noWrap/>
            <w:vAlign w:val="bottom"/>
          </w:tcPr>
          <w:p w14:paraId="128F1358" w14:textId="1B81A8BD"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governance</w:t>
            </w:r>
          </w:p>
        </w:tc>
        <w:tc>
          <w:tcPr>
            <w:tcW w:w="1509" w:type="dxa"/>
            <w:shd w:val="clear" w:color="auto" w:fill="auto"/>
            <w:noWrap/>
            <w:vAlign w:val="bottom"/>
          </w:tcPr>
          <w:p w14:paraId="15E5C1C1" w14:textId="3D809A8C"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2</w:t>
            </w:r>
          </w:p>
        </w:tc>
        <w:tc>
          <w:tcPr>
            <w:tcW w:w="1937" w:type="dxa"/>
            <w:shd w:val="clear" w:color="auto" w:fill="auto"/>
            <w:noWrap/>
            <w:vAlign w:val="bottom"/>
          </w:tcPr>
          <w:p w14:paraId="2A46D817" w14:textId="1B1F0F06"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756F0591" w14:textId="77777777" w:rsidTr="00E7074E">
        <w:trPr>
          <w:trHeight w:val="290"/>
        </w:trPr>
        <w:tc>
          <w:tcPr>
            <w:tcW w:w="1094" w:type="dxa"/>
            <w:shd w:val="clear" w:color="auto" w:fill="auto"/>
            <w:noWrap/>
            <w:vAlign w:val="bottom"/>
            <w:hideMark/>
          </w:tcPr>
          <w:p w14:paraId="7F34E84D" w14:textId="1AD14536"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w:t>
            </w:r>
          </w:p>
        </w:tc>
        <w:tc>
          <w:tcPr>
            <w:tcW w:w="2758" w:type="dxa"/>
            <w:shd w:val="clear" w:color="auto" w:fill="auto"/>
            <w:noWrap/>
            <w:vAlign w:val="bottom"/>
          </w:tcPr>
          <w:p w14:paraId="2BC0DCF7" w14:textId="613658B0"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governance</w:t>
            </w:r>
          </w:p>
        </w:tc>
        <w:tc>
          <w:tcPr>
            <w:tcW w:w="1509" w:type="dxa"/>
            <w:shd w:val="clear" w:color="auto" w:fill="auto"/>
            <w:noWrap/>
            <w:vAlign w:val="bottom"/>
          </w:tcPr>
          <w:p w14:paraId="20E9C779" w14:textId="69BF2035"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44</w:t>
            </w:r>
          </w:p>
        </w:tc>
        <w:tc>
          <w:tcPr>
            <w:tcW w:w="1937" w:type="dxa"/>
            <w:shd w:val="clear" w:color="auto" w:fill="auto"/>
            <w:noWrap/>
            <w:vAlign w:val="bottom"/>
          </w:tcPr>
          <w:p w14:paraId="43963B55" w14:textId="0C44A8CE"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8</w:t>
            </w:r>
          </w:p>
        </w:tc>
      </w:tr>
      <w:tr w:rsidR="002E4613" w:rsidRPr="00026D20" w14:paraId="6F1021DF" w14:textId="77777777" w:rsidTr="00E7074E">
        <w:trPr>
          <w:trHeight w:val="290"/>
        </w:trPr>
        <w:tc>
          <w:tcPr>
            <w:tcW w:w="1094" w:type="dxa"/>
            <w:shd w:val="clear" w:color="auto" w:fill="auto"/>
            <w:noWrap/>
            <w:vAlign w:val="bottom"/>
          </w:tcPr>
          <w:p w14:paraId="36DCCD19" w14:textId="4FBD9D61"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c>
          <w:tcPr>
            <w:tcW w:w="2758" w:type="dxa"/>
            <w:shd w:val="clear" w:color="auto" w:fill="auto"/>
            <w:noWrap/>
            <w:vAlign w:val="bottom"/>
          </w:tcPr>
          <w:p w14:paraId="4FB504CF" w14:textId="410C972A"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governance framework</w:t>
            </w:r>
          </w:p>
        </w:tc>
        <w:tc>
          <w:tcPr>
            <w:tcW w:w="1509" w:type="dxa"/>
            <w:shd w:val="clear" w:color="auto" w:fill="auto"/>
            <w:noWrap/>
            <w:vAlign w:val="bottom"/>
          </w:tcPr>
          <w:p w14:paraId="6E865309" w14:textId="1B10062B"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322C784E" w14:textId="50C9664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4EA71709" w14:textId="77777777" w:rsidTr="00E7074E">
        <w:trPr>
          <w:trHeight w:val="290"/>
        </w:trPr>
        <w:tc>
          <w:tcPr>
            <w:tcW w:w="1094" w:type="dxa"/>
            <w:shd w:val="clear" w:color="auto" w:fill="auto"/>
            <w:noWrap/>
            <w:vAlign w:val="bottom"/>
          </w:tcPr>
          <w:p w14:paraId="6FD889FB" w14:textId="384B6183"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2758" w:type="dxa"/>
            <w:shd w:val="clear" w:color="auto" w:fill="auto"/>
            <w:noWrap/>
            <w:vAlign w:val="bottom"/>
          </w:tcPr>
          <w:p w14:paraId="61326528" w14:textId="596596A5"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supervisory board</w:t>
            </w:r>
          </w:p>
        </w:tc>
        <w:tc>
          <w:tcPr>
            <w:tcW w:w="1509" w:type="dxa"/>
            <w:shd w:val="clear" w:color="auto" w:fill="auto"/>
            <w:noWrap/>
            <w:vAlign w:val="bottom"/>
          </w:tcPr>
          <w:p w14:paraId="655F9CDA" w14:textId="2951248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9</w:t>
            </w:r>
          </w:p>
        </w:tc>
        <w:tc>
          <w:tcPr>
            <w:tcW w:w="1937" w:type="dxa"/>
            <w:shd w:val="clear" w:color="auto" w:fill="auto"/>
            <w:noWrap/>
            <w:vAlign w:val="bottom"/>
          </w:tcPr>
          <w:p w14:paraId="20113190" w14:textId="28F29700"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6</w:t>
            </w:r>
          </w:p>
        </w:tc>
      </w:tr>
      <w:tr w:rsidR="008E4A8D" w:rsidRPr="00026D20" w14:paraId="31DDF671" w14:textId="77777777" w:rsidTr="00E75255">
        <w:trPr>
          <w:trHeight w:val="290"/>
        </w:trPr>
        <w:tc>
          <w:tcPr>
            <w:tcW w:w="7298" w:type="dxa"/>
            <w:gridSpan w:val="4"/>
            <w:shd w:val="clear" w:color="auto" w:fill="auto"/>
            <w:noWrap/>
            <w:vAlign w:val="bottom"/>
            <w:hideMark/>
          </w:tcPr>
          <w:p w14:paraId="79D3151D" w14:textId="6ED47B9A" w:rsidR="008E4A8D" w:rsidRPr="00026D20" w:rsidRDefault="008E4A8D" w:rsidP="00026D20">
            <w:pPr>
              <w:spacing w:after="0" w:line="276" w:lineRule="auto"/>
              <w:rPr>
                <w:rFonts w:ascii="Times New Roman" w:eastAsia="Times New Roman" w:hAnsi="Times New Roman" w:cs="Times New Roman"/>
                <w:b/>
                <w:bCs/>
                <w:sz w:val="24"/>
                <w:szCs w:val="24"/>
                <w:lang w:eastAsia="en-GB"/>
              </w:rPr>
            </w:pPr>
            <w:r w:rsidRPr="00026D20">
              <w:rPr>
                <w:rFonts w:ascii="Times New Roman" w:eastAsia="Times New Roman" w:hAnsi="Times New Roman" w:cs="Times New Roman"/>
                <w:b/>
                <w:bCs/>
                <w:sz w:val="24"/>
                <w:szCs w:val="24"/>
                <w:lang w:eastAsia="en-GB"/>
              </w:rPr>
              <w:t>Cluster 2: Sharia governance</w:t>
            </w:r>
            <w:r w:rsidR="002E4613" w:rsidRPr="00026D20">
              <w:rPr>
                <w:rFonts w:ascii="Times New Roman" w:eastAsia="Times New Roman" w:hAnsi="Times New Roman" w:cs="Times New Roman"/>
                <w:b/>
                <w:bCs/>
                <w:sz w:val="24"/>
                <w:szCs w:val="24"/>
                <w:lang w:eastAsia="en-GB"/>
              </w:rPr>
              <w:t xml:space="preserve"> and Risk Management</w:t>
            </w:r>
          </w:p>
        </w:tc>
      </w:tr>
      <w:tr w:rsidR="002E4613" w:rsidRPr="00026D20" w14:paraId="5BC92C55" w14:textId="77777777" w:rsidTr="00E7074E">
        <w:trPr>
          <w:trHeight w:val="290"/>
        </w:trPr>
        <w:tc>
          <w:tcPr>
            <w:tcW w:w="1094" w:type="dxa"/>
            <w:shd w:val="clear" w:color="auto" w:fill="auto"/>
            <w:noWrap/>
            <w:vAlign w:val="bottom"/>
            <w:hideMark/>
          </w:tcPr>
          <w:p w14:paraId="2B441F19" w14:textId="7EDE5735"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w:t>
            </w:r>
          </w:p>
        </w:tc>
        <w:tc>
          <w:tcPr>
            <w:tcW w:w="2758" w:type="dxa"/>
            <w:shd w:val="clear" w:color="auto" w:fill="auto"/>
            <w:noWrap/>
            <w:vAlign w:val="bottom"/>
          </w:tcPr>
          <w:p w14:paraId="6F69D7F3" w14:textId="32C47E4C"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Board of directors</w:t>
            </w:r>
          </w:p>
        </w:tc>
        <w:tc>
          <w:tcPr>
            <w:tcW w:w="1509" w:type="dxa"/>
            <w:shd w:val="clear" w:color="auto" w:fill="auto"/>
            <w:noWrap/>
            <w:vAlign w:val="bottom"/>
          </w:tcPr>
          <w:p w14:paraId="4A8E6543" w14:textId="372DEEC5"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53CF890A" w14:textId="782DC82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5500F79A" w14:textId="77777777" w:rsidTr="008E4A8D">
        <w:trPr>
          <w:trHeight w:val="290"/>
        </w:trPr>
        <w:tc>
          <w:tcPr>
            <w:tcW w:w="1094" w:type="dxa"/>
            <w:shd w:val="clear" w:color="auto" w:fill="auto"/>
            <w:noWrap/>
            <w:vAlign w:val="bottom"/>
          </w:tcPr>
          <w:p w14:paraId="3E152EA3" w14:textId="0A47ACF6"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w:t>
            </w:r>
          </w:p>
        </w:tc>
        <w:tc>
          <w:tcPr>
            <w:tcW w:w="2758" w:type="dxa"/>
            <w:shd w:val="clear" w:color="auto" w:fill="auto"/>
            <w:noWrap/>
            <w:vAlign w:val="bottom"/>
          </w:tcPr>
          <w:p w14:paraId="4DAAFB1B" w14:textId="7AC3129C"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slamic banking</w:t>
            </w:r>
          </w:p>
        </w:tc>
        <w:tc>
          <w:tcPr>
            <w:tcW w:w="1509" w:type="dxa"/>
            <w:shd w:val="clear" w:color="auto" w:fill="auto"/>
            <w:noWrap/>
            <w:vAlign w:val="bottom"/>
          </w:tcPr>
          <w:p w14:paraId="3370171F" w14:textId="28ADE22F"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2</w:t>
            </w:r>
          </w:p>
        </w:tc>
        <w:tc>
          <w:tcPr>
            <w:tcW w:w="1937" w:type="dxa"/>
            <w:shd w:val="clear" w:color="auto" w:fill="auto"/>
            <w:noWrap/>
            <w:vAlign w:val="bottom"/>
          </w:tcPr>
          <w:p w14:paraId="6E33D1B5" w14:textId="31CAF420"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1</w:t>
            </w:r>
          </w:p>
        </w:tc>
      </w:tr>
      <w:tr w:rsidR="002E4613" w:rsidRPr="00026D20" w14:paraId="4BC81239" w14:textId="77777777" w:rsidTr="008E4A8D">
        <w:trPr>
          <w:trHeight w:val="290"/>
        </w:trPr>
        <w:tc>
          <w:tcPr>
            <w:tcW w:w="1094" w:type="dxa"/>
            <w:shd w:val="clear" w:color="auto" w:fill="auto"/>
            <w:noWrap/>
            <w:vAlign w:val="bottom"/>
          </w:tcPr>
          <w:p w14:paraId="2127A9B0" w14:textId="0763E459"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lastRenderedPageBreak/>
              <w:t>3</w:t>
            </w:r>
          </w:p>
        </w:tc>
        <w:tc>
          <w:tcPr>
            <w:tcW w:w="2758" w:type="dxa"/>
            <w:shd w:val="clear" w:color="auto" w:fill="auto"/>
            <w:noWrap/>
            <w:vAlign w:val="bottom"/>
          </w:tcPr>
          <w:p w14:paraId="09A57725" w14:textId="1E3BE8F9"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Performance</w:t>
            </w:r>
          </w:p>
        </w:tc>
        <w:tc>
          <w:tcPr>
            <w:tcW w:w="1509" w:type="dxa"/>
            <w:shd w:val="clear" w:color="auto" w:fill="auto"/>
            <w:noWrap/>
            <w:vAlign w:val="bottom"/>
          </w:tcPr>
          <w:p w14:paraId="2BD86E61" w14:textId="7B656C99"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w:t>
            </w:r>
          </w:p>
        </w:tc>
        <w:tc>
          <w:tcPr>
            <w:tcW w:w="1937" w:type="dxa"/>
            <w:shd w:val="clear" w:color="auto" w:fill="auto"/>
            <w:noWrap/>
            <w:vAlign w:val="bottom"/>
          </w:tcPr>
          <w:p w14:paraId="290F51F6" w14:textId="7D04291B"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3163AC87" w14:textId="77777777" w:rsidTr="008E4A8D">
        <w:trPr>
          <w:trHeight w:val="290"/>
        </w:trPr>
        <w:tc>
          <w:tcPr>
            <w:tcW w:w="1094" w:type="dxa"/>
            <w:shd w:val="clear" w:color="auto" w:fill="auto"/>
            <w:noWrap/>
            <w:vAlign w:val="bottom"/>
          </w:tcPr>
          <w:p w14:paraId="556FF5F7" w14:textId="4A75C77D"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4</w:t>
            </w:r>
          </w:p>
        </w:tc>
        <w:tc>
          <w:tcPr>
            <w:tcW w:w="2758" w:type="dxa"/>
            <w:shd w:val="clear" w:color="auto" w:fill="auto"/>
            <w:noWrap/>
            <w:vAlign w:val="bottom"/>
          </w:tcPr>
          <w:p w14:paraId="433BD5BA" w14:textId="2372F65B"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Risk management</w:t>
            </w:r>
          </w:p>
        </w:tc>
        <w:tc>
          <w:tcPr>
            <w:tcW w:w="1509" w:type="dxa"/>
            <w:shd w:val="clear" w:color="auto" w:fill="auto"/>
            <w:noWrap/>
            <w:vAlign w:val="bottom"/>
          </w:tcPr>
          <w:p w14:paraId="698327F8" w14:textId="0C61C2C6"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w:t>
            </w:r>
          </w:p>
        </w:tc>
        <w:tc>
          <w:tcPr>
            <w:tcW w:w="1937" w:type="dxa"/>
            <w:shd w:val="clear" w:color="auto" w:fill="auto"/>
            <w:noWrap/>
            <w:vAlign w:val="bottom"/>
          </w:tcPr>
          <w:p w14:paraId="67A14868" w14:textId="1D79E4DF"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54F5C659" w14:textId="77777777" w:rsidTr="00E7074E">
        <w:trPr>
          <w:trHeight w:val="290"/>
        </w:trPr>
        <w:tc>
          <w:tcPr>
            <w:tcW w:w="1094" w:type="dxa"/>
            <w:shd w:val="clear" w:color="auto" w:fill="auto"/>
            <w:noWrap/>
            <w:vAlign w:val="bottom"/>
          </w:tcPr>
          <w:p w14:paraId="4918B1DA" w14:textId="14AF50CE"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eastAsia="Times New Roman" w:hAnsi="Times New Roman" w:cs="Times New Roman"/>
                <w:sz w:val="24"/>
                <w:szCs w:val="24"/>
                <w:lang w:eastAsia="en-GB"/>
              </w:rPr>
              <w:t>5</w:t>
            </w:r>
          </w:p>
        </w:tc>
        <w:tc>
          <w:tcPr>
            <w:tcW w:w="2758" w:type="dxa"/>
            <w:shd w:val="clear" w:color="auto" w:fill="auto"/>
            <w:noWrap/>
            <w:vAlign w:val="bottom"/>
          </w:tcPr>
          <w:p w14:paraId="536BE6F0" w14:textId="24BBA9A8"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compliance</w:t>
            </w:r>
          </w:p>
        </w:tc>
        <w:tc>
          <w:tcPr>
            <w:tcW w:w="1509" w:type="dxa"/>
            <w:shd w:val="clear" w:color="auto" w:fill="auto"/>
            <w:noWrap/>
            <w:vAlign w:val="bottom"/>
          </w:tcPr>
          <w:p w14:paraId="6D8770DB" w14:textId="4E685C0F"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00018271" w14:textId="14A096F9"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7F68B58B" w14:textId="77777777" w:rsidTr="00D55E71">
        <w:trPr>
          <w:trHeight w:val="290"/>
        </w:trPr>
        <w:tc>
          <w:tcPr>
            <w:tcW w:w="1094" w:type="dxa"/>
            <w:shd w:val="clear" w:color="auto" w:fill="auto"/>
            <w:noWrap/>
            <w:vAlign w:val="bottom"/>
          </w:tcPr>
          <w:p w14:paraId="17E52C8C" w14:textId="1764742D"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eastAsia="Times New Roman" w:hAnsi="Times New Roman" w:cs="Times New Roman"/>
                <w:sz w:val="24"/>
                <w:szCs w:val="24"/>
                <w:lang w:eastAsia="en-GB"/>
              </w:rPr>
              <w:t>6</w:t>
            </w:r>
          </w:p>
        </w:tc>
        <w:tc>
          <w:tcPr>
            <w:tcW w:w="2758" w:type="dxa"/>
            <w:shd w:val="clear" w:color="auto" w:fill="auto"/>
            <w:noWrap/>
            <w:vAlign w:val="bottom"/>
          </w:tcPr>
          <w:p w14:paraId="4DEAA6BD" w14:textId="03C995FA"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īʿah governance</w:t>
            </w:r>
          </w:p>
        </w:tc>
        <w:tc>
          <w:tcPr>
            <w:tcW w:w="1509" w:type="dxa"/>
            <w:shd w:val="clear" w:color="auto" w:fill="auto"/>
            <w:noWrap/>
            <w:vAlign w:val="bottom"/>
          </w:tcPr>
          <w:p w14:paraId="3E0B7D1F" w14:textId="678B5110"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2</w:t>
            </w:r>
          </w:p>
        </w:tc>
        <w:tc>
          <w:tcPr>
            <w:tcW w:w="1937" w:type="dxa"/>
            <w:shd w:val="clear" w:color="auto" w:fill="auto"/>
            <w:noWrap/>
            <w:vAlign w:val="bottom"/>
          </w:tcPr>
          <w:p w14:paraId="59CBEDA5" w14:textId="66B1CA52"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53880AA8" w14:textId="77777777" w:rsidTr="00E75255">
        <w:trPr>
          <w:trHeight w:val="290"/>
        </w:trPr>
        <w:tc>
          <w:tcPr>
            <w:tcW w:w="7298" w:type="dxa"/>
            <w:gridSpan w:val="4"/>
            <w:shd w:val="clear" w:color="auto" w:fill="auto"/>
            <w:noWrap/>
            <w:vAlign w:val="bottom"/>
          </w:tcPr>
          <w:p w14:paraId="62FE5ECF" w14:textId="1292BDC8"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b/>
                <w:bCs/>
                <w:sz w:val="24"/>
                <w:szCs w:val="24"/>
                <w:lang w:eastAsia="en-GB"/>
              </w:rPr>
              <w:t>Cluster 3: Sharia governance and sustainability</w:t>
            </w:r>
          </w:p>
        </w:tc>
      </w:tr>
      <w:tr w:rsidR="002E4613" w:rsidRPr="00026D20" w14:paraId="3F0DDA43" w14:textId="77777777" w:rsidTr="00E75255">
        <w:trPr>
          <w:trHeight w:val="290"/>
        </w:trPr>
        <w:tc>
          <w:tcPr>
            <w:tcW w:w="1094" w:type="dxa"/>
            <w:shd w:val="clear" w:color="auto" w:fill="auto"/>
            <w:noWrap/>
            <w:vAlign w:val="bottom"/>
          </w:tcPr>
          <w:p w14:paraId="4E2B8294" w14:textId="34BC8D76"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1</w:t>
            </w:r>
          </w:p>
        </w:tc>
        <w:tc>
          <w:tcPr>
            <w:tcW w:w="2758" w:type="dxa"/>
            <w:shd w:val="clear" w:color="auto" w:fill="auto"/>
            <w:noWrap/>
            <w:vAlign w:val="bottom"/>
          </w:tcPr>
          <w:p w14:paraId="763D3B3C" w14:textId="7D72E3AE"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Banking</w:t>
            </w:r>
          </w:p>
        </w:tc>
        <w:tc>
          <w:tcPr>
            <w:tcW w:w="1509" w:type="dxa"/>
            <w:shd w:val="clear" w:color="auto" w:fill="auto"/>
            <w:noWrap/>
            <w:vAlign w:val="bottom"/>
          </w:tcPr>
          <w:p w14:paraId="261653FA" w14:textId="43B36EAE"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2</w:t>
            </w:r>
          </w:p>
        </w:tc>
        <w:tc>
          <w:tcPr>
            <w:tcW w:w="1937" w:type="dxa"/>
            <w:shd w:val="clear" w:color="auto" w:fill="auto"/>
            <w:noWrap/>
            <w:vAlign w:val="bottom"/>
          </w:tcPr>
          <w:p w14:paraId="41A055F1" w14:textId="720DB4AB"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0</w:t>
            </w:r>
          </w:p>
        </w:tc>
      </w:tr>
      <w:tr w:rsidR="002E4613" w:rsidRPr="00026D20" w14:paraId="2541AFF1" w14:textId="77777777" w:rsidTr="00E75255">
        <w:trPr>
          <w:trHeight w:val="290"/>
        </w:trPr>
        <w:tc>
          <w:tcPr>
            <w:tcW w:w="1094" w:type="dxa"/>
            <w:shd w:val="clear" w:color="auto" w:fill="auto"/>
            <w:noWrap/>
            <w:vAlign w:val="bottom"/>
          </w:tcPr>
          <w:p w14:paraId="45352311" w14:textId="769F73C3"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2</w:t>
            </w:r>
          </w:p>
        </w:tc>
        <w:tc>
          <w:tcPr>
            <w:tcW w:w="2758" w:type="dxa"/>
            <w:shd w:val="clear" w:color="auto" w:fill="auto"/>
            <w:noWrap/>
            <w:vAlign w:val="bottom"/>
          </w:tcPr>
          <w:p w14:paraId="228F2423" w14:textId="0E78DC8A"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Corporate social responsibility</w:t>
            </w:r>
          </w:p>
        </w:tc>
        <w:tc>
          <w:tcPr>
            <w:tcW w:w="1509" w:type="dxa"/>
            <w:shd w:val="clear" w:color="auto" w:fill="auto"/>
            <w:noWrap/>
            <w:vAlign w:val="bottom"/>
          </w:tcPr>
          <w:p w14:paraId="686A07D6" w14:textId="6108D71D"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0</w:t>
            </w:r>
          </w:p>
        </w:tc>
        <w:tc>
          <w:tcPr>
            <w:tcW w:w="1937" w:type="dxa"/>
            <w:shd w:val="clear" w:color="auto" w:fill="auto"/>
            <w:noWrap/>
            <w:vAlign w:val="bottom"/>
          </w:tcPr>
          <w:p w14:paraId="46BB94A1" w14:textId="2B316DE5"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w:t>
            </w:r>
          </w:p>
        </w:tc>
      </w:tr>
      <w:tr w:rsidR="002E4613" w:rsidRPr="00026D20" w14:paraId="717BF290" w14:textId="77777777" w:rsidTr="00E75255">
        <w:trPr>
          <w:trHeight w:val="290"/>
        </w:trPr>
        <w:tc>
          <w:tcPr>
            <w:tcW w:w="1094" w:type="dxa"/>
            <w:shd w:val="clear" w:color="auto" w:fill="auto"/>
            <w:noWrap/>
            <w:vAlign w:val="bottom"/>
          </w:tcPr>
          <w:p w14:paraId="2902A7E5" w14:textId="5E28F40D"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3</w:t>
            </w:r>
          </w:p>
        </w:tc>
        <w:tc>
          <w:tcPr>
            <w:tcW w:w="2758" w:type="dxa"/>
            <w:shd w:val="clear" w:color="auto" w:fill="auto"/>
            <w:noWrap/>
            <w:vAlign w:val="bottom"/>
          </w:tcPr>
          <w:p w14:paraId="65EFB5CF" w14:textId="2A21829A"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Governance</w:t>
            </w:r>
          </w:p>
        </w:tc>
        <w:tc>
          <w:tcPr>
            <w:tcW w:w="1509" w:type="dxa"/>
            <w:shd w:val="clear" w:color="auto" w:fill="auto"/>
            <w:noWrap/>
            <w:vAlign w:val="bottom"/>
          </w:tcPr>
          <w:p w14:paraId="381EBA30" w14:textId="33A9B1CC"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6</w:t>
            </w:r>
          </w:p>
        </w:tc>
        <w:tc>
          <w:tcPr>
            <w:tcW w:w="1937" w:type="dxa"/>
            <w:shd w:val="clear" w:color="auto" w:fill="auto"/>
            <w:noWrap/>
            <w:vAlign w:val="bottom"/>
          </w:tcPr>
          <w:p w14:paraId="0DD9A42C" w14:textId="5263383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0</w:t>
            </w:r>
          </w:p>
        </w:tc>
      </w:tr>
      <w:tr w:rsidR="002E4613" w:rsidRPr="00026D20" w14:paraId="7DB20F7B" w14:textId="77777777" w:rsidTr="00E75255">
        <w:trPr>
          <w:trHeight w:val="290"/>
        </w:trPr>
        <w:tc>
          <w:tcPr>
            <w:tcW w:w="1094" w:type="dxa"/>
            <w:shd w:val="clear" w:color="auto" w:fill="auto"/>
            <w:noWrap/>
            <w:vAlign w:val="bottom"/>
          </w:tcPr>
          <w:p w14:paraId="720B423E" w14:textId="64278C6F"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4</w:t>
            </w:r>
          </w:p>
        </w:tc>
        <w:tc>
          <w:tcPr>
            <w:tcW w:w="2758" w:type="dxa"/>
            <w:shd w:val="clear" w:color="auto" w:fill="auto"/>
            <w:noWrap/>
            <w:vAlign w:val="bottom"/>
          </w:tcPr>
          <w:p w14:paraId="34F92DF3" w14:textId="04565EA3"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Governance approach</w:t>
            </w:r>
          </w:p>
        </w:tc>
        <w:tc>
          <w:tcPr>
            <w:tcW w:w="1509" w:type="dxa"/>
            <w:shd w:val="clear" w:color="auto" w:fill="auto"/>
            <w:noWrap/>
            <w:vAlign w:val="bottom"/>
          </w:tcPr>
          <w:p w14:paraId="56648CA2" w14:textId="12D8ED66"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6A73F605" w14:textId="01D4EE40"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25BD5E13" w14:textId="77777777" w:rsidTr="00E75255">
        <w:trPr>
          <w:trHeight w:val="290"/>
        </w:trPr>
        <w:tc>
          <w:tcPr>
            <w:tcW w:w="1094" w:type="dxa"/>
            <w:shd w:val="clear" w:color="auto" w:fill="auto"/>
            <w:noWrap/>
            <w:vAlign w:val="bottom"/>
          </w:tcPr>
          <w:p w14:paraId="583A7799" w14:textId="75C7BDAC"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5</w:t>
            </w:r>
          </w:p>
        </w:tc>
        <w:tc>
          <w:tcPr>
            <w:tcW w:w="2758" w:type="dxa"/>
            <w:shd w:val="clear" w:color="auto" w:fill="auto"/>
            <w:noWrap/>
            <w:vAlign w:val="bottom"/>
          </w:tcPr>
          <w:p w14:paraId="560B1C6C" w14:textId="4190D31B"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slam</w:t>
            </w:r>
          </w:p>
        </w:tc>
        <w:tc>
          <w:tcPr>
            <w:tcW w:w="1509" w:type="dxa"/>
            <w:shd w:val="clear" w:color="auto" w:fill="auto"/>
            <w:noWrap/>
            <w:vAlign w:val="bottom"/>
          </w:tcPr>
          <w:p w14:paraId="034E2E09" w14:textId="57CB68D2"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1</w:t>
            </w:r>
          </w:p>
        </w:tc>
        <w:tc>
          <w:tcPr>
            <w:tcW w:w="1937" w:type="dxa"/>
            <w:shd w:val="clear" w:color="auto" w:fill="auto"/>
            <w:noWrap/>
            <w:vAlign w:val="bottom"/>
          </w:tcPr>
          <w:p w14:paraId="6948B7BB" w14:textId="091FF67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7BA9F05A" w14:textId="77777777" w:rsidTr="00E75255">
        <w:trPr>
          <w:trHeight w:val="290"/>
        </w:trPr>
        <w:tc>
          <w:tcPr>
            <w:tcW w:w="1094" w:type="dxa"/>
            <w:shd w:val="clear" w:color="auto" w:fill="auto"/>
            <w:noWrap/>
            <w:vAlign w:val="bottom"/>
          </w:tcPr>
          <w:p w14:paraId="395C2C7A" w14:textId="0AC46BCB"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6</w:t>
            </w:r>
          </w:p>
        </w:tc>
        <w:tc>
          <w:tcPr>
            <w:tcW w:w="2758" w:type="dxa"/>
            <w:shd w:val="clear" w:color="auto" w:fill="auto"/>
            <w:noWrap/>
            <w:vAlign w:val="bottom"/>
          </w:tcPr>
          <w:p w14:paraId="202308A8" w14:textId="6798540C"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slamic finance</w:t>
            </w:r>
          </w:p>
        </w:tc>
        <w:tc>
          <w:tcPr>
            <w:tcW w:w="1509" w:type="dxa"/>
            <w:shd w:val="clear" w:color="auto" w:fill="auto"/>
            <w:noWrap/>
            <w:vAlign w:val="bottom"/>
          </w:tcPr>
          <w:p w14:paraId="7B0FE1AE" w14:textId="7900AEF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0</w:t>
            </w:r>
          </w:p>
        </w:tc>
        <w:tc>
          <w:tcPr>
            <w:tcW w:w="1937" w:type="dxa"/>
            <w:shd w:val="clear" w:color="auto" w:fill="auto"/>
            <w:noWrap/>
            <w:vAlign w:val="bottom"/>
          </w:tcPr>
          <w:p w14:paraId="2B51C972" w14:textId="62F16D6A"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21</w:t>
            </w:r>
          </w:p>
        </w:tc>
      </w:tr>
      <w:tr w:rsidR="002E4613" w:rsidRPr="00026D20" w14:paraId="1C81509C" w14:textId="77777777" w:rsidTr="00E75255">
        <w:trPr>
          <w:trHeight w:val="290"/>
        </w:trPr>
        <w:tc>
          <w:tcPr>
            <w:tcW w:w="1094" w:type="dxa"/>
            <w:shd w:val="clear" w:color="auto" w:fill="auto"/>
            <w:noWrap/>
            <w:vAlign w:val="bottom"/>
          </w:tcPr>
          <w:p w14:paraId="08FE1778" w14:textId="2C680B69"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7</w:t>
            </w:r>
          </w:p>
        </w:tc>
        <w:tc>
          <w:tcPr>
            <w:tcW w:w="2758" w:type="dxa"/>
            <w:shd w:val="clear" w:color="auto" w:fill="auto"/>
            <w:noWrap/>
            <w:vAlign w:val="bottom"/>
          </w:tcPr>
          <w:p w14:paraId="16D710F7" w14:textId="4C182108"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Malaysia</w:t>
            </w:r>
          </w:p>
        </w:tc>
        <w:tc>
          <w:tcPr>
            <w:tcW w:w="1509" w:type="dxa"/>
            <w:shd w:val="clear" w:color="auto" w:fill="auto"/>
            <w:noWrap/>
            <w:vAlign w:val="bottom"/>
          </w:tcPr>
          <w:p w14:paraId="53B29A50" w14:textId="78F2C392"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4</w:t>
            </w:r>
          </w:p>
        </w:tc>
        <w:tc>
          <w:tcPr>
            <w:tcW w:w="1937" w:type="dxa"/>
            <w:shd w:val="clear" w:color="auto" w:fill="auto"/>
            <w:noWrap/>
            <w:vAlign w:val="bottom"/>
          </w:tcPr>
          <w:p w14:paraId="05D6CCF4" w14:textId="4EB796EE"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34</w:t>
            </w:r>
          </w:p>
        </w:tc>
      </w:tr>
      <w:tr w:rsidR="002E4613" w:rsidRPr="00026D20" w14:paraId="01513306" w14:textId="77777777" w:rsidTr="00E75255">
        <w:trPr>
          <w:trHeight w:val="290"/>
        </w:trPr>
        <w:tc>
          <w:tcPr>
            <w:tcW w:w="1094" w:type="dxa"/>
            <w:shd w:val="clear" w:color="auto" w:fill="auto"/>
            <w:noWrap/>
            <w:vAlign w:val="bottom"/>
          </w:tcPr>
          <w:p w14:paraId="624463A8" w14:textId="1E6D26DF"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8</w:t>
            </w:r>
          </w:p>
        </w:tc>
        <w:tc>
          <w:tcPr>
            <w:tcW w:w="2758" w:type="dxa"/>
            <w:shd w:val="clear" w:color="auto" w:fill="auto"/>
            <w:noWrap/>
            <w:vAlign w:val="bottom"/>
          </w:tcPr>
          <w:p w14:paraId="74B0135F" w14:textId="1C67D3EC"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 xml:space="preserve">Shariah </w:t>
            </w:r>
          </w:p>
        </w:tc>
        <w:tc>
          <w:tcPr>
            <w:tcW w:w="1509" w:type="dxa"/>
            <w:shd w:val="clear" w:color="auto" w:fill="auto"/>
            <w:noWrap/>
            <w:vAlign w:val="bottom"/>
          </w:tcPr>
          <w:p w14:paraId="21E42092" w14:textId="6CC1DF58"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4</w:t>
            </w:r>
          </w:p>
        </w:tc>
        <w:tc>
          <w:tcPr>
            <w:tcW w:w="1937" w:type="dxa"/>
            <w:shd w:val="clear" w:color="auto" w:fill="auto"/>
            <w:noWrap/>
            <w:vAlign w:val="bottom"/>
          </w:tcPr>
          <w:p w14:paraId="47C23AA9" w14:textId="440B84B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1</w:t>
            </w:r>
          </w:p>
        </w:tc>
      </w:tr>
      <w:tr w:rsidR="002E4613" w:rsidRPr="00026D20" w14:paraId="63031039" w14:textId="77777777" w:rsidTr="00E75255">
        <w:trPr>
          <w:trHeight w:val="290"/>
        </w:trPr>
        <w:tc>
          <w:tcPr>
            <w:tcW w:w="1094" w:type="dxa"/>
            <w:shd w:val="clear" w:color="auto" w:fill="auto"/>
            <w:noWrap/>
            <w:vAlign w:val="bottom"/>
          </w:tcPr>
          <w:p w14:paraId="49B1E42B" w14:textId="5C790271"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9</w:t>
            </w:r>
          </w:p>
        </w:tc>
        <w:tc>
          <w:tcPr>
            <w:tcW w:w="2758" w:type="dxa"/>
            <w:shd w:val="clear" w:color="auto" w:fill="auto"/>
            <w:noWrap/>
            <w:vAlign w:val="bottom"/>
          </w:tcPr>
          <w:p w14:paraId="488B2814" w14:textId="644964C6"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ustainability</w:t>
            </w:r>
          </w:p>
        </w:tc>
        <w:tc>
          <w:tcPr>
            <w:tcW w:w="1509" w:type="dxa"/>
            <w:shd w:val="clear" w:color="auto" w:fill="auto"/>
            <w:noWrap/>
            <w:vAlign w:val="bottom"/>
          </w:tcPr>
          <w:p w14:paraId="1D8D54AB" w14:textId="23B1B29A"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51F5EFF3" w14:textId="731D7FBB"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w:t>
            </w:r>
          </w:p>
        </w:tc>
      </w:tr>
      <w:tr w:rsidR="002E4613" w:rsidRPr="00026D20" w14:paraId="1D266D1C" w14:textId="77777777" w:rsidTr="00E75255">
        <w:trPr>
          <w:trHeight w:val="290"/>
        </w:trPr>
        <w:tc>
          <w:tcPr>
            <w:tcW w:w="1094" w:type="dxa"/>
            <w:shd w:val="clear" w:color="auto" w:fill="auto"/>
            <w:noWrap/>
            <w:vAlign w:val="bottom"/>
          </w:tcPr>
          <w:p w14:paraId="0A1B0556" w14:textId="5038B5FB"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10</w:t>
            </w:r>
          </w:p>
        </w:tc>
        <w:tc>
          <w:tcPr>
            <w:tcW w:w="2758" w:type="dxa"/>
            <w:shd w:val="clear" w:color="auto" w:fill="auto"/>
            <w:noWrap/>
            <w:vAlign w:val="bottom"/>
          </w:tcPr>
          <w:p w14:paraId="49A85FED" w14:textId="7DDFE6A2"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ustainable development</w:t>
            </w:r>
          </w:p>
        </w:tc>
        <w:tc>
          <w:tcPr>
            <w:tcW w:w="1509" w:type="dxa"/>
            <w:shd w:val="clear" w:color="auto" w:fill="auto"/>
            <w:noWrap/>
            <w:vAlign w:val="bottom"/>
          </w:tcPr>
          <w:p w14:paraId="5B74DCF7" w14:textId="4DBA1534"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w:t>
            </w:r>
          </w:p>
        </w:tc>
        <w:tc>
          <w:tcPr>
            <w:tcW w:w="1937" w:type="dxa"/>
            <w:shd w:val="clear" w:color="auto" w:fill="auto"/>
            <w:noWrap/>
            <w:vAlign w:val="bottom"/>
          </w:tcPr>
          <w:p w14:paraId="2D4DCFB7" w14:textId="76CC57DC"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5B24EC7D" w14:textId="77777777" w:rsidTr="00E75255">
        <w:trPr>
          <w:trHeight w:val="290"/>
        </w:trPr>
        <w:tc>
          <w:tcPr>
            <w:tcW w:w="1094" w:type="dxa"/>
            <w:shd w:val="clear" w:color="auto" w:fill="auto"/>
            <w:noWrap/>
            <w:vAlign w:val="bottom"/>
          </w:tcPr>
          <w:p w14:paraId="7D0A6361" w14:textId="626A2ADD"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11</w:t>
            </w:r>
          </w:p>
        </w:tc>
        <w:tc>
          <w:tcPr>
            <w:tcW w:w="2758" w:type="dxa"/>
            <w:shd w:val="clear" w:color="auto" w:fill="auto"/>
            <w:noWrap/>
            <w:vAlign w:val="bottom"/>
          </w:tcPr>
          <w:p w14:paraId="12938B15" w14:textId="6A7D6788"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Takaful</w:t>
            </w:r>
          </w:p>
        </w:tc>
        <w:tc>
          <w:tcPr>
            <w:tcW w:w="1509" w:type="dxa"/>
            <w:shd w:val="clear" w:color="auto" w:fill="auto"/>
            <w:noWrap/>
            <w:vAlign w:val="bottom"/>
          </w:tcPr>
          <w:p w14:paraId="414B6E6F" w14:textId="64A2361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05D86EF2" w14:textId="3E020BC3"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7459029A" w14:textId="77777777" w:rsidTr="00E75255">
        <w:trPr>
          <w:trHeight w:val="290"/>
        </w:trPr>
        <w:tc>
          <w:tcPr>
            <w:tcW w:w="7298" w:type="dxa"/>
            <w:gridSpan w:val="4"/>
            <w:shd w:val="clear" w:color="auto" w:fill="auto"/>
            <w:noWrap/>
            <w:vAlign w:val="bottom"/>
          </w:tcPr>
          <w:p w14:paraId="64142840" w14:textId="7C7621AC"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b/>
                <w:bCs/>
                <w:sz w:val="24"/>
                <w:szCs w:val="24"/>
                <w:lang w:eastAsia="en-GB"/>
              </w:rPr>
              <w:t>Cluster 4: The effect of Sharia governance toward firm’s financial performance</w:t>
            </w:r>
          </w:p>
        </w:tc>
      </w:tr>
      <w:tr w:rsidR="002E4613" w:rsidRPr="00026D20" w14:paraId="7D50F49D" w14:textId="77777777" w:rsidTr="00E75255">
        <w:trPr>
          <w:trHeight w:val="290"/>
        </w:trPr>
        <w:tc>
          <w:tcPr>
            <w:tcW w:w="1094" w:type="dxa"/>
            <w:shd w:val="clear" w:color="auto" w:fill="auto"/>
            <w:noWrap/>
            <w:vAlign w:val="bottom"/>
          </w:tcPr>
          <w:p w14:paraId="15C5C89B" w14:textId="3551D839"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1</w:t>
            </w:r>
          </w:p>
        </w:tc>
        <w:tc>
          <w:tcPr>
            <w:tcW w:w="2758" w:type="dxa"/>
            <w:shd w:val="clear" w:color="auto" w:fill="auto"/>
            <w:noWrap/>
            <w:vAlign w:val="bottom"/>
          </w:tcPr>
          <w:p w14:paraId="5FADA31F" w14:textId="243ED46D"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Corporate governance</w:t>
            </w:r>
          </w:p>
        </w:tc>
        <w:tc>
          <w:tcPr>
            <w:tcW w:w="1509" w:type="dxa"/>
            <w:shd w:val="clear" w:color="auto" w:fill="auto"/>
            <w:noWrap/>
            <w:vAlign w:val="bottom"/>
          </w:tcPr>
          <w:p w14:paraId="2357BAAC" w14:textId="48E2D6BC"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0</w:t>
            </w:r>
          </w:p>
        </w:tc>
        <w:tc>
          <w:tcPr>
            <w:tcW w:w="1937" w:type="dxa"/>
            <w:shd w:val="clear" w:color="auto" w:fill="auto"/>
            <w:noWrap/>
            <w:vAlign w:val="bottom"/>
          </w:tcPr>
          <w:p w14:paraId="77A12D3A" w14:textId="06687501"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2</w:t>
            </w:r>
          </w:p>
        </w:tc>
      </w:tr>
      <w:tr w:rsidR="002E4613" w:rsidRPr="00026D20" w14:paraId="77C82B53" w14:textId="77777777" w:rsidTr="00E75255">
        <w:trPr>
          <w:trHeight w:val="290"/>
        </w:trPr>
        <w:tc>
          <w:tcPr>
            <w:tcW w:w="1094" w:type="dxa"/>
            <w:shd w:val="clear" w:color="auto" w:fill="auto"/>
            <w:noWrap/>
            <w:vAlign w:val="bottom"/>
          </w:tcPr>
          <w:p w14:paraId="14963CFC" w14:textId="280F8515"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2</w:t>
            </w:r>
          </w:p>
        </w:tc>
        <w:tc>
          <w:tcPr>
            <w:tcW w:w="2758" w:type="dxa"/>
            <w:shd w:val="clear" w:color="auto" w:fill="auto"/>
            <w:noWrap/>
            <w:vAlign w:val="bottom"/>
          </w:tcPr>
          <w:p w14:paraId="62AE433F" w14:textId="1B14AB0A"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Financial performance</w:t>
            </w:r>
          </w:p>
        </w:tc>
        <w:tc>
          <w:tcPr>
            <w:tcW w:w="1509" w:type="dxa"/>
            <w:shd w:val="clear" w:color="auto" w:fill="auto"/>
            <w:noWrap/>
            <w:vAlign w:val="bottom"/>
          </w:tcPr>
          <w:p w14:paraId="5256AE76" w14:textId="59C81B22"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4</w:t>
            </w:r>
          </w:p>
        </w:tc>
        <w:tc>
          <w:tcPr>
            <w:tcW w:w="1937" w:type="dxa"/>
            <w:shd w:val="clear" w:color="auto" w:fill="auto"/>
            <w:noWrap/>
            <w:vAlign w:val="bottom"/>
          </w:tcPr>
          <w:p w14:paraId="626FD841" w14:textId="2BA51C83"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2</w:t>
            </w:r>
          </w:p>
        </w:tc>
      </w:tr>
      <w:tr w:rsidR="002E4613" w:rsidRPr="00026D20" w14:paraId="44686296" w14:textId="77777777" w:rsidTr="00E75255">
        <w:trPr>
          <w:trHeight w:val="290"/>
        </w:trPr>
        <w:tc>
          <w:tcPr>
            <w:tcW w:w="1094" w:type="dxa"/>
            <w:shd w:val="clear" w:color="auto" w:fill="auto"/>
            <w:noWrap/>
            <w:vAlign w:val="bottom"/>
          </w:tcPr>
          <w:p w14:paraId="5CF54D12" w14:textId="1AFC9618"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3</w:t>
            </w:r>
          </w:p>
        </w:tc>
        <w:tc>
          <w:tcPr>
            <w:tcW w:w="2758" w:type="dxa"/>
            <w:shd w:val="clear" w:color="auto" w:fill="auto"/>
            <w:noWrap/>
            <w:vAlign w:val="bottom"/>
          </w:tcPr>
          <w:p w14:paraId="499A92B7" w14:textId="3B55C27D"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Islamic bank</w:t>
            </w:r>
          </w:p>
        </w:tc>
        <w:tc>
          <w:tcPr>
            <w:tcW w:w="1509" w:type="dxa"/>
            <w:shd w:val="clear" w:color="auto" w:fill="auto"/>
            <w:noWrap/>
            <w:vAlign w:val="bottom"/>
          </w:tcPr>
          <w:p w14:paraId="49FB54E4" w14:textId="43EBD9F3"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10</w:t>
            </w:r>
          </w:p>
        </w:tc>
        <w:tc>
          <w:tcPr>
            <w:tcW w:w="1937" w:type="dxa"/>
            <w:shd w:val="clear" w:color="auto" w:fill="auto"/>
            <w:noWrap/>
            <w:vAlign w:val="bottom"/>
          </w:tcPr>
          <w:p w14:paraId="49F48392" w14:textId="53D10E5C"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7</w:t>
            </w:r>
          </w:p>
        </w:tc>
      </w:tr>
      <w:tr w:rsidR="002E4613" w:rsidRPr="00026D20" w14:paraId="4BDA55C2" w14:textId="77777777" w:rsidTr="00E75255">
        <w:trPr>
          <w:trHeight w:val="290"/>
        </w:trPr>
        <w:tc>
          <w:tcPr>
            <w:tcW w:w="1094" w:type="dxa"/>
            <w:shd w:val="clear" w:color="auto" w:fill="auto"/>
            <w:noWrap/>
            <w:vAlign w:val="bottom"/>
          </w:tcPr>
          <w:p w14:paraId="27134672" w14:textId="6A77F1B1"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4</w:t>
            </w:r>
          </w:p>
        </w:tc>
        <w:tc>
          <w:tcPr>
            <w:tcW w:w="2758" w:type="dxa"/>
            <w:shd w:val="clear" w:color="auto" w:fill="auto"/>
            <w:noWrap/>
            <w:vAlign w:val="bottom"/>
          </w:tcPr>
          <w:p w14:paraId="298239BD" w14:textId="05DA977F"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board</w:t>
            </w:r>
          </w:p>
        </w:tc>
        <w:tc>
          <w:tcPr>
            <w:tcW w:w="1509" w:type="dxa"/>
            <w:shd w:val="clear" w:color="auto" w:fill="auto"/>
            <w:noWrap/>
            <w:vAlign w:val="bottom"/>
          </w:tcPr>
          <w:p w14:paraId="03EDD597" w14:textId="2B7BF43B"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9</w:t>
            </w:r>
          </w:p>
        </w:tc>
        <w:tc>
          <w:tcPr>
            <w:tcW w:w="1937" w:type="dxa"/>
            <w:shd w:val="clear" w:color="auto" w:fill="auto"/>
            <w:noWrap/>
            <w:vAlign w:val="bottom"/>
          </w:tcPr>
          <w:p w14:paraId="5627B1BC" w14:textId="078BC731"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r>
      <w:tr w:rsidR="002E4613" w:rsidRPr="00026D20" w14:paraId="798F75E5" w14:textId="77777777" w:rsidTr="00E75255">
        <w:trPr>
          <w:trHeight w:val="290"/>
        </w:trPr>
        <w:tc>
          <w:tcPr>
            <w:tcW w:w="1094" w:type="dxa"/>
            <w:shd w:val="clear" w:color="auto" w:fill="auto"/>
            <w:noWrap/>
            <w:vAlign w:val="bottom"/>
          </w:tcPr>
          <w:p w14:paraId="1D05C055" w14:textId="40B86442" w:rsidR="002E4613" w:rsidRPr="00026D20" w:rsidRDefault="002E4613" w:rsidP="00026D20">
            <w:pPr>
              <w:spacing w:after="0" w:line="276" w:lineRule="auto"/>
              <w:jc w:val="right"/>
              <w:rPr>
                <w:rFonts w:ascii="Times New Roman" w:hAnsi="Times New Roman" w:cs="Times New Roman"/>
                <w:sz w:val="24"/>
                <w:szCs w:val="24"/>
              </w:rPr>
            </w:pPr>
            <w:r w:rsidRPr="00026D20">
              <w:rPr>
                <w:rFonts w:ascii="Times New Roman" w:hAnsi="Times New Roman" w:cs="Times New Roman"/>
                <w:sz w:val="24"/>
                <w:szCs w:val="24"/>
              </w:rPr>
              <w:t>5</w:t>
            </w:r>
          </w:p>
        </w:tc>
        <w:tc>
          <w:tcPr>
            <w:tcW w:w="2758" w:type="dxa"/>
            <w:shd w:val="clear" w:color="auto" w:fill="auto"/>
            <w:noWrap/>
            <w:vAlign w:val="bottom"/>
          </w:tcPr>
          <w:p w14:paraId="00B04B2F" w14:textId="64B4A475" w:rsidR="002E4613" w:rsidRPr="00026D20" w:rsidRDefault="002E4613" w:rsidP="00026D20">
            <w:pPr>
              <w:spacing w:after="0" w:line="276" w:lineRule="auto"/>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Shari’ah governance</w:t>
            </w:r>
          </w:p>
        </w:tc>
        <w:tc>
          <w:tcPr>
            <w:tcW w:w="1509" w:type="dxa"/>
            <w:shd w:val="clear" w:color="auto" w:fill="auto"/>
            <w:noWrap/>
            <w:vAlign w:val="bottom"/>
          </w:tcPr>
          <w:p w14:paraId="06410D70" w14:textId="2FF0397E"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8</w:t>
            </w:r>
          </w:p>
        </w:tc>
        <w:tc>
          <w:tcPr>
            <w:tcW w:w="1937" w:type="dxa"/>
            <w:shd w:val="clear" w:color="auto" w:fill="auto"/>
            <w:noWrap/>
            <w:vAlign w:val="bottom"/>
          </w:tcPr>
          <w:p w14:paraId="08AD407B" w14:textId="33E21C87" w:rsidR="002E4613" w:rsidRPr="00026D20" w:rsidRDefault="002E4613" w:rsidP="00026D20">
            <w:pPr>
              <w:spacing w:after="0" w:line="276" w:lineRule="auto"/>
              <w:jc w:val="right"/>
              <w:rPr>
                <w:rFonts w:ascii="Times New Roman" w:eastAsia="Times New Roman" w:hAnsi="Times New Roman" w:cs="Times New Roman"/>
                <w:sz w:val="24"/>
                <w:szCs w:val="24"/>
                <w:lang w:eastAsia="en-GB"/>
              </w:rPr>
            </w:pPr>
            <w:r w:rsidRPr="00026D20">
              <w:rPr>
                <w:rFonts w:ascii="Times New Roman" w:eastAsia="Times New Roman" w:hAnsi="Times New Roman" w:cs="Times New Roman"/>
                <w:sz w:val="24"/>
                <w:szCs w:val="24"/>
                <w:lang w:eastAsia="en-GB"/>
              </w:rPr>
              <w:t>6</w:t>
            </w:r>
          </w:p>
        </w:tc>
      </w:tr>
    </w:tbl>
    <w:p w14:paraId="4B789DB5" w14:textId="77777777" w:rsidR="008E4A8D" w:rsidRPr="00026D20" w:rsidRDefault="008E4A8D" w:rsidP="00026D20">
      <w:pPr>
        <w:pStyle w:val="NormalWeb"/>
        <w:shd w:val="clear" w:color="auto" w:fill="FFFFFF"/>
        <w:spacing w:before="0" w:beforeAutospacing="0" w:after="0" w:afterAutospacing="0" w:line="276" w:lineRule="auto"/>
        <w:ind w:left="360"/>
        <w:jc w:val="both"/>
        <w:rPr>
          <w:b/>
          <w:bCs/>
        </w:rPr>
      </w:pPr>
    </w:p>
    <w:p w14:paraId="669395C9" w14:textId="1DFB4451" w:rsidR="00EA06C1" w:rsidRPr="00026D20" w:rsidRDefault="00EA06C1" w:rsidP="00026D20">
      <w:pPr>
        <w:pStyle w:val="NormalWeb"/>
        <w:numPr>
          <w:ilvl w:val="0"/>
          <w:numId w:val="6"/>
        </w:numPr>
        <w:shd w:val="clear" w:color="auto" w:fill="FFFFFF"/>
        <w:spacing w:before="0" w:beforeAutospacing="0" w:after="0" w:afterAutospacing="0" w:line="276" w:lineRule="auto"/>
        <w:ind w:left="360"/>
        <w:jc w:val="both"/>
        <w:rPr>
          <w:b/>
          <w:bCs/>
        </w:rPr>
      </w:pPr>
      <w:r w:rsidRPr="00026D20">
        <w:rPr>
          <w:b/>
          <w:bCs/>
        </w:rPr>
        <w:t>Research Streams and Future Research Direction</w:t>
      </w:r>
    </w:p>
    <w:p w14:paraId="46E628C5" w14:textId="77777777" w:rsidR="00EA06C1" w:rsidRPr="00026D20" w:rsidRDefault="00EA06C1" w:rsidP="00026D20">
      <w:pPr>
        <w:pStyle w:val="NormalWeb"/>
        <w:shd w:val="clear" w:color="auto" w:fill="FFFFFF"/>
        <w:spacing w:before="0" w:beforeAutospacing="0" w:after="0" w:afterAutospacing="0" w:line="276" w:lineRule="auto"/>
        <w:jc w:val="both"/>
        <w:rPr>
          <w:b/>
          <w:bCs/>
        </w:rPr>
      </w:pPr>
    </w:p>
    <w:p w14:paraId="4B69C454" w14:textId="34C3F977" w:rsidR="00592DC9" w:rsidRPr="00026D20" w:rsidRDefault="00EA06C1" w:rsidP="00026D20">
      <w:pPr>
        <w:pStyle w:val="NormalWeb"/>
        <w:numPr>
          <w:ilvl w:val="1"/>
          <w:numId w:val="12"/>
        </w:numPr>
        <w:shd w:val="clear" w:color="auto" w:fill="FFFFFF"/>
        <w:spacing w:before="0" w:beforeAutospacing="0" w:after="0" w:afterAutospacing="0" w:line="276" w:lineRule="auto"/>
        <w:jc w:val="both"/>
        <w:rPr>
          <w:b/>
          <w:bCs/>
        </w:rPr>
      </w:pPr>
      <w:r w:rsidRPr="00026D20">
        <w:rPr>
          <w:b/>
          <w:bCs/>
        </w:rPr>
        <w:t xml:space="preserve">Research Streams </w:t>
      </w:r>
    </w:p>
    <w:p w14:paraId="0168061B" w14:textId="4DBA7B76" w:rsidR="00DF1DFA" w:rsidRPr="00026D20" w:rsidRDefault="00446C7E" w:rsidP="00026D20">
      <w:pPr>
        <w:pStyle w:val="NormalWeb"/>
        <w:shd w:val="clear" w:color="auto" w:fill="FFFFFF"/>
        <w:spacing w:after="0" w:afterAutospacing="0" w:line="276" w:lineRule="auto"/>
        <w:jc w:val="both"/>
      </w:pPr>
      <w:bookmarkStart w:id="2" w:name="_Hlk110869889"/>
      <w:r w:rsidRPr="00026D20">
        <w:rPr>
          <w:b/>
          <w:bCs/>
        </w:rPr>
        <w:t xml:space="preserve">The </w:t>
      </w:r>
      <w:r w:rsidR="00924323" w:rsidRPr="00026D20">
        <w:rPr>
          <w:b/>
          <w:bCs/>
        </w:rPr>
        <w:t>first</w:t>
      </w:r>
      <w:r w:rsidR="00EA06C1" w:rsidRPr="00026D20">
        <w:rPr>
          <w:b/>
          <w:bCs/>
        </w:rPr>
        <w:t xml:space="preserve"> </w:t>
      </w:r>
      <w:r w:rsidRPr="00026D20">
        <w:rPr>
          <w:b/>
          <w:bCs/>
        </w:rPr>
        <w:t>s</w:t>
      </w:r>
      <w:r w:rsidR="00EA06C1" w:rsidRPr="00026D20">
        <w:rPr>
          <w:b/>
          <w:bCs/>
        </w:rPr>
        <w:t>tream</w:t>
      </w:r>
      <w:r w:rsidRPr="00026D20">
        <w:rPr>
          <w:b/>
          <w:bCs/>
        </w:rPr>
        <w:t xml:space="preserve"> </w:t>
      </w:r>
      <w:r w:rsidR="00514C51" w:rsidRPr="00026D20">
        <w:rPr>
          <w:b/>
          <w:bCs/>
        </w:rPr>
        <w:t xml:space="preserve">is structure of Sharia governance. </w:t>
      </w:r>
      <w:r w:rsidR="00514C51" w:rsidRPr="00026D20">
        <w:t xml:space="preserve">Attached with a special function and regulation derived from Sharia principles, Islamic financial institutions need a set of governance structure which eventually </w:t>
      </w:r>
      <w:r w:rsidR="00AB2780" w:rsidRPr="00026D20">
        <w:t>distinct them from</w:t>
      </w:r>
      <w:r w:rsidR="00514C51" w:rsidRPr="00026D20">
        <w:t xml:space="preserve"> their conventional counterpart.  However, i</w:t>
      </w:r>
      <w:r w:rsidRPr="00026D20">
        <w:t>n the absence of a well</w:t>
      </w:r>
      <w:r w:rsidR="00514C51" w:rsidRPr="00026D20">
        <w:t>-</w:t>
      </w:r>
      <w:r w:rsidRPr="00026D20">
        <w:t>conceptualized framework</w:t>
      </w:r>
      <w:r w:rsidR="00514C51" w:rsidRPr="00026D20">
        <w:t xml:space="preserve"> at the International regulatory level</w:t>
      </w:r>
      <w:r w:rsidRPr="00026D20">
        <w:t xml:space="preserve">, </w:t>
      </w:r>
      <w:r w:rsidR="00065AE5" w:rsidRPr="00026D20">
        <w:t>Sharia governance structures</w:t>
      </w:r>
      <w:r w:rsidRPr="00026D20">
        <w:t xml:space="preserve"> are </w:t>
      </w:r>
      <w:r w:rsidR="00514C51" w:rsidRPr="00026D20">
        <w:t xml:space="preserve">independently </w:t>
      </w:r>
      <w:r w:rsidR="00065AE5" w:rsidRPr="00026D20">
        <w:t>developed</w:t>
      </w:r>
      <w:r w:rsidRPr="00026D20">
        <w:t xml:space="preserve"> </w:t>
      </w:r>
      <w:r w:rsidR="00514C51" w:rsidRPr="00026D20">
        <w:t xml:space="preserve">in line with </w:t>
      </w:r>
      <w:r w:rsidRPr="00026D20">
        <w:t xml:space="preserve">respective countries’ needs and experiences. </w:t>
      </w:r>
      <w:r w:rsidR="00065AE5" w:rsidRPr="00026D20">
        <w:t>Several studies have attempted to</w:t>
      </w:r>
      <w:r w:rsidR="00076C59" w:rsidRPr="00026D20">
        <w:t xml:space="preserve"> introduce the special features of corporate governance practice in Islamic perspective </w:t>
      </w:r>
      <w:r w:rsidR="00585575" w:rsidRPr="00026D20">
        <w:fldChar w:fldCharType="begin">
          <w:fldData xml:space="preserve">PEVuZE5vdGU+PENpdGU+PEF1dGhvcj5BbG5hc3NlcjwvQXV0aG9yPjxZZWFyPjIwMTI8L1llYXI+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</w:fldData>
        </w:fldChar>
      </w:r>
      <w:r w:rsidR="00585575" w:rsidRPr="00026D20">
        <w:instrText xml:space="preserve"> ADDIN EN.CITE </w:instrText>
      </w:r>
      <w:r w:rsidR="00585575" w:rsidRPr="00026D20">
        <w:fldChar w:fldCharType="begin">
          <w:fldData xml:space="preserve">PEVuZE5vdGU+PENpdGU+PEF1dGhvcj5BbG5hc3NlcjwvQXV0aG9yPjxZZWFyPjIwMTI8L1llYXI+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</w:fldData>
        </w:fldChar>
      </w:r>
      <w:r w:rsidR="00585575" w:rsidRPr="00026D20">
        <w:instrText xml:space="preserve"> ADDIN EN.CITE.DATA </w:instrText>
      </w:r>
      <w:r w:rsidR="00585575" w:rsidRPr="00026D20">
        <w:fldChar w:fldCharType="end"/>
      </w:r>
      <w:r w:rsidR="00585575" w:rsidRPr="00026D20">
        <w:fldChar w:fldCharType="separate"/>
      </w:r>
      <w:r w:rsidR="00585575" w:rsidRPr="00026D20">
        <w:rPr>
          <w:noProof/>
        </w:rPr>
        <w:t>(Alnasser &amp; Muhammed, 2012; bin Abdulaziz Alaqil, 2019; Hasan, 2012; Mansour &amp; Bhatti, 2018)</w:t>
      </w:r>
      <w:r w:rsidR="00585575" w:rsidRPr="00026D20">
        <w:fldChar w:fldCharType="end"/>
      </w:r>
      <w:r w:rsidR="00065AE5" w:rsidRPr="00026D20">
        <w:t>, while several others put their effort</w:t>
      </w:r>
      <w:r w:rsidR="00301E4A" w:rsidRPr="00026D20">
        <w:t>s</w:t>
      </w:r>
      <w:r w:rsidR="00065AE5" w:rsidRPr="00026D20">
        <w:t xml:space="preserve"> to</w:t>
      </w:r>
      <w:r w:rsidR="008F3096" w:rsidRPr="00026D20">
        <w:t xml:space="preserve"> narratively present</w:t>
      </w:r>
      <w:r w:rsidR="00F409FA" w:rsidRPr="00026D20">
        <w:t xml:space="preserve"> a thorough comparison among countries/regions </w:t>
      </w:r>
      <w:r w:rsidR="00585575" w:rsidRPr="00026D20">
        <w:fldChar w:fldCharType="begin">
          <w:fldData xml:space="preserve">PEVuZE5vdGU+PENpdGU+PEF1dGhvcj5IYXNhbjwvQXV0aG9yPjxZZWFyPjIwMTE8L1llYXI+PFJl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</w:fldData>
        </w:fldChar>
      </w:r>
      <w:r w:rsidR="004E0ADA">
        <w:instrText xml:space="preserve"> ADDIN EN.CITE </w:instrText>
      </w:r>
      <w:r w:rsidR="004E0ADA">
        <w:fldChar w:fldCharType="begin">
          <w:fldData xml:space="preserve">PEVuZE5vdGU+PENpdGU+PEF1dGhvcj5IYXNhbjwvQXV0aG9yPjxZZWFyPjIwMTE8L1llYXI+PFJl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</w:fldData>
        </w:fldChar>
      </w:r>
      <w:r w:rsidR="004E0ADA">
        <w:instrText xml:space="preserve"> ADDIN EN.CITE.DATA </w:instrText>
      </w:r>
      <w:r w:rsidR="004E0ADA">
        <w:fldChar w:fldCharType="end"/>
      </w:r>
      <w:r w:rsidR="00585575" w:rsidRPr="00026D20">
        <w:fldChar w:fldCharType="separate"/>
      </w:r>
      <w:r w:rsidR="00585575" w:rsidRPr="00026D20">
        <w:rPr>
          <w:noProof/>
        </w:rPr>
        <w:t>(Grassa, 2013, 2015; Grassa &amp; Matoussi, 2014; Hasan, 2011; Kasi &amp; Muhammad, 2018; Saba, 2019)</w:t>
      </w:r>
      <w:r w:rsidR="00585575" w:rsidRPr="00026D20">
        <w:fldChar w:fldCharType="end"/>
      </w:r>
      <w:r w:rsidR="00F409FA" w:rsidRPr="00026D20">
        <w:t xml:space="preserve">. </w:t>
      </w:r>
      <w:r w:rsidR="004A199B" w:rsidRPr="00026D20">
        <w:t xml:space="preserve">In this stream, </w:t>
      </w:r>
      <w:r w:rsidR="00673EA6" w:rsidRPr="00026D20">
        <w:t xml:space="preserve">GCC, </w:t>
      </w:r>
      <w:r w:rsidR="00F409FA" w:rsidRPr="00026D20">
        <w:t>Southeast Asian</w:t>
      </w:r>
      <w:r w:rsidR="00673EA6" w:rsidRPr="00026D20">
        <w:t>, and United Kingdom</w:t>
      </w:r>
      <w:r w:rsidR="00F409FA" w:rsidRPr="00026D20">
        <w:t xml:space="preserve"> are among the most-widely investigated regions</w:t>
      </w:r>
      <w:r w:rsidR="0069703D" w:rsidRPr="00026D20">
        <w:t>.</w:t>
      </w:r>
    </w:p>
    <w:p w14:paraId="0F7DD444" w14:textId="67E96F84" w:rsidR="00DF1DFA" w:rsidRPr="00026D20" w:rsidRDefault="004A199B" w:rsidP="00026D20">
      <w:pPr>
        <w:pStyle w:val="NormalWeb"/>
        <w:shd w:val="clear" w:color="auto" w:fill="FFFFFF"/>
        <w:spacing w:after="0" w:afterAutospacing="0" w:line="276" w:lineRule="auto"/>
        <w:ind w:firstLine="720"/>
        <w:jc w:val="both"/>
      </w:pPr>
      <w:r w:rsidRPr="00026D20">
        <w:lastRenderedPageBreak/>
        <w:t>Pertaining</w:t>
      </w:r>
      <w:r w:rsidR="00CF7170" w:rsidRPr="00026D20">
        <w:t xml:space="preserve"> to the distinct features of corporate governance from </w:t>
      </w:r>
      <w:r w:rsidR="003A4382" w:rsidRPr="00026D20">
        <w:t>the standpoint of Islamic financial institutions</w:t>
      </w:r>
      <w:r w:rsidR="00CF7170" w:rsidRPr="00026D20">
        <w:t xml:space="preserve">, </w:t>
      </w:r>
      <w:r w:rsidR="00CF7170" w:rsidRPr="00026D20">
        <w:fldChar w:fldCharType="begin"/>
      </w:r>
      <w:r w:rsidR="00CF7170" w:rsidRPr="00026D20">
        <w:instrText xml:space="preserve"> ADDIN EN.CITE &lt;EndNote&gt;&lt;Cite&gt;&lt;Author&gt;Chapra&lt;/Author&gt;&lt;Year&gt;2002&lt;/Year&gt;&lt;RecNum&gt;4713&lt;/RecNum&gt;&lt;DisplayText&gt;(Chapra &amp;amp; Ahmed, 2002)&lt;/DisplayText&gt;&lt;record&gt;&lt;rec-number&gt;4713&lt;/rec-number&gt;&lt;foreign-keys&gt;&lt;key app="EN" db-id="sx0f020d5apr9fe2s5ev2fdh5ztsrxafrxr5" timestamp="1665428619" guid="506f2c21-d896-4b09-b22d-2ca1c6c3fc20"&gt;4713&lt;/key&gt;&lt;/foreign-keys&gt;&lt;ref-type name="Journal Article"&gt;17&lt;/ref-type&gt;&lt;contributors&gt;&lt;authors&gt;&lt;author&gt;Chapra, Muhammad Umer&lt;/author&gt;&lt;author&gt;Ahmed, Habib&lt;/author&gt;&lt;/authors&gt;&lt;/contributors&gt;&lt;titles&gt;&lt;title&gt;Corporate governance in Islamic financial institutions&lt;/title&gt;&lt;/titles&gt;&lt;dates&gt;&lt;year&gt;2002&lt;/year&gt;&lt;/dates&gt;&lt;urls&gt;&lt;/urls&gt;&lt;/record&gt;&lt;/Cite&gt;&lt;/EndNote&gt;</w:instrText>
      </w:r>
      <w:r w:rsidR="00CF7170" w:rsidRPr="00026D20">
        <w:fldChar w:fldCharType="separate"/>
      </w:r>
      <w:r w:rsidR="00CF7170" w:rsidRPr="00026D20">
        <w:rPr>
          <w:noProof/>
        </w:rPr>
        <w:t>(Chapra &amp; Ahmed, 2002)</w:t>
      </w:r>
      <w:r w:rsidR="00CF7170" w:rsidRPr="00026D20">
        <w:fldChar w:fldCharType="end"/>
      </w:r>
      <w:r w:rsidR="00CF7170" w:rsidRPr="00026D20">
        <w:t xml:space="preserve"> </w:t>
      </w:r>
      <w:r w:rsidR="009140DE" w:rsidRPr="00026D20">
        <w:t xml:space="preserve">is found to be one of </w:t>
      </w:r>
      <w:r w:rsidR="00CF7170" w:rsidRPr="00026D20">
        <w:t xml:space="preserve">the earliest researchers </w:t>
      </w:r>
      <w:r w:rsidR="009140DE" w:rsidRPr="00026D20">
        <w:t>highlighting</w:t>
      </w:r>
      <w:r w:rsidR="00CF7170" w:rsidRPr="00026D20">
        <w:t xml:space="preserve"> the importance and distinction of corporate governance for Islamic banks in terms of the moral commitment embodied in the function of those charged with governance. As the discussion is being further developed by several studies</w:t>
      </w:r>
      <w:r w:rsidR="007D3BB2" w:rsidRPr="00026D20">
        <w:t xml:space="preserve"> </w:t>
      </w:r>
      <w:r w:rsidR="00585575" w:rsidRPr="00026D20">
        <w:fldChar w:fldCharType="begin">
          <w:fldData xml:space="preserve">PEVuZE5vdGU+PENpdGU+PEF1dGhvcj5BbG5hc3NlcjwvQXV0aG9yPjxZZWFyPjIwMTI8L1llYXI+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</w:fldData>
        </w:fldChar>
      </w:r>
      <w:r w:rsidR="00585575" w:rsidRPr="00026D20">
        <w:instrText xml:space="preserve"> ADDIN EN.CITE </w:instrText>
      </w:r>
      <w:r w:rsidR="00585575" w:rsidRPr="00026D20">
        <w:fldChar w:fldCharType="begin">
          <w:fldData xml:space="preserve">PEVuZE5vdGU+PENpdGU+PEF1dGhvcj5BbG5hc3NlcjwvQXV0aG9yPjxZZWFyPjIwMTI8L1llYXI+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</w:fldData>
        </w:fldChar>
      </w:r>
      <w:r w:rsidR="00585575" w:rsidRPr="00026D20">
        <w:instrText xml:space="preserve"> ADDIN EN.CITE.DATA </w:instrText>
      </w:r>
      <w:r w:rsidR="00585575" w:rsidRPr="00026D20">
        <w:fldChar w:fldCharType="end"/>
      </w:r>
      <w:r w:rsidR="00585575" w:rsidRPr="00026D20">
        <w:fldChar w:fldCharType="separate"/>
      </w:r>
      <w:r w:rsidR="00585575" w:rsidRPr="00026D20">
        <w:rPr>
          <w:noProof/>
        </w:rPr>
        <w:t>(Alnasser &amp; Muhammed, 2012; bin Abdulaziz Alaqil, 2019; Hasan, 2012; Mansour &amp; Bhatti, 2018)</w:t>
      </w:r>
      <w:r w:rsidR="00585575" w:rsidRPr="00026D20">
        <w:fldChar w:fldCharType="end"/>
      </w:r>
      <w:r w:rsidR="007D3BB2" w:rsidRPr="00026D20">
        <w:t>,</w:t>
      </w:r>
      <w:r w:rsidR="00CF7170" w:rsidRPr="00026D20">
        <w:t xml:space="preserve"> a significant distinction to its conventional counterpart is gradually established over the time, </w:t>
      </w:r>
      <w:r w:rsidR="005273DF" w:rsidRPr="00026D20">
        <w:t>which include t</w:t>
      </w:r>
      <w:r w:rsidR="00B04DEB" w:rsidRPr="00026D20">
        <w:t xml:space="preserve">he </w:t>
      </w:r>
      <w:r w:rsidR="009140DE" w:rsidRPr="00026D20">
        <w:t xml:space="preserve">need of Shariah regulatory framework and some additional organs to execute Sharia compliance review such as Sharia Supervisory Board (SSB), Sharia audit, and Sharia risk management </w:t>
      </w:r>
      <w:r w:rsidR="00585575" w:rsidRPr="00026D20">
        <w:fldChar w:fldCharType="begin"/>
      </w:r>
      <w:r w:rsidR="00585575" w:rsidRPr="00026D20">
        <w:instrText xml:space="preserve"> ADDIN EN.CITE &lt;EndNote&gt;&lt;Cite&gt;&lt;Author&gt;Alnasser&lt;/Author&gt;&lt;Year&gt;2012&lt;/Year&gt;&lt;RecNum&gt;4716&lt;/RecNum&gt;&lt;DisplayText&gt;(Alnasser &amp;amp; Muhammed, 2012)&lt;/DisplayText&gt;&lt;record&gt;&lt;rec-number&gt;4716&lt;/rec-number&gt;&lt;foreign-keys&gt;&lt;key app="EN" db-id="sx0f020d5apr9fe2s5ev2fdh5ztsrxafrxr5" timestamp="1665428834" guid="894767ce-7c03-49a2-9077-212ba69c5722"&gt;4716&lt;/key&gt;&lt;/foreign-keys&gt;&lt;ref-type name="Journal Article"&gt;17&lt;/ref-type&gt;&lt;contributors&gt;&lt;authors&gt;&lt;author&gt;Alnasser, Sulaiman Abdullah Saif&lt;/author&gt;&lt;author&gt;Muhammed, Joriah&lt;/author&gt;&lt;/authors&gt;&lt;/contributors&gt;&lt;titles&gt;&lt;title&gt;Introduction to corporate governance from Islamic perspective&lt;/title&gt;&lt;secondary-title&gt;Humanomics&lt;/secondary-title&gt;&lt;/titles&gt;&lt;periodical&gt;&lt;full-title&gt;Humanomics&lt;/full-title&gt;&lt;/periodical&gt;&lt;dates&gt;&lt;year&gt;2012&lt;/year&gt;&lt;/dates&gt;&lt;isbn&gt;0828-8666&lt;/isbn&gt;&lt;urls&gt;&lt;/urls&gt;&lt;/record&gt;&lt;/Cite&gt;&lt;/EndNote&gt;</w:instrText>
      </w:r>
      <w:r w:rsidR="00585575" w:rsidRPr="00026D20">
        <w:fldChar w:fldCharType="separate"/>
      </w:r>
      <w:r w:rsidR="00585575" w:rsidRPr="00026D20">
        <w:rPr>
          <w:noProof/>
        </w:rPr>
        <w:t>(Alnasser &amp; Muhammed, 2012)</w:t>
      </w:r>
      <w:r w:rsidR="00585575" w:rsidRPr="00026D20">
        <w:fldChar w:fldCharType="end"/>
      </w:r>
      <w:r w:rsidR="009140DE" w:rsidRPr="00026D20">
        <w:t xml:space="preserve">. </w:t>
      </w:r>
    </w:p>
    <w:p w14:paraId="732A3F0E" w14:textId="6B0B6F4A" w:rsidR="00BD3834" w:rsidRDefault="00CF7170" w:rsidP="00026D20">
      <w:pPr>
        <w:pStyle w:val="NormalWeb"/>
        <w:spacing w:before="0" w:beforeAutospacing="0" w:after="0" w:afterAutospacing="0" w:line="276" w:lineRule="auto"/>
        <w:ind w:firstLine="720"/>
        <w:jc w:val="both"/>
      </w:pPr>
      <w:r w:rsidRPr="00026D20">
        <w:t>With this significance of Sharia governance, a number</w:t>
      </w:r>
      <w:r w:rsidR="00BD3834" w:rsidRPr="00026D20">
        <w:t xml:space="preserve"> of studies</w:t>
      </w:r>
      <w:r w:rsidRPr="00026D20">
        <w:t xml:space="preserve"> are interested to investigate and compare the ongoing practices across geographical locations and</w:t>
      </w:r>
      <w:r w:rsidR="00BD3834" w:rsidRPr="00026D20">
        <w:t xml:space="preserve"> </w:t>
      </w:r>
      <w:r w:rsidR="00564231" w:rsidRPr="00026D20">
        <w:t xml:space="preserve">documented varying approaches applied by </w:t>
      </w:r>
      <w:r w:rsidRPr="00026D20">
        <w:t xml:space="preserve">these </w:t>
      </w:r>
      <w:r w:rsidR="00564231" w:rsidRPr="00026D20">
        <w:t xml:space="preserve">different countries/regions. </w:t>
      </w:r>
      <w:r w:rsidR="00D07D21" w:rsidRPr="00026D20">
        <w:t>As suggested by</w:t>
      </w:r>
      <w:r w:rsidR="00D0295F" w:rsidRPr="00026D20">
        <w:t xml:space="preserve"> </w:t>
      </w:r>
      <w:r w:rsidR="00585575" w:rsidRPr="00026D20">
        <w:fldChar w:fldCharType="begin"/>
      </w:r>
      <w:r w:rsidR="004A199B" w:rsidRPr="00026D20">
        <w:instrText xml:space="preserve"> ADDIN EN.CITE &lt;EndNote&gt;&lt;Cite&gt;&lt;Author&gt;Grassa&lt;/Author&gt;&lt;Year&gt;2013&lt;/Year&gt;&lt;RecNum&gt;4734&lt;/RecNum&gt;&lt;DisplayText&gt;(Grassa, 2013; Saba, 2019)&lt;/DisplayText&gt;&lt;record&gt;&lt;rec-number&gt;4734&lt;/rec-number&gt;&lt;foreign-keys&gt;&lt;key app="EN" db-id="sx0f020d5apr9fe2s5ev2fdh5ztsrxafrxr5" timestamp="1667489509" guid="81b81894-c377-4a82-a7f7-325319f02960"&gt;4734&lt;/key&gt;&lt;/foreign-keys&gt;&lt;ref-type name="Journal Article"&gt;17&lt;/ref-type&gt;&lt;contributors&gt;&lt;authors&gt;&lt;author&gt;Grassa, Rihab&lt;/author&gt;&lt;/authors&gt;&lt;/contributors&gt;&lt;titles&gt;&lt;title&gt;Shariah supervisory system in Islamic financial institutions&lt;/title&gt;&lt;secondary-title&gt;Humanomics&lt;/secondary-title&gt;&lt;/titles&gt;&lt;periodical&gt;&lt;full-title&gt;Humanomics&lt;/full-title&gt;&lt;/periodical&gt;&lt;pages&gt;333-348&lt;/pages&gt;&lt;volume&gt;29&lt;/volume&gt;&lt;number&gt;4&lt;/number&gt;&lt;dates&gt;&lt;year&gt;2013&lt;/year&gt;&lt;pub-dates&gt;&lt;date&gt;2013-10-28&lt;/date&gt;&lt;/pub-dates&gt;&lt;/dates&gt;&lt;publisher&gt;Emerald&lt;/publisher&gt;&lt;isbn&gt;0828-8666&lt;/isbn&gt;&lt;urls&gt;&lt;/urls&gt;&lt;electronic-resource-num&gt;10.1108/h-01-2013-0001&lt;/electronic-resource-num&gt;&lt;access-date&gt;2022-11-03T14:03:50&lt;/access-date&gt;&lt;/record&gt;&lt;/Cite&gt;&lt;Cite&gt;&lt;Author&gt;Saba&lt;/Author&gt;&lt;Year&gt;2019&lt;/Year&gt;&lt;RecNum&gt;4740&lt;/RecNum&gt;&lt;record&gt;&lt;rec-number&gt;4740&lt;/rec-number&gt;&lt;foreign-keys&gt;&lt;key app="EN" db-id="sx0f020d5apr9fe2s5ev2fdh5ztsrxafrxr5" timestamp="1667490228" guid="8cf781b4-0876-4ef0-851a-acd5a7eadbd7"&gt;4740&lt;/key&gt;&lt;/foreign-keys&gt;&lt;ref-type name="Book Section"&gt;5&lt;/ref-type&gt;&lt;contributors&gt;&lt;authors&gt;&lt;author&gt;Saba, Irum&lt;/author&gt;&lt;/authors&gt;&lt;/contributors&gt;&lt;titles&gt;&lt;title&gt;Shari’ah Governance Framework in Different Jurisdictions&lt;/title&gt;&lt;secondary-title&gt;Research in Corporate and Shari’ah Governance in the Muslim World: Theory and Practice&lt;/secondary-title&gt;&lt;/titles&gt;&lt;dates&gt;&lt;year&gt;2019&lt;/year&gt;&lt;/dates&gt;&lt;publisher&gt;Emerald Publishing Limited&lt;/publisher&gt;&lt;isbn&gt;1789730082&lt;/isbn&gt;&lt;urls&gt;&lt;/urls&gt;&lt;/record&gt;&lt;/Cite&gt;&lt;/EndNote&gt;</w:instrText>
      </w:r>
      <w:r w:rsidR="00585575" w:rsidRPr="00026D20">
        <w:fldChar w:fldCharType="separate"/>
      </w:r>
      <w:r w:rsidR="00585575" w:rsidRPr="00026D20">
        <w:rPr>
          <w:noProof/>
        </w:rPr>
        <w:t>(Grassa, 2013; Saba, 2019)</w:t>
      </w:r>
      <w:r w:rsidR="00585575" w:rsidRPr="00026D20">
        <w:fldChar w:fldCharType="end"/>
      </w:r>
      <w:r w:rsidR="00D07D21" w:rsidRPr="00026D20">
        <w:t>, s</w:t>
      </w:r>
      <w:r w:rsidR="00564231" w:rsidRPr="00026D20">
        <w:t xml:space="preserve">ome countries </w:t>
      </w:r>
      <w:r w:rsidR="00D07D21" w:rsidRPr="00026D20">
        <w:t xml:space="preserve">opt </w:t>
      </w:r>
      <w:r w:rsidR="00564231" w:rsidRPr="00026D20">
        <w:t xml:space="preserve">for a greater involvement of regulatory authorities at both the national and the institutional level, while some others </w:t>
      </w:r>
      <w:r w:rsidR="00D45712" w:rsidRPr="00026D20">
        <w:t>favour</w:t>
      </w:r>
      <w:r w:rsidR="00564231" w:rsidRPr="00026D20">
        <w:t xml:space="preserve"> less involvement of regulatory authorities and have adopted a regulatory framework for Shariah governance </w:t>
      </w:r>
      <w:r w:rsidR="00D45712" w:rsidRPr="00026D20">
        <w:t>merely</w:t>
      </w:r>
      <w:r w:rsidR="00564231" w:rsidRPr="00026D20">
        <w:t xml:space="preserve"> at the institutional level. Meanwhile, the remaining countries (typically non-Muslim-dominant countries) prefer to not give any specific regulation for Shariah governance practices and leave it to the voluntary initiative of the IFIs and the influence from the market</w:t>
      </w:r>
      <w:r w:rsidR="005A5806" w:rsidRPr="00026D20">
        <w:t xml:space="preserve"> </w:t>
      </w:r>
      <w:r w:rsidR="00585575" w:rsidRPr="00026D20">
        <w:fldChar w:fldCharType="begin"/>
      </w:r>
      <w:r w:rsidR="00585575" w:rsidRPr="00026D20">
        <w:instrText xml:space="preserve"> ADDIN EN.CITE &lt;EndNote&gt;&lt;Cite&gt;&lt;Author&gt;Hasan&lt;/Author&gt;&lt;Year&gt;2011&lt;/Year&gt;&lt;RecNum&gt;4720&lt;/RecNum&gt;&lt;DisplayText&gt;(Hasan, 2011)&lt;/DisplayText&gt;&lt;record&gt;&lt;rec-number&gt;4720&lt;/rec-number&gt;&lt;foreign-keys&gt;&lt;key app="EN" db-id="sx0f020d5apr9fe2s5ev2fdh5ztsrxafrxr5" timestamp="1665429036" guid="2346894b-a971-4f19-a2aa-a07aa373d254"&gt;4720&lt;/key&gt;&lt;/foreign-keys&gt;&lt;ref-type name="Journal Article"&gt;17&lt;/ref-type&gt;&lt;contributors&gt;&lt;authors&gt;&lt;author&gt;Hasan, Zulkifli&lt;/author&gt;&lt;/authors&gt;&lt;/contributors&gt;&lt;titles&gt;&lt;title&gt;A survey on Shari&amp;apos;ah governance practices in Malaysia, GCC countries and the UK&lt;/title&gt;&lt;secondary-title&gt;International Journal of Islamic and Middle Eastern Finance and Management&lt;/secondary-title&gt;&lt;/titles&gt;&lt;periodical&gt;&lt;full-title&gt;International Journal of Islamic and Middle Eastern Finance and Management&lt;/full-title&gt;&lt;/periodical&gt;&lt;pages&gt;30-51&lt;/pages&gt;&lt;volume&gt;4&lt;/volume&gt;&lt;number&gt;1&lt;/number&gt;&lt;dates&gt;&lt;year&gt;2011&lt;/year&gt;&lt;pub-dates&gt;&lt;date&gt;2011-04-05&lt;/date&gt;&lt;/pub-dates&gt;&lt;/dates&gt;&lt;publisher&gt;Emerald&lt;/publisher&gt;&lt;isbn&gt;1753-8394&lt;/isbn&gt;&lt;urls&gt;&lt;/urls&gt;&lt;electronic-resource-num&gt;10.1108/17538391111122195&lt;/electronic-resource-num&gt;&lt;access-date&gt;2022-10-10T19:05:53&lt;/access-date&gt;&lt;/record&gt;&lt;/Cite&gt;&lt;/EndNote&gt;</w:instrText>
      </w:r>
      <w:r w:rsidR="00585575" w:rsidRPr="00026D20">
        <w:fldChar w:fldCharType="separate"/>
      </w:r>
      <w:r w:rsidR="00585575" w:rsidRPr="00026D20">
        <w:rPr>
          <w:noProof/>
        </w:rPr>
        <w:t>(Hasan, 2011)</w:t>
      </w:r>
      <w:r w:rsidR="00585575" w:rsidRPr="00026D20">
        <w:fldChar w:fldCharType="end"/>
      </w:r>
      <w:r w:rsidR="00564231" w:rsidRPr="00026D20">
        <w:t>. These findings led to the call upon the harmonization of Sharia governance regulatory framework at the multinational level.</w:t>
      </w:r>
    </w:p>
    <w:p w14:paraId="30B965BE" w14:textId="77777777" w:rsidR="00BE23FE" w:rsidRPr="00026D20" w:rsidRDefault="00BE23FE" w:rsidP="00026D20">
      <w:pPr>
        <w:pStyle w:val="NormalWeb"/>
        <w:spacing w:before="0" w:beforeAutospacing="0" w:after="0" w:afterAutospacing="0" w:line="276" w:lineRule="auto"/>
        <w:ind w:firstLine="720"/>
        <w:jc w:val="both"/>
      </w:pPr>
    </w:p>
    <w:p w14:paraId="55E0BF39" w14:textId="69925720" w:rsidR="00E71017" w:rsidRPr="00026D20" w:rsidRDefault="00924323" w:rsidP="00026D20">
      <w:pPr>
        <w:pStyle w:val="NormalWeb"/>
        <w:shd w:val="clear" w:color="auto" w:fill="FFFFFF"/>
        <w:spacing w:before="0" w:beforeAutospacing="0" w:after="0" w:afterAutospacing="0" w:line="276" w:lineRule="auto"/>
        <w:jc w:val="both"/>
      </w:pPr>
      <w:r w:rsidRPr="00026D20">
        <w:rPr>
          <w:b/>
          <w:bCs/>
        </w:rPr>
        <w:t xml:space="preserve">Second </w:t>
      </w:r>
      <w:r w:rsidR="000A3870" w:rsidRPr="00026D20">
        <w:rPr>
          <w:b/>
          <w:bCs/>
        </w:rPr>
        <w:t>s</w:t>
      </w:r>
      <w:r w:rsidRPr="00026D20">
        <w:rPr>
          <w:b/>
          <w:bCs/>
        </w:rPr>
        <w:t>tream</w:t>
      </w:r>
      <w:r w:rsidR="000A3870" w:rsidRPr="00026D20">
        <w:rPr>
          <w:b/>
          <w:bCs/>
        </w:rPr>
        <w:t xml:space="preserve"> discussed about</w:t>
      </w:r>
      <w:r w:rsidRPr="00026D20">
        <w:rPr>
          <w:b/>
          <w:bCs/>
        </w:rPr>
        <w:t xml:space="preserve"> Sharia governance and </w:t>
      </w:r>
      <w:r w:rsidR="000A3870" w:rsidRPr="00026D20">
        <w:rPr>
          <w:b/>
          <w:bCs/>
        </w:rPr>
        <w:t>r</w:t>
      </w:r>
      <w:r w:rsidRPr="00026D20">
        <w:rPr>
          <w:b/>
          <w:bCs/>
        </w:rPr>
        <w:t xml:space="preserve">isk </w:t>
      </w:r>
      <w:r w:rsidR="000A3870" w:rsidRPr="00026D20">
        <w:rPr>
          <w:b/>
          <w:bCs/>
        </w:rPr>
        <w:t>m</w:t>
      </w:r>
      <w:r w:rsidRPr="00026D20">
        <w:rPr>
          <w:b/>
          <w:bCs/>
        </w:rPr>
        <w:t>anagement</w:t>
      </w:r>
      <w:r w:rsidR="003F5954" w:rsidRPr="00026D20">
        <w:rPr>
          <w:b/>
          <w:bCs/>
        </w:rPr>
        <w:t xml:space="preserve">. </w:t>
      </w:r>
      <w:r w:rsidR="003F5954" w:rsidRPr="00026D20">
        <w:t>Sharia governance has been well-known as an efficient and useful tool for managing risks exposed by Islamic banking and finance sector</w:t>
      </w:r>
      <w:r w:rsidR="00BF498A" w:rsidRPr="00026D20">
        <w:t xml:space="preserve"> which include asset quality management, operational risk, liquidity risk, credit risk, and</w:t>
      </w:r>
      <w:r w:rsidR="007C1EF3" w:rsidRPr="00026D20">
        <w:t xml:space="preserve"> Sharia risk</w:t>
      </w:r>
      <w:r w:rsidR="00676DE2" w:rsidRPr="00026D20">
        <w:t>.</w:t>
      </w:r>
      <w:r w:rsidR="00BF498A" w:rsidRPr="00026D20">
        <w:t xml:space="preserve"> Among them, Sharia </w:t>
      </w:r>
      <w:r w:rsidR="003822C9" w:rsidRPr="00026D20">
        <w:t>non-compliance risk</w:t>
      </w:r>
      <w:r w:rsidR="00BF498A" w:rsidRPr="00026D20">
        <w:t xml:space="preserve"> </w:t>
      </w:r>
      <w:r w:rsidR="001F0355" w:rsidRPr="00026D20">
        <w:t xml:space="preserve">(SNCR) </w:t>
      </w:r>
      <w:r w:rsidR="00BF498A" w:rsidRPr="00026D20">
        <w:t>becomes one of the most widely discussed, considering the unique nature and high importance of complying to Sharia principles for Islamic banks.</w:t>
      </w:r>
      <w:r w:rsidR="003822C9" w:rsidRPr="00026D20">
        <w:t xml:space="preserve"> However, there are mixed findings as to what extent the significant </w:t>
      </w:r>
      <w:r w:rsidR="001F0355" w:rsidRPr="00026D20">
        <w:t>effect brought by Sharia governance structures including Sharia committee (SC) and</w:t>
      </w:r>
      <w:r w:rsidR="003822C9" w:rsidRPr="00026D20">
        <w:t xml:space="preserve"> Sharia Supervisory Boards (SSBs). </w:t>
      </w:r>
      <w:r w:rsidR="001F0355" w:rsidRPr="00026D20">
        <w:t xml:space="preserve">Using a limited sample of Indonesia, </w:t>
      </w:r>
      <w:r w:rsidR="0079332B" w:rsidRPr="00026D20">
        <w:fldChar w:fldCharType="begin"/>
      </w:r>
      <w:r w:rsidR="0079332B" w:rsidRPr="00026D20">
        <w:instrText xml:space="preserve"> ADDIN EN.CITE &lt;EndNote&gt;&lt;Cite&gt;&lt;Author&gt;Mukhibad&lt;/Author&gt;&lt;Year&gt;2022&lt;/Year&gt;&lt;RecNum&gt;4763&lt;/RecNum&gt;&lt;DisplayText&gt;(Mukhibad et al., 2022)&lt;/DisplayText&gt;&lt;record&gt;&lt;rec-number&gt;4763&lt;/rec-number&gt;&lt;foreign-keys&gt;&lt;key app="EN" db-id="sx0f020d5apr9fe2s5ev2fdh5ztsrxafrxr5" timestamp="1668590018" guid="145adfc9-4157-48ae-8694-515cffb98168"&gt;4763&lt;/key&gt;&lt;/foreign-keys&gt;&lt;ref-type name="Journal Article"&gt;17&lt;/ref-type&gt;&lt;contributors&gt;&lt;authors&gt;&lt;author&gt;Mukhibad, Hasan&lt;/author&gt;&lt;author&gt;Nurkhin, Ahmad&lt;/author&gt;&lt;author&gt;Waluyo Jati, Kuat&lt;/author&gt;&lt;author&gt;Yudo Jayanto, Prabowo&lt;/author&gt;&lt;/authors&gt;&lt;/contributors&gt;&lt;titles&gt;&lt;title&gt;Corporate governance and Islamic law compliance risk&lt;/title&gt;&lt;secondary-title&gt;Cogent Economics &amp;amp; Finance&lt;/secondary-title&gt;&lt;/titles&gt;&lt;periodical&gt;&lt;full-title&gt;Cogent Economics &amp;amp; Finance&lt;/full-title&gt;&lt;/periodical&gt;&lt;pages&gt;2111057&lt;/pages&gt;&lt;volume&gt;10&lt;/volume&gt;&lt;number&gt;1&lt;/number&gt;&lt;dates&gt;&lt;year&gt;2022&lt;/year&gt;&lt;pub-dates&gt;&lt;date&gt;2022/12/31&lt;/date&gt;&lt;/pub-dates&gt;&lt;/dates&gt;&lt;publisher&gt;Cogent OA&lt;/publisher&gt;&lt;isbn&gt;null&lt;/isbn&gt;&lt;urls&gt;&lt;related-urls&gt;&lt;url&gt;https://doi.org/10.1080/23322039.2022.2111057&lt;/url&gt;&lt;/related-urls&gt;&lt;/urls&gt;&lt;electronic-resource-num&gt;10.1080/23322039.2022.2111057&lt;/electronic-resource-num&gt;&lt;/record&gt;&lt;/Cite&gt;&lt;/EndNote&gt;</w:instrText>
      </w:r>
      <w:r w:rsidR="0079332B" w:rsidRPr="00026D20">
        <w:fldChar w:fldCharType="separate"/>
      </w:r>
      <w:r w:rsidR="0079332B" w:rsidRPr="00026D20">
        <w:rPr>
          <w:noProof/>
        </w:rPr>
        <w:t>(Mukhibad et al., 2022)</w:t>
      </w:r>
      <w:r w:rsidR="0079332B" w:rsidRPr="00026D20">
        <w:fldChar w:fldCharType="end"/>
      </w:r>
      <w:r w:rsidR="001F0355" w:rsidRPr="00026D20">
        <w:t xml:space="preserve"> found no association exists between SSB and SNCR. Conversely, w</w:t>
      </w:r>
      <w:r w:rsidR="003822C9" w:rsidRPr="00026D20">
        <w:t xml:space="preserve">ith a broader sample of Southeast Asian Islamic banks, </w:t>
      </w:r>
      <w:r w:rsidR="0079332B" w:rsidRPr="00026D20">
        <w:fldChar w:fldCharType="begin"/>
      </w:r>
      <w:r w:rsidR="004E0ADA">
        <w:instrText xml:space="preserve"> ADDIN EN.CITE &lt;EndNote&gt;&lt;Cite&gt;&lt;Author&gt;Basiruddin&lt;/Author&gt;&lt;Year&gt;2019&lt;/Year&gt;&lt;RecNum&gt;4771&lt;/RecNum&gt;&lt;DisplayText&gt;(Basiruddin &amp;amp; Ahmed, 2019)&lt;/DisplayText&gt;&lt;record&gt;&lt;rec-number&gt;4771&lt;/rec-number&gt;&lt;foreign-keys&gt;&lt;key app="EN" db-id="sx0f020d5apr9fe2s5ev2fdh5ztsrxafrxr5" timestamp="1668691559" guid="0e237b09-7ede-4975-bc5d-b02c8552a0e3"&gt;4771&lt;/key&gt;&lt;/foreign-keys&gt;&lt;ref-type name="Journal Article"&gt;17&lt;/ref-type&gt;&lt;contributors&gt;&lt;authors&gt;&lt;author&gt;Basiruddin, Rohaida&lt;/author&gt;&lt;author&gt;Ahmed, Habib&lt;/author&gt;&lt;/authors&gt;&lt;/contributors&gt;&lt;titles&gt;&lt;title&gt;Corporate governance and Shariah non-compliant risk in Islamic banks: evidence from Southeast Asia&lt;/title&gt;&lt;secondary-title&gt;Corporate Governance: The International Journal of Business in Society&lt;/secondary-title&gt;&lt;/titles&gt;&lt;periodical&gt;&lt;full-title&gt;Corporate Governance: The international journal of business in society&lt;/full-title&gt;&lt;/periodical&gt;&lt;pages&gt;240-262&lt;/pages&gt;&lt;volume&gt;20&lt;/volume&gt;&lt;number&gt;2&lt;/number&gt;&lt;dates&gt;&lt;year&gt;2019&lt;/year&gt;&lt;pub-dates&gt;&lt;date&gt;2019-11-22&lt;/date&gt;&lt;/pub-dates&gt;&lt;/dates&gt;&lt;publisher&gt;Emerald&lt;/publisher&gt;&lt;isbn&gt;1472-0701&lt;/isbn&gt;&lt;urls&gt;&lt;/urls&gt;&lt;electronic-resource-num&gt;10.1108/cg-05-2019-0138&lt;/electronic-resource-num&gt;&lt;access-date&gt;2022-11-16T09:15:36&lt;/access-date&gt;&lt;/record&gt;&lt;/Cite&gt;&lt;/EndNote&gt;</w:instrText>
      </w:r>
      <w:r w:rsidR="0079332B" w:rsidRPr="00026D20">
        <w:fldChar w:fldCharType="separate"/>
      </w:r>
      <w:r w:rsidR="0079332B" w:rsidRPr="00026D20">
        <w:rPr>
          <w:noProof/>
        </w:rPr>
        <w:t>(Basiruddin &amp; Ahmed, 2019)</w:t>
      </w:r>
      <w:r w:rsidR="0079332B" w:rsidRPr="00026D20">
        <w:fldChar w:fldCharType="end"/>
      </w:r>
      <w:r w:rsidR="003822C9" w:rsidRPr="00026D20">
        <w:t xml:space="preserve"> have proven </w:t>
      </w:r>
      <w:r w:rsidR="001F0355" w:rsidRPr="00026D20">
        <w:t xml:space="preserve">that financial expertise and meeting frequency of Shariah committee could lower the risk. </w:t>
      </w:r>
    </w:p>
    <w:p w14:paraId="7D0C001D" w14:textId="481B9170" w:rsidR="006D6FD9" w:rsidRPr="00026D20" w:rsidRDefault="006D6FD9" w:rsidP="00026D20">
      <w:pPr>
        <w:pStyle w:val="NormalWeb"/>
        <w:shd w:val="clear" w:color="auto" w:fill="FFFFFF"/>
        <w:spacing w:before="0" w:beforeAutospacing="0" w:after="0" w:afterAutospacing="0" w:line="276" w:lineRule="auto"/>
        <w:ind w:firstLine="720"/>
        <w:jc w:val="both"/>
      </w:pPr>
      <w:r w:rsidRPr="00026D20">
        <w:t xml:space="preserve">On another side, other studies </w:t>
      </w:r>
      <w:r w:rsidR="0079332B" w:rsidRPr="00026D20">
        <w:fldChar w:fldCharType="begin">
          <w:fldData xml:space="preserve">PEVuZE5vdGU+PENpdGU+PEF1dGhvcj5HaW5lbmE8L0F1dGhvcj48WWVhcj4yMDE0PC9ZZWFyPjxS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</w:fldData>
        </w:fldChar>
      </w:r>
      <w:r w:rsidR="0079332B" w:rsidRPr="00026D20">
        <w:instrText xml:space="preserve"> ADDIN EN.CITE </w:instrText>
      </w:r>
      <w:r w:rsidR="0079332B" w:rsidRPr="00026D20">
        <w:fldChar w:fldCharType="begin">
          <w:fldData xml:space="preserve">PEVuZE5vdGU+PENpdGU+PEF1dGhvcj5HaW5lbmE8L0F1dGhvcj48WWVhcj4yMDE0PC9ZZWFyPjxS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</w:fldData>
        </w:fldChar>
      </w:r>
      <w:r w:rsidR="0079332B" w:rsidRPr="00026D20">
        <w:instrText xml:space="preserve"> ADDIN EN.CITE.DATA </w:instrText>
      </w:r>
      <w:r w:rsidR="0079332B" w:rsidRPr="00026D20">
        <w:fldChar w:fldCharType="end"/>
      </w:r>
      <w:r w:rsidR="0079332B" w:rsidRPr="00026D20">
        <w:fldChar w:fldCharType="separate"/>
      </w:r>
      <w:r w:rsidR="0079332B" w:rsidRPr="00026D20">
        <w:rPr>
          <w:noProof/>
        </w:rPr>
        <w:t>(Ginena, 2014; Hanefah et al., 2020; Sani &amp; Abubakar, 2021)</w:t>
      </w:r>
      <w:r w:rsidR="0079332B" w:rsidRPr="00026D20">
        <w:fldChar w:fldCharType="end"/>
      </w:r>
      <w:r w:rsidR="0096675B" w:rsidRPr="00026D20">
        <w:t xml:space="preserve"> have</w:t>
      </w:r>
      <w:r w:rsidRPr="00026D20">
        <w:t xml:space="preserve"> attempted to conceptually develop a guideline/framework to </w:t>
      </w:r>
      <w:r w:rsidR="00E71017" w:rsidRPr="00026D20">
        <w:t xml:space="preserve">help relevant stakeholders in understanding the definition, classification, and measurement of Sharia risk </w:t>
      </w:r>
      <w:r w:rsidR="0079332B" w:rsidRPr="00026D20">
        <w:fldChar w:fldCharType="begin">
          <w:fldData xml:space="preserve">PEVuZE5vdGU+PENpdGU+PEF1dGhvcj5IYXNzYW48L0F1dGhvcj48WWVhcj4yMDE2PC9ZZWFyPjxS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</w:fldData>
        </w:fldChar>
      </w:r>
      <w:r w:rsidR="0079332B" w:rsidRPr="00026D20">
        <w:instrText xml:space="preserve"> ADDIN EN.CITE </w:instrText>
      </w:r>
      <w:r w:rsidR="0079332B" w:rsidRPr="00026D20">
        <w:fldChar w:fldCharType="begin">
          <w:fldData xml:space="preserve">PEVuZE5vdGU+PENpdGU+PEF1dGhvcj5IYXNzYW48L0F1dGhvcj48WWVhcj4yMDE2PC9ZZWFyPjxS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</w:fldData>
        </w:fldChar>
      </w:r>
      <w:r w:rsidR="0079332B" w:rsidRPr="00026D20">
        <w:instrText xml:space="preserve"> ADDIN EN.CITE.DATA </w:instrText>
      </w:r>
      <w:r w:rsidR="0079332B" w:rsidRPr="00026D20">
        <w:fldChar w:fldCharType="end"/>
      </w:r>
      <w:r w:rsidR="0079332B" w:rsidRPr="00026D20">
        <w:fldChar w:fldCharType="separate"/>
      </w:r>
      <w:r w:rsidR="0079332B" w:rsidRPr="00026D20">
        <w:rPr>
          <w:noProof/>
        </w:rPr>
        <w:t>(Hanefah et al., 2020; Hassan, 2016)</w:t>
      </w:r>
      <w:r w:rsidR="0079332B" w:rsidRPr="00026D20">
        <w:fldChar w:fldCharType="end"/>
      </w:r>
      <w:r w:rsidR="0096675B" w:rsidRPr="00026D20">
        <w:t>;</w:t>
      </w:r>
      <w:r w:rsidRPr="00026D20">
        <w:t xml:space="preserve"> </w:t>
      </w:r>
      <w:r w:rsidR="00E71017" w:rsidRPr="00026D20">
        <w:t xml:space="preserve">and further drew a conceptual link to the role of governance structure in Islamic bank and financial institutions </w:t>
      </w:r>
      <w:r w:rsidR="0079332B" w:rsidRPr="00026D20">
        <w:fldChar w:fldCharType="begin"/>
      </w:r>
      <w:r w:rsidR="0079332B" w:rsidRPr="00026D20">
        <w:instrText xml:space="preserve"> ADDIN EN.CITE &lt;EndNote&gt;&lt;Cite&gt;&lt;Author&gt;Ginena&lt;/Author&gt;&lt;Year&gt;2014&lt;/Year&gt;&lt;RecNum&gt;4741&lt;/RecNum&gt;&lt;DisplayText&gt;(Ginena, 2014)&lt;/DisplayText&gt;&lt;record&gt;&lt;rec-number&gt;4741&lt;/rec-number&gt;&lt;foreign-keys&gt;&lt;key app="EN" db-id="sx0f020d5apr9fe2s5ev2fdh5ztsrxafrxr5" timestamp="1667490730" guid="7a524ebf-b206-40c7-92e3-5e08dec07c5b"&gt;4741&lt;/key&gt;&lt;/foreign-keys&gt;&lt;ref-type name="Journal Article"&gt;17&lt;/ref-type&gt;&lt;contributors&gt;&lt;authors&gt;&lt;author&gt;Ginena, Karim&lt;/author&gt;&lt;/authors&gt;&lt;/contributors&gt;&lt;titles&gt;&lt;title&gt;Sharī‘ah risk and corporate governance of Islamic banks&lt;/title&gt;&lt;secondary-title&gt;Corporate Governance&lt;/secondary-title&gt;&lt;/titles&gt;&lt;periodical&gt;&lt;full-title&gt;Corporate Governance&lt;/full-title&gt;&lt;/periodical&gt;&lt;pages&gt;86-103&lt;/pages&gt;&lt;volume&gt;14&lt;/volume&gt;&lt;number&gt;1&lt;/number&gt;&lt;dates&gt;&lt;year&gt;2014&lt;/year&gt;&lt;pub-dates&gt;&lt;date&gt;2014-01-28&lt;/date&gt;&lt;/pub-dates&gt;&lt;/dates&gt;&lt;publisher&gt;Emerald&lt;/publisher&gt;&lt;isbn&gt;1472-0701&lt;/isbn&gt;&lt;urls&gt;&lt;/urls&gt;&lt;electronic-resource-num&gt;10.1108/cg-03-2013-0038&lt;/electronic-resource-num&gt;&lt;access-date&gt;2022-11-03T15:51:13&lt;/access-date&gt;&lt;/record&gt;&lt;/Cite&gt;&lt;/EndNote&gt;</w:instrText>
      </w:r>
      <w:r w:rsidR="0079332B" w:rsidRPr="00026D20">
        <w:fldChar w:fldCharType="separate"/>
      </w:r>
      <w:r w:rsidR="0079332B" w:rsidRPr="00026D20">
        <w:rPr>
          <w:noProof/>
        </w:rPr>
        <w:t>(Ginena, 2014)</w:t>
      </w:r>
      <w:r w:rsidR="0079332B" w:rsidRPr="00026D20">
        <w:fldChar w:fldCharType="end"/>
      </w:r>
      <w:r w:rsidR="00E71017" w:rsidRPr="00026D20">
        <w:t xml:space="preserve">. Relatedly, </w:t>
      </w:r>
      <w:r w:rsidR="0079332B" w:rsidRPr="00026D20">
        <w:fldChar w:fldCharType="begin"/>
      </w:r>
      <w:r w:rsidR="0079332B" w:rsidRPr="00026D20">
        <w:instrText xml:space="preserve"> ADDIN EN.CITE &lt;EndNote&gt;&lt;Cite&gt;&lt;Author&gt;Sani&lt;/Author&gt;&lt;Year&gt;2021&lt;/Year&gt;&lt;RecNum&gt;4774&lt;/RecNum&gt;&lt;DisplayText&gt;(Sani &amp;amp; Abubakar, 2021)&lt;/DisplayText&gt;&lt;record&gt;&lt;rec-number&gt;4774&lt;/rec-number&gt;&lt;foreign-keys&gt;&lt;key app="EN" db-id="sx0f020d5apr9fe2s5ev2fdh5ztsrxafrxr5" timestamp="1668691562" guid="74e0f0a7-5710-48ec-a5d4-8668530e96ec"&gt;4774&lt;/key&gt;&lt;/foreign-keys&gt;&lt;ref-type name="Journal Article"&gt;17&lt;/ref-type&gt;&lt;contributors&gt;&lt;authors&gt;&lt;author&gt;Sani, Suleiman Dalhatu&lt;/author&gt;&lt;author&gt;Abubakar, Mustapha&lt;/author&gt;&lt;/authors&gt;&lt;/contributors&gt;&lt;titles&gt;&lt;title&gt;A proposed framework for implementing risk-based Shari’ah audit&lt;/title&gt;&lt;secondary-title&gt;Journal of Financial Reporting and Accounting&lt;/secondary-title&gt;&lt;/titles&gt;&lt;periodical&gt;&lt;full-title&gt;Journal of Financial Reporting and Accounting&lt;/full-title&gt;&lt;/periodical&gt;&lt;pages&gt;349-368&lt;/pages&gt;&lt;volume&gt;19&lt;/volume&gt;&lt;number&gt;3&lt;/number&gt;&lt;dates&gt;&lt;year&gt;2021&lt;/year&gt;&lt;pub-dates&gt;&lt;date&gt;2021-08-11&lt;/date&gt;&lt;/pub-dates&gt;&lt;/dates&gt;&lt;publisher&gt;Emerald&lt;/publisher&gt;&lt;isbn&gt;1985-2517&lt;/isbn&gt;&lt;urls&gt;&lt;/urls&gt;&lt;electronic-resource-num&gt;10.1108/jfra-02-2020-0041&lt;/electronic-resource-num&gt;&lt;access-date&gt;2022-11-17T13:14:42&lt;/access-date&gt;&lt;/record&gt;&lt;/Cite&gt;&lt;/EndNote&gt;</w:instrText>
      </w:r>
      <w:r w:rsidR="0079332B" w:rsidRPr="00026D20">
        <w:fldChar w:fldCharType="separate"/>
      </w:r>
      <w:r w:rsidR="0079332B" w:rsidRPr="00026D20">
        <w:rPr>
          <w:noProof/>
        </w:rPr>
        <w:t>(Sani &amp; Abubakar, 2021)</w:t>
      </w:r>
      <w:r w:rsidR="0079332B" w:rsidRPr="00026D20">
        <w:fldChar w:fldCharType="end"/>
      </w:r>
      <w:r w:rsidR="00E71017" w:rsidRPr="00026D20">
        <w:t xml:space="preserve"> critically conceptualises a framework </w:t>
      </w:r>
      <w:r w:rsidR="00CD19CF" w:rsidRPr="00026D20">
        <w:t>proposing the conduct of</w:t>
      </w:r>
      <w:r w:rsidR="00E71017" w:rsidRPr="00026D20">
        <w:t xml:space="preserve"> risk-based </w:t>
      </w:r>
      <w:r w:rsidR="00CD19CF" w:rsidRPr="00026D20">
        <w:t>Sharia</w:t>
      </w:r>
      <w:r w:rsidR="00E71017" w:rsidRPr="00026D20">
        <w:t xml:space="preserve"> audit (RBSA) in Islamic financial institutions (IFIs).</w:t>
      </w:r>
    </w:p>
    <w:p w14:paraId="1520640E" w14:textId="62A7E1C0" w:rsidR="002C153A" w:rsidRPr="00026D20" w:rsidRDefault="006D6FD9" w:rsidP="00026D20">
      <w:pPr>
        <w:pStyle w:val="NormalWeb"/>
        <w:shd w:val="clear" w:color="auto" w:fill="FFFFFF"/>
        <w:spacing w:before="0" w:beforeAutospacing="0" w:after="0" w:afterAutospacing="0" w:line="276" w:lineRule="auto"/>
        <w:ind w:firstLine="720"/>
        <w:jc w:val="both"/>
      </w:pPr>
      <w:r w:rsidRPr="00026D20">
        <w:lastRenderedPageBreak/>
        <w:t xml:space="preserve">Having a look at other risk-management issues, the </w:t>
      </w:r>
      <w:r w:rsidR="00142940" w:rsidRPr="00026D20">
        <w:t xml:space="preserve">inconclusive findings </w:t>
      </w:r>
      <w:r w:rsidR="00E71017" w:rsidRPr="00026D20">
        <w:t>also</w:t>
      </w:r>
      <w:r w:rsidR="002C153A" w:rsidRPr="00026D20">
        <w:t xml:space="preserve"> </w:t>
      </w:r>
      <w:r w:rsidR="00142940" w:rsidRPr="00026D20">
        <w:t>app</w:t>
      </w:r>
      <w:r w:rsidR="002C153A" w:rsidRPr="00026D20">
        <w:t>ear</w:t>
      </w:r>
      <w:r w:rsidR="00142940" w:rsidRPr="00026D20">
        <w:t xml:space="preserve"> on </w:t>
      </w:r>
      <w:r w:rsidR="00E71017" w:rsidRPr="00026D20">
        <w:t xml:space="preserve">other </w:t>
      </w:r>
      <w:r w:rsidR="00142940" w:rsidRPr="00026D20">
        <w:t>empirical studies investigating</w:t>
      </w:r>
      <w:r w:rsidR="002825F1" w:rsidRPr="00026D20">
        <w:t xml:space="preserve"> credit risk, where the presence of SSB causes a higher credit risk is captured by </w:t>
      </w:r>
      <w:r w:rsidR="002825F1" w:rsidRPr="00026D20">
        <w:fldChar w:fldCharType="begin">
          <w:fldData xml:space="preserve">PEVuZE5vdGU+PENpdGU+PEF1dGhvcj5Sb3NsaTwvQXV0aG9yPjxZZWFyPjIwMTk8L1llYXI+PFJl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</w:fldData>
        </w:fldChar>
      </w:r>
      <w:r w:rsidR="00CD19CF" w:rsidRPr="00026D20">
        <w:instrText xml:space="preserve"> ADDIN EN.CITE </w:instrText>
      </w:r>
      <w:r w:rsidR="00CD19CF" w:rsidRPr="00026D20">
        <w:fldChar w:fldCharType="begin">
          <w:fldData xml:space="preserve">PEVuZE5vdGU+PENpdGU+PEF1dGhvcj5Sb3NsaTwvQXV0aG9yPjxZZWFyPjIwMTk8L1llYXI+PFJl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</w:fldData>
        </w:fldChar>
      </w:r>
      <w:r w:rsidR="00CD19CF" w:rsidRPr="00026D20">
        <w:instrText xml:space="preserve"> ADDIN EN.CITE.DATA </w:instrText>
      </w:r>
      <w:r w:rsidR="00CD19CF" w:rsidRPr="00026D20">
        <w:fldChar w:fldCharType="end"/>
      </w:r>
      <w:r w:rsidR="002825F1" w:rsidRPr="00026D20">
        <w:fldChar w:fldCharType="separate"/>
      </w:r>
      <w:r w:rsidR="00CD19CF" w:rsidRPr="00026D20">
        <w:rPr>
          <w:noProof/>
        </w:rPr>
        <w:t>(Aslam &amp; Haron, 2021; Rosli et al., 2019)</w:t>
      </w:r>
      <w:r w:rsidR="002825F1" w:rsidRPr="00026D20">
        <w:fldChar w:fldCharType="end"/>
      </w:r>
      <w:r w:rsidR="002825F1" w:rsidRPr="00026D20">
        <w:t xml:space="preserve"> on OIC countries, but a lower credit risk is documented by </w:t>
      </w:r>
      <w:r w:rsidR="00CD19CF" w:rsidRPr="00026D20">
        <w:fldChar w:fldCharType="begin"/>
      </w:r>
      <w:r w:rsidR="00CD19CF" w:rsidRPr="00026D20">
        <w:instrText xml:space="preserve"> ADDIN EN.CITE &lt;EndNote&gt;&lt;Cite&gt;&lt;Author&gt;Safiullah&lt;/Author&gt;&lt;Year&gt;2018&lt;/Year&gt;&lt;RecNum&gt;4786&lt;/RecNum&gt;&lt;DisplayText&gt;(Safiullah &amp;amp; Shamsuddin, 2018)&lt;/DisplayText&gt;&lt;record&gt;&lt;rec-number&gt;4786&lt;/rec-number&gt;&lt;foreign-keys&gt;&lt;key app="EN" db-id="sx0f020d5apr9fe2s5ev2fdh5ztsrxafrxr5" timestamp="1668693750" guid="acb87326-52c9-4f3d-8538-220e867ca783"&gt;4786&lt;/key&gt;&lt;/foreign-keys&gt;&lt;ref-type name="Journal Article"&gt;17&lt;/ref-type&gt;&lt;contributors&gt;&lt;authors&gt;&lt;author&gt;Safiullah, Md&lt;/author&gt;&lt;author&gt;Shamsuddin, Abul&lt;/author&gt;&lt;/authors&gt;&lt;/contributors&gt;&lt;titles&gt;&lt;title&gt;Risk in Islamic banking and corporate governance&lt;/title&gt;&lt;secondary-title&gt;Pacific-Basin Finance Journal&lt;/secondary-title&gt;&lt;/titles&gt;&lt;periodical&gt;&lt;full-title&gt;Pacific-Basin Finance Journal&lt;/full-title&gt;&lt;/periodical&gt;&lt;pages&gt;129-149&lt;/pages&gt;&lt;volume&gt;47&lt;/volume&gt;&lt;dates&gt;&lt;year&gt;2018&lt;/year&gt;&lt;/dates&gt;&lt;isbn&gt;0927-538X&lt;/isbn&gt;&lt;urls&gt;&lt;/urls&gt;&lt;/record&gt;&lt;/Cite&gt;&lt;/EndNote&gt;</w:instrText>
      </w:r>
      <w:r w:rsidR="00CD19CF" w:rsidRPr="00026D20">
        <w:fldChar w:fldCharType="separate"/>
      </w:r>
      <w:r w:rsidR="00CD19CF" w:rsidRPr="00026D20">
        <w:rPr>
          <w:noProof/>
        </w:rPr>
        <w:t>(Safiullah &amp; Shamsuddin, 2018)</w:t>
      </w:r>
      <w:r w:rsidR="00CD19CF" w:rsidRPr="00026D20">
        <w:fldChar w:fldCharType="end"/>
      </w:r>
      <w:r w:rsidR="002825F1" w:rsidRPr="00026D20">
        <w:t xml:space="preserve"> on </w:t>
      </w:r>
      <w:r w:rsidR="00CD19CF" w:rsidRPr="00026D20">
        <w:t>28 countries globally</w:t>
      </w:r>
      <w:r w:rsidR="002825F1" w:rsidRPr="00026D20">
        <w:t xml:space="preserve">. </w:t>
      </w:r>
      <w:r w:rsidR="00E573AC" w:rsidRPr="00026D20">
        <w:t>Meanwhile</w:t>
      </w:r>
      <w:r w:rsidR="002825F1" w:rsidRPr="00026D20">
        <w:t>, for the</w:t>
      </w:r>
      <w:r w:rsidR="00142940" w:rsidRPr="00026D20">
        <w:t xml:space="preserve"> risk</w:t>
      </w:r>
      <w:r w:rsidR="002C153A" w:rsidRPr="00026D20">
        <w:t xml:space="preserve">-taking </w:t>
      </w:r>
      <w:r w:rsidR="00E573AC" w:rsidRPr="00026D20">
        <w:t>behaviour</w:t>
      </w:r>
      <w:r w:rsidR="00142940" w:rsidRPr="00026D20">
        <w:t xml:space="preserve"> in Islamic banks</w:t>
      </w:r>
      <w:r w:rsidR="00E71017" w:rsidRPr="00026D20">
        <w:t xml:space="preserve">, </w:t>
      </w:r>
      <w:r w:rsidR="002825F1" w:rsidRPr="00026D20">
        <w:t>s</w:t>
      </w:r>
      <w:r w:rsidR="002A1022" w:rsidRPr="00026D20">
        <w:t>ome scholars</w:t>
      </w:r>
      <w:r w:rsidR="002C153A" w:rsidRPr="00026D20">
        <w:t xml:space="preserve"> demonstrated </w:t>
      </w:r>
      <w:r w:rsidR="002A1022" w:rsidRPr="00026D20">
        <w:t>that</w:t>
      </w:r>
      <w:r w:rsidR="002C153A" w:rsidRPr="00026D20">
        <w:t xml:space="preserve"> SSB size</w:t>
      </w:r>
      <w:r w:rsidR="002A1022" w:rsidRPr="00026D20">
        <w:t xml:space="preserve"> positively affects </w:t>
      </w:r>
      <w:r w:rsidR="002C153A" w:rsidRPr="00026D20">
        <w:t xml:space="preserve">risk-taking </w:t>
      </w:r>
      <w:r w:rsidR="00E573AC" w:rsidRPr="00026D20">
        <w:t>behaviour</w:t>
      </w:r>
      <w:r w:rsidR="002A1022" w:rsidRPr="00026D20">
        <w:t xml:space="preserve"> of Islamic banks</w:t>
      </w:r>
      <w:r w:rsidR="00E71017" w:rsidRPr="00026D20">
        <w:t xml:space="preserve"> leading to a higher </w:t>
      </w:r>
      <w:r w:rsidR="002A1022" w:rsidRPr="00026D20">
        <w:t xml:space="preserve">return </w:t>
      </w:r>
      <w:r w:rsidR="0079332B" w:rsidRPr="00026D20">
        <w:fldChar w:fldCharType="begin"/>
      </w:r>
      <w:r w:rsidR="0079332B" w:rsidRPr="00026D20">
        <w:instrText xml:space="preserve"> ADDIN EN.CITE &lt;EndNote&gt;&lt;Cite&gt;&lt;Author&gt;Hassan&lt;/Author&gt;&lt;Year&gt;2018&lt;/Year&gt;&lt;RecNum&gt;4780&lt;/RecNum&gt;&lt;DisplayText&gt;(Hassan et al., 2018)&lt;/DisplayText&gt;&lt;record&gt;&lt;rec-number&gt;4780&lt;/rec-number&gt;&lt;foreign-keys&gt;&lt;key app="EN" db-id="sx0f020d5apr9fe2s5ev2fdh5ztsrxafrxr5" timestamp="1668692737" guid="2584ee35-d375-445e-b191-92bceec52600"&gt;4780&lt;/key&gt;&lt;/foreign-keys&gt;&lt;ref-type name="Journal Article"&gt;17&lt;/ref-type&gt;&lt;contributors&gt;&lt;authors&gt;&lt;author&gt;Hassan, M. Kabir&lt;/author&gt;&lt;author&gt;Miglietta, Federica&lt;/author&gt;&lt;author&gt;Paltrinieri, Andrea&lt;/author&gt;&lt;author&gt;Floreani, Josanco&lt;/author&gt;&lt;/authors&gt;&lt;/contributors&gt;&lt;titles&gt;&lt;title&gt;The effects of Shariah board composition on Islamic equity indices&amp;apos; performance&lt;/title&gt;&lt;secondary-title&gt;Business Ethics: A European Review&lt;/secondary-title&gt;&lt;/titles&gt;&lt;periodical&gt;&lt;full-title&gt;Business Ethics: A European Review&lt;/full-title&gt;&lt;/periodical&gt;&lt;pages&gt;248-259&lt;/pages&gt;&lt;volume&gt;27&lt;/volume&gt;&lt;number&gt;3&lt;/number&gt;&lt;dates&gt;&lt;year&gt;2018&lt;/year&gt;&lt;pub-dates&gt;&lt;date&gt;2018-07-01&lt;/date&gt;&lt;/pub-dates&gt;&lt;/dates&gt;&lt;publisher&gt;Wiley&lt;/publisher&gt;&lt;isbn&gt;0962-8770&lt;/isbn&gt;&lt;urls&gt;&lt;/urls&gt;&lt;electronic-resource-num&gt;10.1111/beer.12185&lt;/electronic-resource-num&gt;&lt;access-date&gt;2022-11-17T13:41:27&lt;/access-date&gt;&lt;/record&gt;&lt;/Cite&gt;&lt;/EndNote&gt;</w:instrText>
      </w:r>
      <w:r w:rsidR="0079332B" w:rsidRPr="00026D20">
        <w:fldChar w:fldCharType="separate"/>
      </w:r>
      <w:r w:rsidR="0079332B" w:rsidRPr="00026D20">
        <w:rPr>
          <w:noProof/>
        </w:rPr>
        <w:t>(Hassan et al., 2018)</w:t>
      </w:r>
      <w:r w:rsidR="0079332B" w:rsidRPr="00026D20">
        <w:fldChar w:fldCharType="end"/>
      </w:r>
      <w:r w:rsidR="002A1022" w:rsidRPr="00026D20">
        <w:t xml:space="preserve"> and/or greater </w:t>
      </w:r>
      <w:r w:rsidR="00E71017" w:rsidRPr="00026D20">
        <w:t>efficiency</w:t>
      </w:r>
      <w:r w:rsidR="002A1022" w:rsidRPr="00026D20">
        <w:t xml:space="preserve"> </w:t>
      </w:r>
      <w:r w:rsidR="0079332B" w:rsidRPr="00026D20">
        <w:fldChar w:fldCharType="begin">
          <w:fldData xml:space="preserve">PEVuZE5vdGU+PENpdGU+PEF1dGhvcj5CZW4gWmVpbmViPC9BdXRob3I+PFllYXI+MjAxODwvWWVh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=
</w:fldData>
        </w:fldChar>
      </w:r>
      <w:r w:rsidR="0079332B" w:rsidRPr="00026D20">
        <w:instrText xml:space="preserve"> ADDIN EN.CITE </w:instrText>
      </w:r>
      <w:r w:rsidR="0079332B" w:rsidRPr="00026D20">
        <w:fldChar w:fldCharType="begin">
          <w:fldData xml:space="preserve">PEVuZE5vdGU+PENpdGU+PEF1dGhvcj5CZW4gWmVpbmViPC9BdXRob3I+PFllYXI+MjAxODwvWWVh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=
</w:fldData>
        </w:fldChar>
      </w:r>
      <w:r w:rsidR="0079332B" w:rsidRPr="00026D20">
        <w:instrText xml:space="preserve"> ADDIN EN.CITE.DATA </w:instrText>
      </w:r>
      <w:r w:rsidR="0079332B" w:rsidRPr="00026D20">
        <w:fldChar w:fldCharType="end"/>
      </w:r>
      <w:r w:rsidR="0079332B" w:rsidRPr="00026D20">
        <w:fldChar w:fldCharType="separate"/>
      </w:r>
      <w:r w:rsidR="0079332B" w:rsidRPr="00026D20">
        <w:rPr>
          <w:noProof/>
        </w:rPr>
        <w:t>(Ben Zeineb &amp; Mensi, 2018; Safiullah &amp; Shamsuddin, 2019)</w:t>
      </w:r>
      <w:r w:rsidR="0079332B" w:rsidRPr="00026D20">
        <w:fldChar w:fldCharType="end"/>
      </w:r>
      <w:r w:rsidR="002C153A" w:rsidRPr="00026D20">
        <w:t xml:space="preserve">, while </w:t>
      </w:r>
      <w:r w:rsidR="0079332B" w:rsidRPr="00026D20">
        <w:fldChar w:fldCharType="begin"/>
      </w:r>
      <w:r w:rsidR="00CD19CF" w:rsidRPr="00026D20">
        <w:instrText xml:space="preserve"> ADDIN EN.CITE &lt;EndNote&gt;&lt;Cite ExcludeYear="1"&gt;&lt;Author&gt;Prasojo&lt;/Author&gt;&lt;Year&gt;2022&lt;/Year&gt;&lt;RecNum&gt;4777&lt;/RecNum&gt;&lt;DisplayText&gt;(Prasojo et al.)&lt;/DisplayText&gt;&lt;record&gt;&lt;rec-number&gt;4777&lt;/rec-number&gt;&lt;foreign-keys&gt;&lt;key app="EN" db-id="sx0f020d5apr9fe2s5ev2fdh5ztsrxafrxr5" timestamp="1668692071" guid="919728ca-c3c5-4352-9e9a-da7a1351acab"&gt;4777&lt;/key&gt;&lt;/foreign-keys&gt;&lt;ref-type name="Journal Article"&gt;17&lt;/ref-type&gt;&lt;contributors&gt;&lt;authors&gt;&lt;author&gt;Prasojo, Prasojo&lt;/author&gt;&lt;author&gt;Yadiati, Winwin&lt;/author&gt;&lt;author&gt;Fitrijanti, Tettet&lt;/author&gt;&lt;author&gt;Sueb, Memed&lt;/author&gt;&lt;/authors&gt;&lt;/contributors&gt;&lt;titles&gt;&lt;title&gt;Do Risk-Taking and Shariah Governance Have a Relationship with Maqasid Shariah-Based Performance?&lt;/title&gt;&lt;secondary-title&gt;Global Review of Islamic Economics and Business&lt;/secondary-title&gt;&lt;/titles&gt;&lt;periodical&gt;&lt;full-title&gt;Global Review of Islamic Economics and Business&lt;/full-title&gt;&lt;/periodical&gt;&lt;volume&gt;10&lt;/volume&gt;&lt;number&gt;1&lt;/number&gt;&lt;dates&gt;&lt;year&gt;2022&lt;/year&gt;&lt;/dates&gt;&lt;isbn&gt;2338-7920&lt;/isbn&gt;&lt;urls&gt;&lt;/urls&gt;&lt;/record&gt;&lt;/Cite&gt;&lt;/EndNote&gt;</w:instrText>
      </w:r>
      <w:r w:rsidR="0079332B" w:rsidRPr="00026D20">
        <w:fldChar w:fldCharType="separate"/>
      </w:r>
      <w:r w:rsidR="0079332B" w:rsidRPr="00026D20">
        <w:rPr>
          <w:noProof/>
        </w:rPr>
        <w:t>(Prasojo et al.)</w:t>
      </w:r>
      <w:r w:rsidR="0079332B" w:rsidRPr="00026D20">
        <w:fldChar w:fldCharType="end"/>
      </w:r>
      <w:r w:rsidR="002C153A" w:rsidRPr="00026D20">
        <w:t xml:space="preserve"> advocated a positive moderating effect on the relationship between risk-taking and the performance of Islamic banks. These studies promote the compliance of Islamic banks to</w:t>
      </w:r>
      <w:r w:rsidR="006F1A7F" w:rsidRPr="00026D20">
        <w:t xml:space="preserve">ward AAOIFI’s requirement to have at least three members of SSB. </w:t>
      </w:r>
      <w:r w:rsidR="00E71017" w:rsidRPr="00026D20">
        <w:t>In the same vein</w:t>
      </w:r>
      <w:r w:rsidR="006F1A7F" w:rsidRPr="00026D20">
        <w:t xml:space="preserve">, other scholars also suggest the role of </w:t>
      </w:r>
      <w:r w:rsidR="002C153A" w:rsidRPr="00026D20">
        <w:t>SSB</w:t>
      </w:r>
      <w:r w:rsidRPr="00026D20">
        <w:t xml:space="preserve"> </w:t>
      </w:r>
      <w:r w:rsidR="006F1A7F" w:rsidRPr="00026D20">
        <w:t>in</w:t>
      </w:r>
      <w:r w:rsidR="002C153A" w:rsidRPr="00026D20">
        <w:t xml:space="preserve"> </w:t>
      </w:r>
      <w:r w:rsidR="006406EF" w:rsidRPr="00026D20">
        <w:t>achieving</w:t>
      </w:r>
      <w:r w:rsidR="002C153A" w:rsidRPr="00026D20">
        <w:t xml:space="preserve"> </w:t>
      </w:r>
      <w:r w:rsidR="006406EF" w:rsidRPr="00026D20">
        <w:t xml:space="preserve">better </w:t>
      </w:r>
      <w:r w:rsidR="006F1A7F" w:rsidRPr="00026D20">
        <w:t>credit ratings</w:t>
      </w:r>
      <w:r w:rsidR="000F71E3" w:rsidRPr="00026D20">
        <w:t xml:space="preserve"> disclosure</w:t>
      </w:r>
      <w:r w:rsidR="006F1A7F" w:rsidRPr="00026D20">
        <w:t xml:space="preserve"> </w:t>
      </w:r>
      <w:r w:rsidR="0079332B" w:rsidRPr="00026D20">
        <w:fldChar w:fldCharType="begin"/>
      </w:r>
      <w:r w:rsidR="0079332B" w:rsidRPr="00026D20">
        <w:instrText xml:space="preserve"> ADDIN EN.CITE &lt;EndNote&gt;&lt;Cite&gt;&lt;Author&gt;Elamer&lt;/Author&gt;&lt;Year&gt;2021&lt;/Year&gt;&lt;RecNum&gt;4781&lt;/RecNum&gt;&lt;DisplayText&gt;(Elamer et al., 2021)&lt;/DisplayText&gt;&lt;record&gt;&lt;rec-number&gt;4781&lt;/rec-number&gt;&lt;foreign-keys&gt;&lt;key app="EN" db-id="sx0f020d5apr9fe2s5ev2fdh5ztsrxafrxr5" timestamp="1668692895" guid="8fb86bad-eea6-487d-9cd8-c1c0eed99b6e"&gt;4781&lt;/key&gt;&lt;/foreign-keys&gt;&lt;ref-type name="Journal Article"&gt;17&lt;/ref-type&gt;&lt;contributors&gt;&lt;authors&gt;&lt;author&gt;Elamer, Ahmed A.&lt;/author&gt;&lt;author&gt;Ntim, Collins G.&lt;/author&gt;&lt;author&gt;Abdou, Hussein A.&lt;/author&gt;&lt;author&gt;Owusu, Andrews&lt;/author&gt;&lt;author&gt;Elmagrhi, Mohamed&lt;/author&gt;&lt;author&gt;Ibrahim, Awad Elsayed Awad&lt;/author&gt;&lt;/authors&gt;&lt;/contributors&gt;&lt;titles&gt;&lt;title&gt;Are bank risk disclosures informative? Evidence from debt markets&lt;/title&gt;&lt;secondary-title&gt;International Journal of Finance &amp;amp; Economics&lt;/secondary-title&gt;&lt;/titles&gt;&lt;periodical&gt;&lt;full-title&gt;International Journal of Finance &amp;amp; Economics&lt;/full-title&gt;&lt;/periodical&gt;&lt;pages&gt;1270-1298&lt;/pages&gt;&lt;volume&gt;26&lt;/volume&gt;&lt;number&gt;1&lt;/number&gt;&lt;dates&gt;&lt;year&gt;2021&lt;/year&gt;&lt;pub-dates&gt;&lt;date&gt;2021-01-01&lt;/date&gt;&lt;/pub-dates&gt;&lt;/dates&gt;&lt;publisher&gt;Wiley&lt;/publisher&gt;&lt;isbn&gt;1076-9307&lt;/isbn&gt;&lt;urls&gt;&lt;/urls&gt;&lt;electronic-resource-num&gt;10.1002/ijfe.1849&lt;/electronic-resource-num&gt;&lt;access-date&gt;2022-11-17T13:48:09&lt;/access-date&gt;&lt;/record&gt;&lt;/Cite&gt;&lt;/EndNote&gt;</w:instrText>
      </w:r>
      <w:r w:rsidR="0079332B" w:rsidRPr="00026D20">
        <w:fldChar w:fldCharType="separate"/>
      </w:r>
      <w:r w:rsidR="0079332B" w:rsidRPr="00026D20">
        <w:rPr>
          <w:noProof/>
        </w:rPr>
        <w:t>(Elamer et al., 2021)</w:t>
      </w:r>
      <w:r w:rsidR="0079332B" w:rsidRPr="00026D20">
        <w:fldChar w:fldCharType="end"/>
      </w:r>
      <w:r w:rsidR="000F71E3" w:rsidRPr="00026D20">
        <w:t xml:space="preserve">, </w:t>
      </w:r>
      <w:r w:rsidR="006406EF" w:rsidRPr="00026D20">
        <w:t xml:space="preserve">enhanced </w:t>
      </w:r>
      <w:r w:rsidR="000F71E3" w:rsidRPr="00026D20">
        <w:t xml:space="preserve">operational risk disclosure </w:t>
      </w:r>
      <w:r w:rsidR="0079332B" w:rsidRPr="00026D20">
        <w:fldChar w:fldCharType="begin"/>
      </w:r>
      <w:r w:rsidR="0079332B" w:rsidRPr="00026D20">
        <w:instrText xml:space="preserve"> ADDIN EN.CITE &lt;EndNote&gt;&lt;Cite&gt;&lt;Author&gt;Neifar&lt;/Author&gt;&lt;Year&gt;2018&lt;/Year&gt;&lt;RecNum&gt;4782&lt;/RecNum&gt;&lt;DisplayText&gt;(Neifar &amp;amp; Jarboui, 2018)&lt;/DisplayText&gt;&lt;record&gt;&lt;rec-number&gt;4782&lt;/rec-number&gt;&lt;foreign-keys&gt;&lt;key app="EN" db-id="sx0f020d5apr9fe2s5ev2fdh5ztsrxafrxr5" timestamp="1668692964" guid="c4d4622e-12ae-4973-ad61-42174609c644"&gt;4782&lt;/key&gt;&lt;/foreign-keys&gt;&lt;ref-type name="Journal Article"&gt;17&lt;/ref-type&gt;&lt;contributors&gt;&lt;authors&gt;&lt;author&gt;Neifar, Souhir&lt;/author&gt;&lt;author&gt;Jarboui, Anis&lt;/author&gt;&lt;/authors&gt;&lt;/contributors&gt;&lt;titles&gt;&lt;title&gt;Corporate governance and operational risk voluntary disclosure: Evidence from Islamic banks&lt;/title&gt;&lt;secondary-title&gt;Research in International Business and Finance&lt;/secondary-title&gt;&lt;/titles&gt;&lt;periodical&gt;&lt;full-title&gt;Research in International Business and Finance&lt;/full-title&gt;&lt;/periodical&gt;&lt;pages&gt;43-54&lt;/pages&gt;&lt;volume&gt;46&lt;/volume&gt;&lt;keywords&gt;&lt;keyword&gt;Corporate governance&lt;/keyword&gt;&lt;keyword&gt;Risk disclosure&lt;/keyword&gt;&lt;keyword&gt;Operational risk&lt;/keyword&gt;&lt;/keywords&gt;&lt;dates&gt;&lt;year&gt;2018&lt;/year&gt;&lt;pub-dates&gt;&lt;date&gt;2018/12/01/&lt;/date&gt;&lt;/pub-dates&gt;&lt;/dates&gt;&lt;isbn&gt;0275-5319&lt;/isbn&gt;&lt;urls&gt;&lt;related-urls&gt;&lt;url&gt;https://www.sciencedirect.com/science/article/pii/S0275531917300995&lt;/url&gt;&lt;/related-urls&gt;&lt;/urls&gt;&lt;electronic-resource-num&gt;https://doi.org/10.1016/j.ribaf.2017.09.006&lt;/electronic-resource-num&gt;&lt;/record&gt;&lt;/Cite&gt;&lt;/EndNote&gt;</w:instrText>
      </w:r>
      <w:r w:rsidR="0079332B" w:rsidRPr="00026D20">
        <w:fldChar w:fldCharType="separate"/>
      </w:r>
      <w:r w:rsidR="0079332B" w:rsidRPr="00026D20">
        <w:rPr>
          <w:noProof/>
        </w:rPr>
        <w:t>(Neifar &amp; Jarboui, 2018)</w:t>
      </w:r>
      <w:r w:rsidR="0079332B" w:rsidRPr="00026D20">
        <w:fldChar w:fldCharType="end"/>
      </w:r>
      <w:r w:rsidR="000F71E3" w:rsidRPr="00026D20">
        <w:t xml:space="preserve">, </w:t>
      </w:r>
      <w:r w:rsidR="002825F1" w:rsidRPr="00026D20">
        <w:t>higher</w:t>
      </w:r>
      <w:r w:rsidR="006406EF" w:rsidRPr="00026D20">
        <w:t xml:space="preserve"> liquidity risk </w:t>
      </w:r>
      <w:r w:rsidR="0079332B" w:rsidRPr="00026D20">
        <w:fldChar w:fldCharType="begin"/>
      </w:r>
      <w:r w:rsidR="00CD19CF" w:rsidRPr="00026D20">
        <w:instrText xml:space="preserve"> ADDIN EN.CITE &lt;EndNote&gt;&lt;Cite&gt;&lt;Author&gt;Aslam&lt;/Author&gt;&lt;Year&gt;2021&lt;/Year&gt;&lt;RecNum&gt;4787&lt;/RecNum&gt;&lt;DisplayText&gt;(Aslam &amp;amp; Haron, 2021; Safiullah &amp;amp; Shamsuddin, 2018)&lt;/DisplayText&gt;&lt;record&gt;&lt;rec-number&gt;4787&lt;/rec-number&gt;&lt;foreign-keys&gt;&lt;key app="EN" db-id="sx0f020d5apr9fe2s5ev2fdh5ztsrxafrxr5" timestamp="1668693802" guid="c1921d4c-6772-4cd9-8d82-14094af57cbc"&gt;4787&lt;/key&gt;&lt;/foreign-keys&gt;&lt;ref-type name="Journal Article"&gt;17&lt;/ref-type&gt;&lt;contributors&gt;&lt;authors&gt;&lt;author&gt;Aslam, Ejaz&lt;/author&gt;&lt;author&gt;Haron, Razali&lt;/author&gt;&lt;/authors&gt;&lt;/contributors&gt;&lt;titles&gt;&lt;title&gt;Corporate governance and risk-taking of Islamic banks: evidence from OIC countries&lt;/title&gt;&lt;secondary-title&gt;Corporate Governance: The International Journal of Business in Society&lt;/secondary-title&gt;&lt;/titles&gt;&lt;periodical&gt;&lt;full-title&gt;Corporate Governance: The international journal of business in society&lt;/full-title&gt;&lt;/periodical&gt;&lt;pages&gt;1460-1474&lt;/pages&gt;&lt;volume&gt;21&lt;/volume&gt;&lt;number&gt;7&lt;/number&gt;&lt;dates&gt;&lt;year&gt;2021&lt;/year&gt;&lt;pub-dates&gt;&lt;date&gt;2021-10-08&lt;/date&gt;&lt;/pub-dates&gt;&lt;/dates&gt;&lt;publisher&gt;Emerald&lt;/publisher&gt;&lt;isbn&gt;1472-0701&lt;/isbn&gt;&lt;urls&gt;&lt;/urls&gt;&lt;electronic-resource-num&gt;10.1108/cg-08-2020-0311&lt;/electronic-resource-num&gt;&lt;access-date&gt;2022-11-17T13:51:23&lt;/access-date&gt;&lt;/record&gt;&lt;/Cite&gt;&lt;Cite&gt;&lt;Author&gt;Safiullah&lt;/Author&gt;&lt;Year&gt;2018&lt;/Year&gt;&lt;RecNum&gt;4786&lt;/RecNum&gt;&lt;record&gt;&lt;rec-number&gt;4786&lt;/rec-number&gt;&lt;foreign-keys&gt;&lt;key app="EN" db-id="sx0f020d5apr9fe2s5ev2fdh5ztsrxafrxr5" timestamp="1668693750" guid="acb87326-52c9-4f3d-8538-220e867ca783"&gt;4786&lt;/key&gt;&lt;/foreign-keys&gt;&lt;ref-type name="Journal Article"&gt;17&lt;/ref-type&gt;&lt;contributors&gt;&lt;authors&gt;&lt;author&gt;Safiullah, Md&lt;/author&gt;&lt;author&gt;Shamsuddin, Abul&lt;/author&gt;&lt;/authors&gt;&lt;/contributors&gt;&lt;titles&gt;&lt;title&gt;Risk in Islamic banking and corporate governance&lt;/title&gt;&lt;secondary-title&gt;Pacific-Basin Finance Journal&lt;/secondary-title&gt;&lt;/titles&gt;&lt;periodical&gt;&lt;full-title&gt;Pacific-Basin Finance Journal&lt;/full-title&gt;&lt;/periodical&gt;&lt;pages&gt;129-149&lt;/pages&gt;&lt;volume&gt;47&lt;/volume&gt;&lt;dates&gt;&lt;year&gt;2018&lt;/year&gt;&lt;/dates&gt;&lt;isbn&gt;0927-538X&lt;/isbn&gt;&lt;urls&gt;&lt;/urls&gt;&lt;/record&gt;&lt;/Cite&gt;&lt;/EndNote&gt;</w:instrText>
      </w:r>
      <w:r w:rsidR="0079332B" w:rsidRPr="00026D20">
        <w:fldChar w:fldCharType="separate"/>
      </w:r>
      <w:r w:rsidR="00CD19CF" w:rsidRPr="00026D20">
        <w:rPr>
          <w:noProof/>
        </w:rPr>
        <w:t>(Aslam &amp; Haron, 2021; Safiullah &amp; Shamsuddin, 2018)</w:t>
      </w:r>
      <w:r w:rsidR="0079332B" w:rsidRPr="00026D20">
        <w:fldChar w:fldCharType="end"/>
      </w:r>
      <w:r w:rsidR="003E6718" w:rsidRPr="00026D20">
        <w:t>,</w:t>
      </w:r>
      <w:r w:rsidR="006406EF" w:rsidRPr="00026D20">
        <w:t xml:space="preserve"> and</w:t>
      </w:r>
      <w:r w:rsidR="003E6718" w:rsidRPr="00026D20">
        <w:t xml:space="preserve"> diminished insolvency risk </w:t>
      </w:r>
      <w:r w:rsidR="0079332B" w:rsidRPr="00026D20">
        <w:fldChar w:fldCharType="begin"/>
      </w:r>
      <w:r w:rsidR="0079332B" w:rsidRPr="00026D20">
        <w:instrText xml:space="preserve"> ADDIN EN.CITE &lt;EndNote&gt;&lt;Cite&gt;&lt;Author&gt;Safiullah&lt;/Author&gt;&lt;Year&gt;2018&lt;/Year&gt;&lt;RecNum&gt;4786&lt;/RecNum&gt;&lt;DisplayText&gt;(Safiullah &amp;amp; Shamsuddin, 2018)&lt;/DisplayText&gt;&lt;record&gt;&lt;rec-number&gt;4786&lt;/rec-number&gt;&lt;foreign-keys&gt;&lt;key app="EN" db-id="sx0f020d5apr9fe2s5ev2fdh5ztsrxafrxr5" timestamp="1668693750" guid="acb87326-52c9-4f3d-8538-220e867ca783"&gt;4786&lt;/key&gt;&lt;/foreign-keys&gt;&lt;ref-type name="Journal Article"&gt;17&lt;/ref-type&gt;&lt;contributors&gt;&lt;authors&gt;&lt;author&gt;Safiullah, Md&lt;/author&gt;&lt;author&gt;Shamsuddin, Abul&lt;/author&gt;&lt;/authors&gt;&lt;/contributors&gt;&lt;titles&gt;&lt;title&gt;Risk in Islamic banking and corporate governance&lt;/title&gt;&lt;secondary-title&gt;Pacific-Basin Finance Journal&lt;/secondary-title&gt;&lt;/titles&gt;&lt;periodical&gt;&lt;full-title&gt;Pacific-Basin Finance Journal&lt;/full-title&gt;&lt;/periodical&gt;&lt;pages&gt;129-149&lt;/pages&gt;&lt;volume&gt;47&lt;/volume&gt;&lt;dates&gt;&lt;year&gt;2018&lt;/year&gt;&lt;/dates&gt;&lt;isbn&gt;0927-538X&lt;/isbn&gt;&lt;urls&gt;&lt;/urls&gt;&lt;/record&gt;&lt;/Cite&gt;&lt;/EndNote&gt;</w:instrText>
      </w:r>
      <w:r w:rsidR="0079332B" w:rsidRPr="00026D20">
        <w:fldChar w:fldCharType="separate"/>
      </w:r>
      <w:r w:rsidR="0079332B" w:rsidRPr="00026D20">
        <w:rPr>
          <w:noProof/>
        </w:rPr>
        <w:t>(Safiullah &amp; Shamsuddin, 2018)</w:t>
      </w:r>
      <w:r w:rsidR="0079332B" w:rsidRPr="00026D20">
        <w:fldChar w:fldCharType="end"/>
      </w:r>
      <w:r w:rsidR="006406EF" w:rsidRPr="00026D20">
        <w:t>.</w:t>
      </w:r>
    </w:p>
    <w:p w14:paraId="65B3B5FB" w14:textId="77777777" w:rsidR="00616AD3" w:rsidRPr="00026D20" w:rsidRDefault="00616AD3" w:rsidP="00026D20">
      <w:pPr>
        <w:pStyle w:val="NormalWeb"/>
        <w:shd w:val="clear" w:color="auto" w:fill="FFFFFF"/>
        <w:spacing w:before="0" w:beforeAutospacing="0" w:after="0" w:afterAutospacing="0" w:line="276" w:lineRule="auto"/>
        <w:jc w:val="both"/>
        <w:rPr>
          <w:b/>
          <w:bCs/>
        </w:rPr>
      </w:pPr>
    </w:p>
    <w:p w14:paraId="0C235D1D" w14:textId="075BBECF" w:rsidR="00D54F6D" w:rsidRPr="00026D20" w:rsidRDefault="00EA06C1" w:rsidP="00026D20">
      <w:pPr>
        <w:pStyle w:val="NormalWeb"/>
        <w:shd w:val="clear" w:color="auto" w:fill="FFFFFF"/>
        <w:spacing w:before="0" w:beforeAutospacing="0" w:after="0" w:afterAutospacing="0" w:line="276" w:lineRule="auto"/>
        <w:jc w:val="both"/>
      </w:pPr>
      <w:r w:rsidRPr="00026D20">
        <w:rPr>
          <w:b/>
          <w:bCs/>
        </w:rPr>
        <w:t xml:space="preserve">Third </w:t>
      </w:r>
      <w:r w:rsidR="000A3870" w:rsidRPr="00026D20">
        <w:rPr>
          <w:b/>
          <w:bCs/>
        </w:rPr>
        <w:t>s</w:t>
      </w:r>
      <w:r w:rsidRPr="00026D20">
        <w:rPr>
          <w:b/>
          <w:bCs/>
        </w:rPr>
        <w:t>tream</w:t>
      </w:r>
      <w:r w:rsidR="000A3870" w:rsidRPr="00026D20">
        <w:rPr>
          <w:b/>
          <w:bCs/>
        </w:rPr>
        <w:t xml:space="preserve"> </w:t>
      </w:r>
      <w:r w:rsidR="00D54F6D" w:rsidRPr="00026D20">
        <w:rPr>
          <w:b/>
          <w:bCs/>
        </w:rPr>
        <w:t>draws a link between</w:t>
      </w:r>
      <w:r w:rsidRPr="00026D20">
        <w:rPr>
          <w:b/>
          <w:bCs/>
        </w:rPr>
        <w:t xml:space="preserve"> </w:t>
      </w:r>
      <w:r w:rsidR="00592DC9" w:rsidRPr="00026D20">
        <w:rPr>
          <w:b/>
          <w:bCs/>
        </w:rPr>
        <w:t>Sharia governance and sustainability</w:t>
      </w:r>
      <w:bookmarkEnd w:id="2"/>
      <w:r w:rsidR="00D54F6D" w:rsidRPr="00026D20">
        <w:rPr>
          <w:b/>
          <w:bCs/>
        </w:rPr>
        <w:t xml:space="preserve">. </w:t>
      </w:r>
      <w:r w:rsidR="00C358D6" w:rsidRPr="00026D20">
        <w:t xml:space="preserve">Interest in </w:t>
      </w:r>
      <w:r w:rsidR="005865AC" w:rsidRPr="00026D20">
        <w:t xml:space="preserve">research of </w:t>
      </w:r>
      <w:r w:rsidR="00C358D6" w:rsidRPr="00026D20">
        <w:t xml:space="preserve">corporate governance and sustainability-related issues has </w:t>
      </w:r>
      <w:r w:rsidR="005865AC" w:rsidRPr="00026D20">
        <w:t>been arose</w:t>
      </w:r>
      <w:r w:rsidR="00C358D6" w:rsidRPr="00026D20">
        <w:t xml:space="preserve"> in all sectors including Islamic </w:t>
      </w:r>
      <w:r w:rsidR="005865AC" w:rsidRPr="00026D20">
        <w:t xml:space="preserve">banking and finance. The review of existing literature </w:t>
      </w:r>
      <w:r w:rsidR="00D0295F" w:rsidRPr="00026D20">
        <w:t xml:space="preserve">in this field </w:t>
      </w:r>
      <w:r w:rsidR="005865AC" w:rsidRPr="00026D20">
        <w:t xml:space="preserve">shows the dominance of </w:t>
      </w:r>
      <w:r w:rsidR="00D0295F" w:rsidRPr="00026D20">
        <w:t>Sharia governance</w:t>
      </w:r>
      <w:r w:rsidR="005865AC" w:rsidRPr="00026D20">
        <w:t xml:space="preserve"> in improving sustainability performance, highlighting a predominant focus on </w:t>
      </w:r>
      <w:r w:rsidR="00AB3C2D" w:rsidRPr="00026D20">
        <w:t xml:space="preserve">merely </w:t>
      </w:r>
      <w:r w:rsidR="005865AC" w:rsidRPr="00026D20">
        <w:t xml:space="preserve">financial performance indicators </w:t>
      </w:r>
      <w:r w:rsidR="0093081C" w:rsidRPr="00026D20">
        <w:fldChar w:fldCharType="begin">
          <w:fldData xml:space="preserve">PEVuZE5vdGU+PENpdGU+PEF1dGhvcj5NZWhyZWVuPC9BdXRob3I+PFllYXI+MjAyMDwvWWVhcj48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</w:fldData>
        </w:fldChar>
      </w:r>
      <w:r w:rsidR="0093081C" w:rsidRPr="00026D20">
        <w:instrText xml:space="preserve"> ADDIN EN.CITE </w:instrText>
      </w:r>
      <w:r w:rsidR="0093081C" w:rsidRPr="00026D20">
        <w:fldChar w:fldCharType="begin">
          <w:fldData xml:space="preserve">PEVuZE5vdGU+PENpdGU+PEF1dGhvcj5NZWhyZWVuPC9BdXRob3I+PFllYXI+MjAyMDwvWWVhcj48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</w:fldData>
        </w:fldChar>
      </w:r>
      <w:r w:rsidR="0093081C" w:rsidRPr="00026D20">
        <w:instrText xml:space="preserve"> ADDIN EN.CITE.DATA </w:instrText>
      </w:r>
      <w:r w:rsidR="0093081C" w:rsidRPr="00026D20">
        <w:fldChar w:fldCharType="end"/>
      </w:r>
      <w:r w:rsidR="0093081C" w:rsidRPr="00026D20">
        <w:fldChar w:fldCharType="separate"/>
      </w:r>
      <w:r w:rsidR="0093081C" w:rsidRPr="00026D20">
        <w:rPr>
          <w:noProof/>
        </w:rPr>
        <w:t>(Jan et al., 2022; Mehreen et al., 2020; Yesuf &amp; Aassouli, 2020)</w:t>
      </w:r>
      <w:r w:rsidR="0093081C" w:rsidRPr="00026D20">
        <w:fldChar w:fldCharType="end"/>
      </w:r>
      <w:r w:rsidR="00C44054" w:rsidRPr="00026D20">
        <w:t xml:space="preserve"> and</w:t>
      </w:r>
      <w:r w:rsidR="00AB3C2D" w:rsidRPr="00026D20">
        <w:t>/or</w:t>
      </w:r>
      <w:r w:rsidR="00C44054" w:rsidRPr="00026D20">
        <w:t xml:space="preserve"> Corporate Social Responsibility (CSR) disclosure index </w:t>
      </w:r>
      <w:r w:rsidR="0093081C" w:rsidRPr="00026D20">
        <w:fldChar w:fldCharType="begin">
          <w:fldData xml:space="preserve">PEVuZE5vdGU+PENpdGU+PEF1dGhvcj5LaGFuPC9BdXRob3I+PFllYXI+MjAxMzwvWWVhcj48UmVj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</w:fldData>
        </w:fldChar>
      </w:r>
      <w:r w:rsidR="0093081C" w:rsidRPr="00026D20">
        <w:instrText xml:space="preserve"> ADDIN EN.CITE </w:instrText>
      </w:r>
      <w:r w:rsidR="0093081C" w:rsidRPr="00026D20">
        <w:fldChar w:fldCharType="begin">
          <w:fldData xml:space="preserve">PEVuZE5vdGU+PENpdGU+PEF1dGhvcj5LaGFuPC9BdXRob3I+PFllYXI+MjAxMzwvWWVhcj48UmVj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</w:fldData>
        </w:fldChar>
      </w:r>
      <w:r w:rsidR="0093081C" w:rsidRPr="00026D20">
        <w:instrText xml:space="preserve"> ADDIN EN.CITE.DATA </w:instrText>
      </w:r>
      <w:r w:rsidR="0093081C" w:rsidRPr="00026D20">
        <w:fldChar w:fldCharType="end"/>
      </w:r>
      <w:r w:rsidR="0093081C" w:rsidRPr="00026D20">
        <w:fldChar w:fldCharType="separate"/>
      </w:r>
      <w:r w:rsidR="0093081C" w:rsidRPr="00026D20">
        <w:rPr>
          <w:noProof/>
        </w:rPr>
        <w:t>(Arsad et al., 2021; Farook et al., 2011; Gunardi et al., 2022; Khan, 2013; Ridwan &amp; Mayapada, 2022; Sulub et al., 2018; Yadiat &amp; Amrania, 2017; Yusoff et al., 2018; Zafar &amp; Sulaiman, 2020)</w:t>
      </w:r>
      <w:r w:rsidR="0093081C" w:rsidRPr="00026D20">
        <w:fldChar w:fldCharType="end"/>
      </w:r>
      <w:r w:rsidR="0093081C" w:rsidRPr="00026D20">
        <w:t xml:space="preserve">. </w:t>
      </w:r>
      <w:r w:rsidR="00D81DEC" w:rsidRPr="00026D20">
        <w:t>Some</w:t>
      </w:r>
      <w:r w:rsidR="001C613E" w:rsidRPr="00026D20">
        <w:t xml:space="preserve"> of these studies have </w:t>
      </w:r>
      <w:r w:rsidR="008A7F01" w:rsidRPr="00026D20">
        <w:t xml:space="preserve">empirically </w:t>
      </w:r>
      <w:r w:rsidR="001C613E" w:rsidRPr="00026D20">
        <w:t xml:space="preserve">found that </w:t>
      </w:r>
      <w:r w:rsidR="00D54F6D" w:rsidRPr="00026D20">
        <w:t>a specifically tailored corporate governance mechanism in Islamic banks (</w:t>
      </w:r>
      <w:r w:rsidR="003271F3" w:rsidRPr="00026D20">
        <w:t>i.e. presence and monitoring role of Sharia supervisory boards</w:t>
      </w:r>
      <w:r w:rsidR="00D54F6D" w:rsidRPr="00026D20">
        <w:t>) are evident to</w:t>
      </w:r>
      <w:r w:rsidR="00D0295F" w:rsidRPr="00026D20">
        <w:t xml:space="preserve"> significantly enhance Islamic banks’ financial performance</w:t>
      </w:r>
      <w:r w:rsidR="003271F3" w:rsidRPr="00026D20">
        <w:t xml:space="preserve"> </w:t>
      </w:r>
      <w:r w:rsidR="0093081C" w:rsidRPr="00026D20">
        <w:fldChar w:fldCharType="begin">
          <w:fldData xml:space="preserve">PEVuZE5vdGU+PENpdGU+PEF1dGhvcj5KYW48L0F1dGhvcj48WWVhcj4yMDIyPC9ZZWFyPjxSZWNO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=
</w:fldData>
        </w:fldChar>
      </w:r>
      <w:r w:rsidR="0093081C" w:rsidRPr="00026D20">
        <w:instrText xml:space="preserve"> ADDIN EN.CITE </w:instrText>
      </w:r>
      <w:r w:rsidR="0093081C" w:rsidRPr="00026D20">
        <w:fldChar w:fldCharType="begin">
          <w:fldData xml:space="preserve">PEVuZE5vdGU+PENpdGU+PEF1dGhvcj5KYW48L0F1dGhvcj48WWVhcj4yMDIyPC9ZZWFyPjxSZWNO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=
</w:fldData>
        </w:fldChar>
      </w:r>
      <w:r w:rsidR="0093081C" w:rsidRPr="00026D20">
        <w:instrText xml:space="preserve"> ADDIN EN.CITE.DATA </w:instrText>
      </w:r>
      <w:r w:rsidR="0093081C" w:rsidRPr="00026D20">
        <w:fldChar w:fldCharType="end"/>
      </w:r>
      <w:r w:rsidR="0093081C" w:rsidRPr="00026D20">
        <w:fldChar w:fldCharType="separate"/>
      </w:r>
      <w:r w:rsidR="0093081C" w:rsidRPr="00026D20">
        <w:rPr>
          <w:noProof/>
        </w:rPr>
        <w:t>(Jan et al., 2022; Yesuf &amp; Aassouli, 2020)</w:t>
      </w:r>
      <w:r w:rsidR="0093081C" w:rsidRPr="00026D20">
        <w:fldChar w:fldCharType="end"/>
      </w:r>
      <w:r w:rsidR="00D0295F" w:rsidRPr="00026D20">
        <w:t xml:space="preserve"> as well as their CSR reporting</w:t>
      </w:r>
      <w:r w:rsidR="00D81DEC" w:rsidRPr="00026D20">
        <w:t xml:space="preserve"> </w:t>
      </w:r>
      <w:r w:rsidR="0093081C" w:rsidRPr="00026D20">
        <w:fldChar w:fldCharType="begin">
          <w:fldData xml:space="preserve">PEVuZE5vdGU+PENpdGU+PEF1dGhvcj5GYXJvb2s8L0F1dGhvcj48WWVhcj4yMDExPC9ZZWFyPjxS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</w:fldData>
        </w:fldChar>
      </w:r>
      <w:r w:rsidR="0093081C" w:rsidRPr="00026D20">
        <w:instrText xml:space="preserve"> ADDIN EN.CITE </w:instrText>
      </w:r>
      <w:r w:rsidR="0093081C" w:rsidRPr="00026D20">
        <w:fldChar w:fldCharType="begin">
          <w:fldData xml:space="preserve">PEVuZE5vdGU+PENpdGU+PEF1dGhvcj5GYXJvb2s8L0F1dGhvcj48WWVhcj4yMDExPC9ZZWFyPjxS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</w:fldData>
        </w:fldChar>
      </w:r>
      <w:r w:rsidR="0093081C" w:rsidRPr="00026D20">
        <w:instrText xml:space="preserve"> ADDIN EN.CITE.DATA </w:instrText>
      </w:r>
      <w:r w:rsidR="0093081C" w:rsidRPr="00026D20">
        <w:fldChar w:fldCharType="end"/>
      </w:r>
      <w:r w:rsidR="0093081C" w:rsidRPr="00026D20">
        <w:fldChar w:fldCharType="separate"/>
      </w:r>
      <w:r w:rsidR="0093081C" w:rsidRPr="00026D20">
        <w:rPr>
          <w:noProof/>
        </w:rPr>
        <w:t>(Farook et al., 2011; Gunardi et al., 2022)</w:t>
      </w:r>
      <w:r w:rsidR="0093081C" w:rsidRPr="00026D20">
        <w:fldChar w:fldCharType="end"/>
      </w:r>
      <w:r w:rsidR="001C613E" w:rsidRPr="00026D20">
        <w:t>.</w:t>
      </w:r>
    </w:p>
    <w:p w14:paraId="2FCD02F2" w14:textId="65430F9F" w:rsidR="00BB4934" w:rsidRPr="00026D20" w:rsidRDefault="00AB3C2D" w:rsidP="00026D20">
      <w:pPr>
        <w:pStyle w:val="NormalWeb"/>
        <w:shd w:val="clear" w:color="auto" w:fill="FFFFFF"/>
        <w:spacing w:before="0" w:beforeAutospacing="0" w:after="0" w:afterAutospacing="0" w:line="276" w:lineRule="auto"/>
        <w:ind w:firstLine="720"/>
        <w:jc w:val="both"/>
      </w:pPr>
      <w:r w:rsidRPr="00026D20">
        <w:t xml:space="preserve">However, a lack of consistent definition and measurement is found within the existing literature, which trigger other scholars to conceptually develop a link between </w:t>
      </w:r>
      <w:r w:rsidR="00D54F6D" w:rsidRPr="00026D20">
        <w:t>Sharia</w:t>
      </w:r>
      <w:r w:rsidRPr="00026D20">
        <w:t xml:space="preserve"> governance and </w:t>
      </w:r>
      <w:r w:rsidR="00D54F6D" w:rsidRPr="00026D20">
        <w:t xml:space="preserve">multi-faceted </w:t>
      </w:r>
      <w:r w:rsidRPr="00026D20">
        <w:t xml:space="preserve">sustainability performance </w:t>
      </w:r>
      <w:r w:rsidR="0093081C" w:rsidRPr="00026D20">
        <w:fldChar w:fldCharType="begin">
          <w:fldData xml:space="preserve">PEVuZE5vdGU+PENpdGU+PEF1dGhvcj5KYW48L0F1dGhvcj48WWVhcj4yMDIxPC9ZZWFyPjxSZWNO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==
</w:fldData>
        </w:fldChar>
      </w:r>
      <w:r w:rsidR="0093081C" w:rsidRPr="00026D20">
        <w:instrText xml:space="preserve"> ADDIN EN.CITE </w:instrText>
      </w:r>
      <w:r w:rsidR="0093081C" w:rsidRPr="00026D20">
        <w:fldChar w:fldCharType="begin">
          <w:fldData xml:space="preserve">PEVuZE5vdGU+PENpdGU+PEF1dGhvcj5KYW48L0F1dGhvcj48WWVhcj4yMDIxPC9ZZWFyPjxSZWNO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==
</w:fldData>
        </w:fldChar>
      </w:r>
      <w:r w:rsidR="0093081C" w:rsidRPr="00026D20">
        <w:instrText xml:space="preserve"> ADDIN EN.CITE.DATA </w:instrText>
      </w:r>
      <w:r w:rsidR="0093081C" w:rsidRPr="00026D20">
        <w:fldChar w:fldCharType="end"/>
      </w:r>
      <w:r w:rsidR="0093081C" w:rsidRPr="00026D20">
        <w:fldChar w:fldCharType="separate"/>
      </w:r>
      <w:r w:rsidR="0093081C" w:rsidRPr="00026D20">
        <w:rPr>
          <w:noProof/>
        </w:rPr>
        <w:t>(A. Jan et al., 2021; A. A. Jan et al., 2021; Khan, 2019; Nasir et al., 2021)</w:t>
      </w:r>
      <w:r w:rsidR="0093081C" w:rsidRPr="00026D20">
        <w:fldChar w:fldCharType="end"/>
      </w:r>
      <w:r w:rsidRPr="00026D20">
        <w:t xml:space="preserve">. </w:t>
      </w:r>
      <w:r w:rsidR="00BB4934" w:rsidRPr="00026D20">
        <w:t xml:space="preserve">Several scholars </w:t>
      </w:r>
      <w:r w:rsidR="0093081C" w:rsidRPr="00026D20">
        <w:fldChar w:fldCharType="begin">
          <w:fldData xml:space="preserve">PEVuZE5vdGU+PENpdGU+PEF1dGhvcj5KYW48L0F1dGhvcj48WWVhcj4yMDIxPC9ZZWFyPjxSZWNO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</w:fldData>
        </w:fldChar>
      </w:r>
      <w:r w:rsidR="0093081C" w:rsidRPr="00026D20">
        <w:instrText xml:space="preserve"> ADDIN EN.CITE </w:instrText>
      </w:r>
      <w:r w:rsidR="0093081C" w:rsidRPr="00026D20">
        <w:fldChar w:fldCharType="begin">
          <w:fldData xml:space="preserve">PEVuZE5vdGU+PENpdGU+PEF1dGhvcj5KYW48L0F1dGhvcj48WWVhcj4yMDIxPC9ZZWFyPjxSZWNO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</w:fldData>
        </w:fldChar>
      </w:r>
      <w:r w:rsidR="0093081C" w:rsidRPr="00026D20">
        <w:instrText xml:space="preserve"> ADDIN EN.CITE.DATA </w:instrText>
      </w:r>
      <w:r w:rsidR="0093081C" w:rsidRPr="00026D20">
        <w:fldChar w:fldCharType="end"/>
      </w:r>
      <w:r w:rsidR="0093081C" w:rsidRPr="00026D20">
        <w:fldChar w:fldCharType="separate"/>
      </w:r>
      <w:r w:rsidR="0093081C" w:rsidRPr="00026D20">
        <w:rPr>
          <w:noProof/>
        </w:rPr>
        <w:t>(A. A. Jan et al., 2021; Nasir et al., 2021)</w:t>
      </w:r>
      <w:r w:rsidR="0093081C" w:rsidRPr="00026D20">
        <w:fldChar w:fldCharType="end"/>
      </w:r>
      <w:r w:rsidR="00BB4934" w:rsidRPr="00026D20">
        <w:t xml:space="preserve"> have sought to draw a link between Sharia governance and various </w:t>
      </w:r>
      <w:r w:rsidR="00D62B71" w:rsidRPr="00026D20">
        <w:t xml:space="preserve">fundamental </w:t>
      </w:r>
      <w:r w:rsidR="00BB4934" w:rsidRPr="00026D20">
        <w:t>dimensions of Islamic banks (</w:t>
      </w:r>
      <w:r w:rsidR="006A14EA" w:rsidRPr="00026D20">
        <w:t xml:space="preserve">i.e. </w:t>
      </w:r>
      <w:r w:rsidRPr="00026D20">
        <w:t>economic, social, and environment</w:t>
      </w:r>
      <w:r w:rsidR="006A14EA" w:rsidRPr="00026D20">
        <w:t>a</w:t>
      </w:r>
      <w:r w:rsidRPr="00026D20">
        <w:t>l</w:t>
      </w:r>
      <w:r w:rsidR="006A14EA" w:rsidRPr="00026D20">
        <w:t xml:space="preserve"> aspects</w:t>
      </w:r>
      <w:r w:rsidR="00BB4934" w:rsidRPr="00026D20">
        <w:t xml:space="preserve">), while several others </w:t>
      </w:r>
      <w:r w:rsidR="0093081C" w:rsidRPr="00026D20">
        <w:fldChar w:fldCharType="begin"/>
      </w:r>
      <w:r w:rsidR="0093081C" w:rsidRPr="00026D20">
        <w:instrText xml:space="preserve"> ADDIN EN.CITE &lt;EndNote&gt;&lt;Cite&gt;&lt;Author&gt;Jan&lt;/Author&gt;&lt;Year&gt;2021&lt;/Year&gt;&lt;RecNum&gt;4758&lt;/RecNum&gt;&lt;DisplayText&gt;(A. Jan et al., 2021; Khan, 2019)&lt;/DisplayText&gt;&lt;record&gt;&lt;rec-number&gt;4758&lt;/rec-number&gt;&lt;foreign-keys&gt;&lt;key app="EN" db-id="sx0f020d5apr9fe2s5ev2fdh5ztsrxafrxr5" timestamp="1668511192" guid="ebb5c275-aa14-4430-95e0-1f19dbd4f1ff"&gt;4758&lt;/key&gt;&lt;/foreign-keys&gt;&lt;ref-type name="Journal Article"&gt;17&lt;/ref-type&gt;&lt;contributors&gt;&lt;authors&gt;&lt;author&gt;Jan, Amin&lt;/author&gt;&lt;author&gt;Mata, Mário Nuno&lt;/author&gt;&lt;author&gt;Albinsson, Pia A&lt;/author&gt;&lt;author&gt;Martins, José Moleiro&lt;/author&gt;&lt;author&gt;Hassan, Rusni Bt&lt;/author&gt;&lt;author&gt;Mata, Pedro Neves&lt;/author&gt;&lt;/authors&gt;&lt;/contributors&gt;&lt;titles&gt;&lt;title&gt;Alignment of islamic banking sustainability indicators with sustainable development goals: Policy recommendations for addressing the covid-19 pandemic&lt;/title&gt;&lt;secondary-title&gt;Sustainability&lt;/secondary-title&gt;&lt;/titles&gt;&lt;periodical&gt;&lt;full-title&gt;Sustainability&lt;/full-title&gt;&lt;/periodical&gt;&lt;pages&gt;2607&lt;/pages&gt;&lt;volume&gt;13&lt;/volume&gt;&lt;number&gt;5&lt;/number&gt;&lt;dates&gt;&lt;year&gt;2021&lt;/year&gt;&lt;/dates&gt;&lt;isbn&gt;2071-1050&lt;/isbn&gt;&lt;urls&gt;&lt;/urls&gt;&lt;/record&gt;&lt;/Cite&gt;&lt;Cite&gt;&lt;Author&gt;Khan&lt;/Author&gt;&lt;Year&gt;2019&lt;/Year&gt;&lt;RecNum&gt;4637&lt;/RecNum&gt;&lt;record&gt;&lt;rec-number&gt;4637&lt;/rec-number&gt;&lt;foreign-keys&gt;&lt;key app="EN" db-id="sx0f020d5apr9fe2s5ev2fdh5ztsrxafrxr5" timestamp="1660576122" guid="d5c1e364-928f-4bda-935b-3ca95933e5f9"&gt;4637&lt;/key&gt;&lt;/foreign-keys&gt;&lt;ref-type name="Journal Article"&gt;17&lt;/ref-type&gt;&lt;contributors&gt;&lt;authors&gt;&lt;author&gt;Khan, Tariqullah.&lt;/author&gt;&lt;/authors&gt;&lt;/contributors&gt;&lt;titles&gt;&lt;title&gt;Reforming Islamic Finance for Achieving Sustainable Development Goals&lt;/title&gt;&lt;secondary-title&gt;journal of king Abdulaziz University Islamic Economics&lt;/secondary-title&gt;&lt;/titles&gt;&lt;periodical&gt;&lt;full-title&gt;journal of king Abdulaziz University Islamic Economics&lt;/full-title&gt;&lt;/periodical&gt;&lt;pages&gt;3-21&lt;/pages&gt;&lt;volume&gt;32&lt;/volume&gt;&lt;number&gt;1&lt;/number&gt;&lt;section&gt;3&lt;/section&gt;&lt;dates&gt;&lt;year&gt;2019&lt;/year&gt;&lt;/dates&gt;&lt;isbn&gt;1658-4244&amp;#xD;1018-7383&lt;/isbn&gt;&lt;urls&gt;&lt;/urls&gt;&lt;electronic-resource-num&gt;10.4197/Islec.32-1.1&lt;/electronic-resource-num&gt;&lt;/record&gt;&lt;/Cite&gt;&lt;/EndNote&gt;</w:instrText>
      </w:r>
      <w:r w:rsidR="0093081C" w:rsidRPr="00026D20">
        <w:fldChar w:fldCharType="separate"/>
      </w:r>
      <w:r w:rsidR="0093081C" w:rsidRPr="00026D20">
        <w:rPr>
          <w:noProof/>
        </w:rPr>
        <w:t>(A. Jan et al., 2021; Khan, 2019)</w:t>
      </w:r>
      <w:r w:rsidR="0093081C" w:rsidRPr="00026D20">
        <w:fldChar w:fldCharType="end"/>
      </w:r>
      <w:r w:rsidR="002748D0" w:rsidRPr="00026D20">
        <w:t xml:space="preserve"> </w:t>
      </w:r>
      <w:r w:rsidR="00BB4934" w:rsidRPr="00026D20">
        <w:t>have propose</w:t>
      </w:r>
      <w:r w:rsidR="002748D0" w:rsidRPr="00026D20">
        <w:t>d</w:t>
      </w:r>
      <w:r w:rsidR="00BB4934" w:rsidRPr="00026D20">
        <w:t xml:space="preserve"> the reform of </w:t>
      </w:r>
      <w:r w:rsidR="002748D0" w:rsidRPr="00026D20">
        <w:t>S</w:t>
      </w:r>
      <w:r w:rsidR="00BB4934" w:rsidRPr="00026D20">
        <w:t>haria governance</w:t>
      </w:r>
      <w:r w:rsidR="00D54F6D" w:rsidRPr="00026D20">
        <w:t xml:space="preserve"> of Islamic bank and its novel sustainability indicators</w:t>
      </w:r>
      <w:r w:rsidR="00BB4934" w:rsidRPr="00026D20">
        <w:t xml:space="preserve"> for</w:t>
      </w:r>
      <w:r w:rsidR="002748D0" w:rsidRPr="00026D20">
        <w:t xml:space="preserve"> a better alignment with</w:t>
      </w:r>
      <w:r w:rsidR="00BB4934" w:rsidRPr="00026D20">
        <w:t xml:space="preserve"> </w:t>
      </w:r>
      <w:r w:rsidR="002748D0" w:rsidRPr="00026D20">
        <w:t>Sustainable Development Goals (SDGs)</w:t>
      </w:r>
      <w:r w:rsidRPr="00026D20">
        <w:t xml:space="preserve">. </w:t>
      </w:r>
    </w:p>
    <w:p w14:paraId="3F104D7C" w14:textId="77777777" w:rsidR="00203930" w:rsidRPr="00026D20" w:rsidRDefault="00203930" w:rsidP="00026D20">
      <w:pPr>
        <w:pStyle w:val="NormalWeb"/>
        <w:shd w:val="clear" w:color="auto" w:fill="FFFFFF"/>
        <w:spacing w:before="0" w:beforeAutospacing="0" w:after="0" w:afterAutospacing="0" w:line="276" w:lineRule="auto"/>
        <w:jc w:val="both"/>
        <w:rPr>
          <w:b/>
          <w:bCs/>
        </w:rPr>
      </w:pPr>
    </w:p>
    <w:p w14:paraId="4CD3E87E" w14:textId="333A197C" w:rsidR="00CB3C94" w:rsidRPr="00026D20" w:rsidRDefault="00832B07" w:rsidP="00026D20">
      <w:pPr>
        <w:pStyle w:val="NormalWeb"/>
        <w:shd w:val="clear" w:color="auto" w:fill="FFFFFF"/>
        <w:spacing w:before="0" w:beforeAutospacing="0" w:after="0" w:afterAutospacing="0" w:line="276" w:lineRule="auto"/>
        <w:jc w:val="both"/>
      </w:pPr>
      <w:r w:rsidRPr="00026D20">
        <w:rPr>
          <w:b/>
          <w:bCs/>
        </w:rPr>
        <w:t xml:space="preserve">Fourth </w:t>
      </w:r>
      <w:r w:rsidR="000A3870" w:rsidRPr="00026D20">
        <w:rPr>
          <w:b/>
          <w:bCs/>
        </w:rPr>
        <w:t>s</w:t>
      </w:r>
      <w:r w:rsidRPr="00026D20">
        <w:rPr>
          <w:b/>
          <w:bCs/>
        </w:rPr>
        <w:t>tream</w:t>
      </w:r>
      <w:r w:rsidR="000A3870" w:rsidRPr="00026D20">
        <w:rPr>
          <w:b/>
          <w:bCs/>
        </w:rPr>
        <w:t xml:space="preserve"> investigated</w:t>
      </w:r>
      <w:r w:rsidRPr="00026D20">
        <w:rPr>
          <w:b/>
          <w:bCs/>
        </w:rPr>
        <w:t xml:space="preserve"> </w:t>
      </w:r>
      <w:r w:rsidR="000A3870" w:rsidRPr="00026D20">
        <w:rPr>
          <w:b/>
          <w:bCs/>
        </w:rPr>
        <w:t>t</w:t>
      </w:r>
      <w:r w:rsidRPr="00026D20">
        <w:rPr>
          <w:b/>
          <w:bCs/>
        </w:rPr>
        <w:t>he effect of Sharia governance toward firm</w:t>
      </w:r>
      <w:r w:rsidR="00B76E81" w:rsidRPr="00026D20">
        <w:rPr>
          <w:b/>
          <w:bCs/>
        </w:rPr>
        <w:t xml:space="preserve">’s </w:t>
      </w:r>
      <w:r w:rsidRPr="00026D20">
        <w:rPr>
          <w:b/>
          <w:bCs/>
        </w:rPr>
        <w:t>performance</w:t>
      </w:r>
      <w:r w:rsidR="00EF4B57" w:rsidRPr="00026D20">
        <w:rPr>
          <w:b/>
          <w:bCs/>
        </w:rPr>
        <w:t xml:space="preserve">. </w:t>
      </w:r>
      <w:r w:rsidR="00EF4B57" w:rsidRPr="00026D20">
        <w:t xml:space="preserve">Many scholars have uncovered an enormous effect </w:t>
      </w:r>
      <w:r w:rsidR="004068DF" w:rsidRPr="00026D20">
        <w:t xml:space="preserve">of Sharia governance </w:t>
      </w:r>
      <w:r w:rsidR="00EF4B57" w:rsidRPr="00026D20">
        <w:t xml:space="preserve">on </w:t>
      </w:r>
      <w:r w:rsidR="00B76E81" w:rsidRPr="00026D20">
        <w:t>the firm’s financial performance but a negligible effect on firm’s social and/or environmental performance.</w:t>
      </w:r>
      <w:r w:rsidR="004068DF" w:rsidRPr="00026D20">
        <w:t xml:space="preserve"> The existing literature have resulted in mixed findings on the relationship between various attributes </w:t>
      </w:r>
      <w:r w:rsidR="004068DF" w:rsidRPr="00026D20">
        <w:lastRenderedPageBreak/>
        <w:t xml:space="preserve">of Sharia supervisory boards (SSBs) towards profitability and market performance of Islamic banks. </w:t>
      </w:r>
      <w:r w:rsidR="008068D6" w:rsidRPr="00026D20">
        <w:t xml:space="preserve">While </w:t>
      </w:r>
      <w:r w:rsidR="00CB3C94" w:rsidRPr="00026D20">
        <w:fldChar w:fldCharType="begin"/>
      </w:r>
      <w:r w:rsidR="00CB3C94" w:rsidRPr="00026D20">
        <w:instrText xml:space="preserve"> ADDIN EN.CITE &lt;EndNote&gt;&lt;Cite&gt;&lt;Author&gt;Ajili&lt;/Author&gt;&lt;Year&gt;2018&lt;/Year&gt;&lt;RecNum&gt;4789&lt;/RecNum&gt;&lt;DisplayText&gt;(Ajili &amp;amp; Bouri, 2018)&lt;/DisplayText&gt;&lt;record&gt;&lt;rec-number&gt;4789&lt;/rec-number&gt;&lt;foreign-keys&gt;&lt;key app="EN" db-id="sx0f020d5apr9fe2s5ev2fdh5ztsrxafrxr5" timestamp="1668862199" guid="ecba1669-ab2f-457d-bd64-86887d335e9e"&gt;4789&lt;/key&gt;&lt;/foreign-keys&gt;&lt;ref-type name="Journal Article"&gt;17&lt;/ref-type&gt;&lt;contributors&gt;&lt;authors&gt;&lt;author&gt;Ajili, Hana&lt;/author&gt;&lt;author&gt;Bouri, Abdelfettah&lt;/author&gt;&lt;/authors&gt;&lt;/contributors&gt;&lt;titles&gt;&lt;title&gt;Corporate governance quality of Islamic banks: measurement and effect on financial performance&lt;/title&gt;&lt;secondary-title&gt;International Journal of Islamic and Middle Eastern Finance and Management&lt;/secondary-title&gt;&lt;/titles&gt;&lt;periodical&gt;&lt;full-title&gt;International Journal of Islamic and Middle Eastern Finance and Management&lt;/full-title&gt;&lt;/periodical&gt;&lt;pages&gt;470-487&lt;/pages&gt;&lt;volume&gt;11&lt;/volume&gt;&lt;number&gt;3&lt;/number&gt;&lt;dates&gt;&lt;year&gt;2018&lt;/year&gt;&lt;/dates&gt;&lt;publisher&gt;Emerald Publishing Limited&lt;/publisher&gt;&lt;isbn&gt;1753-8394&lt;/isbn&gt;&lt;urls&gt;&lt;related-urls&gt;&lt;url&gt;https://doi.org/10.1108/IMEFM-05-2017-0131&lt;/url&gt;&lt;/related-urls&gt;&lt;/urls&gt;&lt;electronic-resource-num&gt;10.1108/IMEFM-05-2017-0131&lt;/electronic-resource-num&gt;&lt;access-date&gt;2022/11/19&lt;/access-date&gt;&lt;/record&gt;&lt;/Cite&gt;&lt;/EndNote&gt;</w:instrText>
      </w:r>
      <w:r w:rsidR="00CB3C94" w:rsidRPr="00026D20">
        <w:fldChar w:fldCharType="separate"/>
      </w:r>
      <w:r w:rsidR="00CB3C94" w:rsidRPr="00026D20">
        <w:rPr>
          <w:noProof/>
        </w:rPr>
        <w:t>(Ajili &amp; Bouri, 2018)</w:t>
      </w:r>
      <w:r w:rsidR="00CB3C94" w:rsidRPr="00026D20">
        <w:fldChar w:fldCharType="end"/>
      </w:r>
      <w:r w:rsidR="008068D6" w:rsidRPr="00026D20">
        <w:t xml:space="preserve"> found no significant effect of corporate governance index in GCC’s Islamic banks toward financial performance, </w:t>
      </w:r>
      <w:r w:rsidR="00CB3C94" w:rsidRPr="00026D20">
        <w:fldChar w:fldCharType="begin"/>
      </w:r>
      <w:r w:rsidR="00CB3C94" w:rsidRPr="00026D20">
        <w:instrText xml:space="preserve"> ADDIN EN.CITE &lt;EndNote&gt;&lt;Cite&gt;&lt;Author&gt;Nawaz&lt;/Author&gt;&lt;Year&gt;2019&lt;/Year&gt;&lt;RecNum&gt;4790&lt;/RecNum&gt;&lt;DisplayText&gt;(Nawaz, 2019)&lt;/DisplayText&gt;&lt;record&gt;&lt;rec-number&gt;4790&lt;/rec-number&gt;&lt;foreign-keys&gt;&lt;key app="EN" db-id="sx0f020d5apr9fe2s5ev2fdh5ztsrxafrxr5" timestamp="1668862691" guid="77a30c91-10e5-48ab-8287-47d1b455942a"&gt;4790&lt;/key&gt;&lt;/foreign-keys&gt;&lt;ref-type name="Journal Article"&gt;17&lt;/ref-type&gt;&lt;contributors&gt;&lt;authors&gt;&lt;author&gt;Nawaz, Tasawar&lt;/author&gt;&lt;/authors&gt;&lt;/contributors&gt;&lt;titles&gt;&lt;title&gt;Exploring the Nexus Between Human Capital, Corporate Governance and Performance: Evidence from Islamic Banks&lt;/title&gt;&lt;secondary-title&gt;Journal of Business Ethics&lt;/secondary-title&gt;&lt;/titles&gt;&lt;periodical&gt;&lt;full-title&gt;Journal of Business Ethics&lt;/full-title&gt;&lt;/periodical&gt;&lt;pages&gt;567-587&lt;/pages&gt;&lt;volume&gt;157&lt;/volume&gt;&lt;number&gt;2&lt;/number&gt;&lt;dates&gt;&lt;year&gt;2019&lt;/year&gt;&lt;pub-dates&gt;&lt;date&gt;2019-06-01&lt;/date&gt;&lt;/pub-dates&gt;&lt;/dates&gt;&lt;publisher&gt;Springer Science and Business Media LLC&lt;/publisher&gt;&lt;isbn&gt;0167-4544&lt;/isbn&gt;&lt;urls&gt;&lt;related-urls&gt;&lt;url&gt;https://pearl.plymouth.ac.uk/bitstream/10026.1/10058/1/Repository-JBE-Manuscript%20%28Accepted%20Sep.%202017%29.pdf&lt;/url&gt;&lt;/related-urls&gt;&lt;/urls&gt;&lt;electronic-resource-num&gt;10.1007/s10551-017-3694-0&lt;/electronic-resource-num&gt;&lt;access-date&gt;2022-11-19T12:50:57&lt;/access-date&gt;&lt;/record&gt;&lt;/Cite&gt;&lt;/EndNote&gt;</w:instrText>
      </w:r>
      <w:r w:rsidR="00CB3C94" w:rsidRPr="00026D20">
        <w:fldChar w:fldCharType="separate"/>
      </w:r>
      <w:r w:rsidR="00CB3C94" w:rsidRPr="00026D20">
        <w:rPr>
          <w:noProof/>
        </w:rPr>
        <w:t>(Nawaz, 2019)</w:t>
      </w:r>
      <w:r w:rsidR="00CB3C94" w:rsidRPr="00026D20">
        <w:fldChar w:fldCharType="end"/>
      </w:r>
      <w:r w:rsidR="008068D6" w:rsidRPr="00026D20">
        <w:t xml:space="preserve"> </w:t>
      </w:r>
      <w:r w:rsidR="0097783C" w:rsidRPr="00026D20">
        <w:t>found a negative effect of SSB size on market performance in 47 banks globally</w:t>
      </w:r>
      <w:r w:rsidR="008068D6" w:rsidRPr="00026D20">
        <w:t xml:space="preserve">. On contrary, </w:t>
      </w:r>
      <w:r w:rsidR="0097783C" w:rsidRPr="00026D20">
        <w:t xml:space="preserve">other scholars </w:t>
      </w:r>
      <w:r w:rsidR="00CB3C94" w:rsidRPr="00026D20">
        <w:fldChar w:fldCharType="begin">
          <w:fldData xml:space="preserve">PEVuZE5vdGU+PENpdGU+PEF1dGhvcj5Ob21yYW48L0F1dGhvcj48WWVhcj4yMDIwPC9ZZWFyPjxS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</w:fldData>
        </w:fldChar>
      </w:r>
      <w:r w:rsidR="00E459AE" w:rsidRPr="00026D20">
        <w:instrText xml:space="preserve"> ADDIN EN.CITE </w:instrText>
      </w:r>
      <w:r w:rsidR="00E459AE" w:rsidRPr="00026D20">
        <w:fldChar w:fldCharType="begin">
          <w:fldData xml:space="preserve">PEVuZE5vdGU+PENpdGU+PEF1dGhvcj5Ob21yYW48L0F1dGhvcj48WWVhcj4yMDIwPC9ZZWFyPjxS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</w:fldData>
        </w:fldChar>
      </w:r>
      <w:r w:rsidR="00E459AE" w:rsidRPr="00026D20">
        <w:instrText xml:space="preserve"> ADDIN EN.CITE.DATA </w:instrText>
      </w:r>
      <w:r w:rsidR="00E459AE" w:rsidRPr="00026D20">
        <w:fldChar w:fldCharType="end"/>
      </w:r>
      <w:r w:rsidR="00CB3C94" w:rsidRPr="00026D20">
        <w:fldChar w:fldCharType="separate"/>
      </w:r>
      <w:r w:rsidR="00E459AE" w:rsidRPr="00026D20">
        <w:rPr>
          <w:noProof/>
        </w:rPr>
        <w:t>(Alam et al., 2022; Aslam &amp; Haron, 2020; Farag et al., 2018; Mollah &amp; Zaman, 2015; Nomran &amp; Haron, 2020)</w:t>
      </w:r>
      <w:r w:rsidR="00CB3C94" w:rsidRPr="00026D20">
        <w:fldChar w:fldCharType="end"/>
      </w:r>
      <w:r w:rsidR="0097783C" w:rsidRPr="00026D20">
        <w:t xml:space="preserve"> demonstrated </w:t>
      </w:r>
      <w:r w:rsidR="008068D6" w:rsidRPr="00026D20">
        <w:t>a positive and significant</w:t>
      </w:r>
      <w:r w:rsidR="0097783C" w:rsidRPr="00026D20">
        <w:t xml:space="preserve"> effect </w:t>
      </w:r>
      <w:r w:rsidR="008068D6" w:rsidRPr="00026D20">
        <w:t xml:space="preserve">of SSB attributes </w:t>
      </w:r>
      <w:r w:rsidR="0097783C" w:rsidRPr="00026D20">
        <w:t>on both financial and market performance</w:t>
      </w:r>
      <w:r w:rsidR="00D775CA" w:rsidRPr="00026D20">
        <w:t xml:space="preserve"> (i.e. Tobin’s Q, ROA, ROE)</w:t>
      </w:r>
      <w:r w:rsidR="0097783C" w:rsidRPr="00026D20">
        <w:t xml:space="preserve">. </w:t>
      </w:r>
      <w:r w:rsidR="008068D6" w:rsidRPr="00026D20">
        <w:t>These varying results can be attributed by the different samples selected, different time period</w:t>
      </w:r>
      <w:r w:rsidR="00736FC5" w:rsidRPr="00026D20">
        <w:t xml:space="preserve"> taken</w:t>
      </w:r>
      <w:r w:rsidR="008068D6" w:rsidRPr="00026D20">
        <w:t xml:space="preserve">, and/or different measurement of each variable. For example, </w:t>
      </w:r>
      <w:r w:rsidR="00CB3C94" w:rsidRPr="00026D20">
        <w:fldChar w:fldCharType="begin"/>
      </w:r>
      <w:r w:rsidR="00CB3C94" w:rsidRPr="00026D20">
        <w:instrText xml:space="preserve"> ADDIN EN.CITE &lt;EndNote&gt;&lt;Cite&gt;&lt;Author&gt;Nawaz&lt;/Author&gt;&lt;Year&gt;2019&lt;/Year&gt;&lt;RecNum&gt;4790&lt;/RecNum&gt;&lt;DisplayText&gt;(Nawaz, 2019)&lt;/DisplayText&gt;&lt;record&gt;&lt;rec-number&gt;4790&lt;/rec-number&gt;&lt;foreign-keys&gt;&lt;key app="EN" db-id="sx0f020d5apr9fe2s5ev2fdh5ztsrxafrxr5" timestamp="1668862691" guid="77a30c91-10e5-48ab-8287-47d1b455942a"&gt;4790&lt;/key&gt;&lt;/foreign-keys&gt;&lt;ref-type name="Journal Article"&gt;17&lt;/ref-type&gt;&lt;contributors&gt;&lt;authors&gt;&lt;author&gt;Nawaz, Tasawar&lt;/author&gt;&lt;/authors&gt;&lt;/contributors&gt;&lt;titles&gt;&lt;title&gt;Exploring the Nexus Between Human Capital, Corporate Governance and Performance: Evidence from Islamic Banks&lt;/title&gt;&lt;secondary-title&gt;Journal of Business Ethics&lt;/secondary-title&gt;&lt;/titles&gt;&lt;periodical&gt;&lt;full-title&gt;Journal of Business Ethics&lt;/full-title&gt;&lt;/periodical&gt;&lt;pages&gt;567-587&lt;/pages&gt;&lt;volume&gt;157&lt;/volume&gt;&lt;number&gt;2&lt;/number&gt;&lt;dates&gt;&lt;year&gt;2019&lt;/year&gt;&lt;pub-dates&gt;&lt;date&gt;2019-06-01&lt;/date&gt;&lt;/pub-dates&gt;&lt;/dates&gt;&lt;publisher&gt;Springer Science and Business Media LLC&lt;/publisher&gt;&lt;isbn&gt;0167-4544&lt;/isbn&gt;&lt;urls&gt;&lt;related-urls&gt;&lt;url&gt;https://pearl.plymouth.ac.uk/bitstream/10026.1/10058/1/Repository-JBE-Manuscript%20%28Accepted%20Sep.%202017%29.pdf&lt;/url&gt;&lt;/related-urls&gt;&lt;/urls&gt;&lt;electronic-resource-num&gt;10.1007/s10551-017-3694-0&lt;/electronic-resource-num&gt;&lt;access-date&gt;2022-11-19T12:50:57&lt;/access-date&gt;&lt;/record&gt;&lt;/Cite&gt;&lt;/EndNote&gt;</w:instrText>
      </w:r>
      <w:r w:rsidR="00CB3C94" w:rsidRPr="00026D20">
        <w:fldChar w:fldCharType="separate"/>
      </w:r>
      <w:r w:rsidR="00CB3C94" w:rsidRPr="00026D20">
        <w:rPr>
          <w:noProof/>
        </w:rPr>
        <w:t>(Nawaz, 2019)</w:t>
      </w:r>
      <w:r w:rsidR="00CB3C94" w:rsidRPr="00026D20">
        <w:fldChar w:fldCharType="end"/>
      </w:r>
      <w:r w:rsidR="008068D6" w:rsidRPr="00026D20">
        <w:t xml:space="preserve"> </w:t>
      </w:r>
      <w:r w:rsidR="00736FC5" w:rsidRPr="00026D20">
        <w:t>developed an index by combining</w:t>
      </w:r>
      <w:r w:rsidR="008068D6" w:rsidRPr="00026D20">
        <w:t xml:space="preserve"> several attributes of SSB (</w:t>
      </w:r>
      <w:r w:rsidR="00736FC5" w:rsidRPr="00026D20">
        <w:t>existence, size, doctoral qualification, and financial expertise) with various attributes of B</w:t>
      </w:r>
      <w:r w:rsidR="00B35C96" w:rsidRPr="00026D20">
        <w:t>oard of Directors</w:t>
      </w:r>
      <w:r w:rsidR="00736FC5" w:rsidRPr="00026D20">
        <w:t xml:space="preserve"> and Audit Committee, while </w:t>
      </w:r>
      <w:r w:rsidR="00CB3C94" w:rsidRPr="00026D20">
        <w:fldChar w:fldCharType="begin"/>
      </w:r>
      <w:r w:rsidR="00CB3C94" w:rsidRPr="00026D20">
        <w:instrText xml:space="preserve"> ADDIN EN.CITE &lt;EndNote&gt;&lt;Cite&gt;&lt;Author&gt;Nomran&lt;/Author&gt;&lt;Year&gt;2020&lt;/Year&gt;&lt;RecNum&gt;4791&lt;/RecNum&gt;&lt;DisplayText&gt;(Nomran &amp;amp; Haron, 2020)&lt;/DisplayText&gt;&lt;record&gt;&lt;rec-number&gt;4791&lt;/rec-number&gt;&lt;foreign-keys&gt;&lt;key app="EN" db-id="sx0f020d5apr9fe2s5ev2fdh5ztsrxafrxr5" timestamp="1668862692" guid="874775f5-78c0-4645-934c-1b4307826ae8"&gt;4791&lt;/key&gt;&lt;/foreign-keys&gt;&lt;ref-type name="Journal Article"&gt;17&lt;/ref-type&gt;&lt;contributors&gt;&lt;authors&gt;&lt;author&gt;Nomran, Naji Mansour&lt;/author&gt;&lt;author&gt;Haron, Razali&lt;/author&gt;&lt;/authors&gt;&lt;/contributors&gt;&lt;titles&gt;&lt;title&gt;Shari’ah supervisory board’s size impact on performance in the Islamic banking industry&lt;/title&gt;&lt;secondary-title&gt;Journal of Islamic Accounting and Business Research&lt;/secondary-title&gt;&lt;/titles&gt;&lt;periodical&gt;&lt;full-title&gt;Journal of Islamic Accounting and Business Research&lt;/full-title&gt;&lt;/periodical&gt;&lt;pages&gt;110-129&lt;/pages&gt;&lt;volume&gt;11&lt;/volume&gt;&lt;number&gt;1&lt;/number&gt;&lt;dates&gt;&lt;year&gt;2020&lt;/year&gt;&lt;pub-dates&gt;&lt;date&gt;2020-01-06&lt;/date&gt;&lt;/pub-dates&gt;&lt;/dates&gt;&lt;publisher&gt;Emerald&lt;/publisher&gt;&lt;isbn&gt;1759-0817&lt;/isbn&gt;&lt;urls&gt;&lt;/urls&gt;&lt;electronic-resource-num&gt;10.1108/jiabr-05-2017-0070&lt;/electronic-resource-num&gt;&lt;access-date&gt;2022-11-19T12:51:38&lt;/access-date&gt;&lt;/record&gt;&lt;/Cite&gt;&lt;/EndNote&gt;</w:instrText>
      </w:r>
      <w:r w:rsidR="00CB3C94" w:rsidRPr="00026D20">
        <w:fldChar w:fldCharType="separate"/>
      </w:r>
      <w:r w:rsidR="00CB3C94" w:rsidRPr="00026D20">
        <w:rPr>
          <w:noProof/>
        </w:rPr>
        <w:t>(Nomran &amp; Haron, 2020)</w:t>
      </w:r>
      <w:r w:rsidR="00CB3C94" w:rsidRPr="00026D20">
        <w:fldChar w:fldCharType="end"/>
      </w:r>
      <w:r w:rsidR="00736FC5" w:rsidRPr="00026D20">
        <w:t xml:space="preserve"> used a specific SSB characteristic (e.g. SSB size) as a single independent variable.</w:t>
      </w:r>
    </w:p>
    <w:p w14:paraId="6954AFCB" w14:textId="788B14D8" w:rsidR="00FC406F" w:rsidRPr="00026D20" w:rsidRDefault="00736FC5" w:rsidP="00026D20">
      <w:pPr>
        <w:pStyle w:val="NormalWeb"/>
        <w:shd w:val="clear" w:color="auto" w:fill="FFFFFF"/>
        <w:spacing w:before="0" w:beforeAutospacing="0" w:after="0" w:afterAutospacing="0" w:line="276" w:lineRule="auto"/>
        <w:ind w:firstLine="720"/>
        <w:jc w:val="both"/>
      </w:pPr>
      <w:r w:rsidRPr="00026D20">
        <w:t>Relatedly, other studies further investigated various</w:t>
      </w:r>
      <w:r w:rsidR="00D775CA" w:rsidRPr="00026D20">
        <w:t xml:space="preserve"> financial</w:t>
      </w:r>
      <w:r w:rsidRPr="00026D20">
        <w:t xml:space="preserve"> </w:t>
      </w:r>
      <w:r w:rsidR="00D775CA" w:rsidRPr="00026D20">
        <w:t xml:space="preserve">performance </w:t>
      </w:r>
      <w:r w:rsidRPr="00026D20">
        <w:t>indicators such as quality of the reported earning</w:t>
      </w:r>
      <w:r w:rsidR="00D775CA" w:rsidRPr="00026D20">
        <w:t xml:space="preserve">s </w:t>
      </w:r>
      <w:r w:rsidR="00CB3C94" w:rsidRPr="00026D20">
        <w:fldChar w:fldCharType="begin">
          <w:fldData xml:space="preserve">PEVuZE5vdGU+PENpdGU+PEF1dGhvcj5XYW4gSXNtYWlsPC9BdXRob3I+PFllYXI+MjAxNTwvWWVh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</w:fldData>
        </w:fldChar>
      </w:r>
      <w:r w:rsidR="00CB3C94" w:rsidRPr="00026D20">
        <w:instrText xml:space="preserve"> ADDIN EN.CITE </w:instrText>
      </w:r>
      <w:r w:rsidR="00CB3C94" w:rsidRPr="00026D20">
        <w:fldChar w:fldCharType="begin">
          <w:fldData xml:space="preserve">PEVuZE5vdGU+PENpdGU+PEF1dGhvcj5XYW4gSXNtYWlsPC9BdXRob3I+PFllYXI+MjAxNTwvWWVh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</w:fldData>
        </w:fldChar>
      </w:r>
      <w:r w:rsidR="00CB3C94" w:rsidRPr="00026D20">
        <w:instrText xml:space="preserve"> ADDIN EN.CITE.DATA </w:instrText>
      </w:r>
      <w:r w:rsidR="00CB3C94" w:rsidRPr="00026D20">
        <w:fldChar w:fldCharType="end"/>
      </w:r>
      <w:r w:rsidR="00CB3C94" w:rsidRPr="00026D20">
        <w:fldChar w:fldCharType="separate"/>
      </w:r>
      <w:r w:rsidR="00CB3C94" w:rsidRPr="00026D20">
        <w:rPr>
          <w:noProof/>
        </w:rPr>
        <w:t>(Farooq &amp; Abdelbari, 2015; Kolsi &amp; Grassa, 2017; Quttainah et al., 2013; Wan Ismail et al., 2015)</w:t>
      </w:r>
      <w:r w:rsidR="00CB3C94" w:rsidRPr="00026D20">
        <w:fldChar w:fldCharType="end"/>
      </w:r>
      <w:r w:rsidR="00D775CA" w:rsidRPr="00026D20">
        <w:t xml:space="preserve"> and credit ratings </w:t>
      </w:r>
      <w:r w:rsidR="00CB3C94" w:rsidRPr="00026D20">
        <w:fldChar w:fldCharType="begin"/>
      </w:r>
      <w:r w:rsidR="00CB3C94" w:rsidRPr="00026D20">
        <w:instrText xml:space="preserve"> ADDIN EN.CITE &lt;EndNote&gt;&lt;Cite&gt;&lt;Author&gt;Grassa&lt;/Author&gt;&lt;Year&gt;2016&lt;/Year&gt;&lt;RecNum&gt;4728&lt;/RecNum&gt;&lt;DisplayText&gt;(Grassa, 2016)&lt;/DisplayText&gt;&lt;record&gt;&lt;rec-number&gt;4728&lt;/rec-number&gt;&lt;foreign-keys&gt;&lt;key app="EN" db-id="sx0f020d5apr9fe2s5ev2fdh5ztsrxafrxr5" timestamp="1667139696" guid="bc31e85a-1a8c-4652-a59e-b10ae5842fdc"&gt;4728&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eriodical&gt;&lt;full-title&gt;Journal of Management &amp;amp; Governance&lt;/full-title&gt;&lt;/periodical&gt;&lt;pages&gt;875-906&lt;/pages&gt;&lt;volume&gt;20&lt;/volume&gt;&lt;number&gt;4&lt;/number&gt;&lt;dates&gt;&lt;year&gt;2016&lt;/year&gt;&lt;pub-dates&gt;&lt;date&gt;2016-12-01&lt;/date&gt;&lt;/pub-dates&gt;&lt;/dates&gt;&lt;publisher&gt;Springer Science and Business Media LLC&lt;/publisher&gt;&lt;isbn&gt;1385-3457&lt;/isbn&gt;&lt;urls&gt;&lt;/urls&gt;&lt;electronic-resource-num&gt;10.1007/s10997-015-9322-4&lt;/electronic-resource-num&gt;&lt;access-date&gt;2022-10-30T14:17:28&lt;/access-date&gt;&lt;/record&gt;&lt;/Cite&gt;&lt;/EndNote&gt;</w:instrText>
      </w:r>
      <w:r w:rsidR="00CB3C94" w:rsidRPr="00026D20">
        <w:fldChar w:fldCharType="separate"/>
      </w:r>
      <w:r w:rsidR="00CB3C94" w:rsidRPr="00026D20">
        <w:rPr>
          <w:noProof/>
        </w:rPr>
        <w:t>(Grassa, 2016)</w:t>
      </w:r>
      <w:r w:rsidR="00CB3C94" w:rsidRPr="00026D20">
        <w:fldChar w:fldCharType="end"/>
      </w:r>
      <w:r w:rsidRPr="00026D20">
        <w:t>.</w:t>
      </w:r>
      <w:r w:rsidR="00D775CA" w:rsidRPr="00026D20">
        <w:t xml:space="preserve"> Investigating Sharia-compliant companies in</w:t>
      </w:r>
      <w:r w:rsidR="00CB3C94" w:rsidRPr="00026D20">
        <w:t xml:space="preserve"> MENA and</w:t>
      </w:r>
      <w:r w:rsidR="00D775CA" w:rsidRPr="00026D20">
        <w:t xml:space="preserve"> Malaysia</w:t>
      </w:r>
      <w:r w:rsidR="00CB3C94" w:rsidRPr="00026D20">
        <w:t xml:space="preserve"> respectively</w:t>
      </w:r>
      <w:r w:rsidR="00D775CA" w:rsidRPr="00026D20">
        <w:t xml:space="preserve">, </w:t>
      </w:r>
      <w:r w:rsidR="00CB3C94" w:rsidRPr="00026D20">
        <w:fldChar w:fldCharType="begin"/>
      </w:r>
      <w:r w:rsidR="00CB3C94" w:rsidRPr="00026D20">
        <w:instrText xml:space="preserve"> ADDIN EN.CITE &lt;EndNote&gt;&lt;Cite&gt;&lt;Author&gt;Farooq&lt;/Author&gt;&lt;Year&gt;2015&lt;/Year&gt;&lt;RecNum&gt;4795&lt;/RecNum&gt;&lt;DisplayText&gt;(Farooq &amp;amp; Abdelbari, 2015)&lt;/DisplayText&gt;&lt;record&gt;&lt;rec-number&gt;4795&lt;/rec-number&gt;&lt;foreign-keys&gt;&lt;key app="EN" db-id="sx0f020d5apr9fe2s5ev2fdh5ztsrxafrxr5" timestamp="1668862697" guid="e488a63b-7830-4f30-993e-2dc95f8b4c66"&gt;4795&lt;/key&gt;&lt;/foreign-keys&gt;&lt;ref-type name="Journal Article"&gt;17&lt;/ref-type&gt;&lt;contributors&gt;&lt;authors&gt;&lt;author&gt;Farooq, Omar&lt;/author&gt;&lt;author&gt;Abdelbari, Allaa&lt;/author&gt;&lt;/authors&gt;&lt;/contributors&gt;&lt;titles&gt;&lt;title&gt;Earnings management behaviour of Shariah-compliant firms and non-Shariah-compliant firms&lt;/title&gt;&lt;secondary-title&gt;Journal of Islamic Accounting and Business Research&lt;/secondary-title&gt;&lt;/titles&gt;&lt;periodical&gt;&lt;full-title&gt;Journal of Islamic Accounting and Business Research&lt;/full-title&gt;&lt;/periodical&gt;&lt;pages&gt;173-188&lt;/pages&gt;&lt;volume&gt;6&lt;/volume&gt;&lt;number&gt;2&lt;/number&gt;&lt;dates&gt;&lt;year&gt;2015&lt;/year&gt;&lt;pub-dates&gt;&lt;date&gt;2015-09-14&lt;/date&gt;&lt;/pub-dates&gt;&lt;/dates&gt;&lt;publisher&gt;Emerald&lt;/publisher&gt;&lt;isbn&gt;1759-0817&lt;/isbn&gt;&lt;urls&gt;&lt;/urls&gt;&lt;electronic-resource-num&gt;10.1108/jiabr-07-2013-0021&lt;/electronic-resource-num&gt;&lt;access-date&gt;2022-11-19T12:55:16&lt;/access-date&gt;&lt;/record&gt;&lt;/Cite&gt;&lt;/EndNote&gt;</w:instrText>
      </w:r>
      <w:r w:rsidR="00CB3C94" w:rsidRPr="00026D20">
        <w:fldChar w:fldCharType="separate"/>
      </w:r>
      <w:r w:rsidR="00CB3C94" w:rsidRPr="00026D20">
        <w:rPr>
          <w:noProof/>
        </w:rPr>
        <w:t>(Farooq &amp; Abdelbari, 2015)</w:t>
      </w:r>
      <w:r w:rsidR="00CB3C94" w:rsidRPr="00026D20">
        <w:fldChar w:fldCharType="end"/>
      </w:r>
      <w:r w:rsidR="00097D86" w:rsidRPr="00026D20">
        <w:t xml:space="preserve"> and </w:t>
      </w:r>
      <w:r w:rsidR="00CB3C94" w:rsidRPr="00026D20">
        <w:fldChar w:fldCharType="begin"/>
      </w:r>
      <w:r w:rsidR="00CB3C94" w:rsidRPr="00026D20">
        <w:instrText xml:space="preserve"> ADDIN EN.CITE &lt;EndNote&gt;&lt;Cite&gt;&lt;Author&gt;Wan Ismail&lt;/Author&gt;&lt;Year&gt;2015&lt;/Year&gt;&lt;RecNum&gt;4799&lt;/RecNum&gt;&lt;DisplayText&gt;(Wan Ismail et al., 2015)&lt;/DisplayText&gt;&lt;record&gt;&lt;rec-number&gt;4799&lt;/rec-number&gt;&lt;foreign-keys&gt;&lt;key app="EN" db-id="sx0f020d5apr9fe2s5ev2fdh5ztsrxafrxr5" timestamp="1668862700" guid="4ab96cba-83ea-4ed9-bd94-5b9560d148c2"&gt;4799&lt;/key&gt;&lt;/foreign-keys&gt;&lt;ref-type name="Journal Article"&gt;17&lt;/ref-type&gt;&lt;contributors&gt;&lt;authors&gt;&lt;author&gt;Wan Ismail, Wan Adibah&lt;/author&gt;&lt;author&gt;Kamarudin, Khairul Anuar&lt;/author&gt;&lt;author&gt;Sarman, Siti Rahayu&lt;/author&gt;&lt;/authors&gt;&lt;/contributors&gt;&lt;titles&gt;&lt;title&gt;The quality of earnings in Shariah-compliant companies: evidence from Malaysia&lt;/title&gt;&lt;secondary-title&gt;Journal of Islamic Accounting and Business Research&lt;/secondary-title&gt;&lt;/titles&gt;&lt;periodical&gt;&lt;full-title&gt;Journal of Islamic Accounting and Business Research&lt;/full-title&gt;&lt;/periodical&gt;&lt;pages&gt;19-41&lt;/pages&gt;&lt;volume&gt;6&lt;/volume&gt;&lt;number&gt;1&lt;/number&gt;&lt;dates&gt;&lt;year&gt;2015&lt;/year&gt;&lt;pub-dates&gt;&lt;date&gt;2015-04-13&lt;/date&gt;&lt;/pub-dates&gt;&lt;/dates&gt;&lt;publisher&gt;Emerald&lt;/publisher&gt;&lt;isbn&gt;1759-0817&lt;/isbn&gt;&lt;urls&gt;&lt;/urls&gt;&lt;electronic-resource-num&gt;10.1108/jiabr-03-2013-0005&lt;/electronic-resource-num&gt;&lt;access-date&gt;2022-11-19T12:57:59&lt;/access-date&gt;&lt;/record&gt;&lt;/Cite&gt;&lt;/EndNote&gt;</w:instrText>
      </w:r>
      <w:r w:rsidR="00CB3C94" w:rsidRPr="00026D20">
        <w:fldChar w:fldCharType="separate"/>
      </w:r>
      <w:r w:rsidR="00CB3C94" w:rsidRPr="00026D20">
        <w:rPr>
          <w:noProof/>
        </w:rPr>
        <w:t>(Wan Ismail et al., 2015)</w:t>
      </w:r>
      <w:r w:rsidR="00CB3C94" w:rsidRPr="00026D20">
        <w:fldChar w:fldCharType="end"/>
      </w:r>
      <w:r w:rsidR="00D775CA" w:rsidRPr="00026D20">
        <w:t xml:space="preserve"> captured a</w:t>
      </w:r>
      <w:r w:rsidR="00097D86" w:rsidRPr="00026D20">
        <w:t xml:space="preserve"> lower earnings management leading to a</w:t>
      </w:r>
      <w:r w:rsidR="00D775CA" w:rsidRPr="00026D20">
        <w:t xml:space="preserve"> higher quality of reported earnings due to their Shariah status and screening pressure by regulators and institutional investors. Likewise, in Islamic banks, </w:t>
      </w:r>
      <w:r w:rsidR="00CB3C94" w:rsidRPr="00026D20">
        <w:fldChar w:fldCharType="begin"/>
      </w:r>
      <w:r w:rsidR="00CB3C94" w:rsidRPr="00026D20">
        <w:instrText xml:space="preserve"> ADDIN EN.CITE &lt;EndNote&gt;&lt;Cite&gt;&lt;Author&gt;Quttainah&lt;/Author&gt;&lt;Year&gt;2013&lt;/Year&gt;&lt;RecNum&gt;4798&lt;/RecNum&gt;&lt;DisplayText&gt;(Quttainah et al., 2013)&lt;/DisplayText&gt;&lt;record&gt;&lt;rec-number&gt;4798&lt;/rec-number&gt;&lt;foreign-keys&gt;&lt;key app="EN" db-id="sx0f020d5apr9fe2s5ev2fdh5ztsrxafrxr5" timestamp="1668862700" guid="3c4097dd-a12d-4fee-a2ce-5499e917e952"&gt;4798&lt;/key&gt;&lt;/foreign-keys&gt;&lt;ref-type name="Journal Article"&gt;17&lt;/ref-type&gt;&lt;contributors&gt;&lt;authors&gt;&lt;author&gt;Quttainah, Majdi A.&lt;/author&gt;&lt;author&gt;Song, Liang&lt;/author&gt;&lt;author&gt;Wu, Qiang&lt;/author&gt;&lt;/authors&gt;&lt;/contributors&gt;&lt;titles&gt;&lt;title&gt;Do Islamic Banks Employ Less Earnings Management?&lt;/title&gt;&lt;secondary-title&gt;Journal of International Financial Management &amp;amp; Accounting&lt;/secondary-title&gt;&lt;/titles&gt;&lt;periodical&gt;&lt;full-title&gt;Journal of International Financial Management &amp;amp; Accounting&lt;/full-title&gt;&lt;/periodical&gt;&lt;pages&gt;203-233&lt;/pages&gt;&lt;volume&gt;24&lt;/volume&gt;&lt;number&gt;3&lt;/number&gt;&lt;dates&gt;&lt;year&gt;2013&lt;/year&gt;&lt;pub-dates&gt;&lt;date&gt;2013-09-01&lt;/date&gt;&lt;/pub-dates&gt;&lt;/dates&gt;&lt;publisher&gt;Wiley&lt;/publisher&gt;&lt;isbn&gt;0954-1314&lt;/isbn&gt;&lt;urls&gt;&lt;related-urls&gt;&lt;url&gt;http://erf.org.eg/wp-content/uploads/2014/08/645.pdf&lt;/url&gt;&lt;/related-urls&gt;&lt;/urls&gt;&lt;electronic-resource-num&gt;10.1111/jifm.12011&lt;/electronic-resource-num&gt;&lt;access-date&gt;2022-11-19T12:57:28&lt;/access-date&gt;&lt;/record&gt;&lt;/Cite&gt;&lt;/EndNote&gt;</w:instrText>
      </w:r>
      <w:r w:rsidR="00CB3C94" w:rsidRPr="00026D20">
        <w:fldChar w:fldCharType="separate"/>
      </w:r>
      <w:r w:rsidR="00CB3C94" w:rsidRPr="00026D20">
        <w:rPr>
          <w:noProof/>
        </w:rPr>
        <w:t>(Quttainah et al., 2013)</w:t>
      </w:r>
      <w:r w:rsidR="00CB3C94" w:rsidRPr="00026D20">
        <w:fldChar w:fldCharType="end"/>
      </w:r>
      <w:r w:rsidR="00D775CA" w:rsidRPr="00026D20">
        <w:t xml:space="preserve"> also found that </w:t>
      </w:r>
      <w:r w:rsidR="00097D86" w:rsidRPr="00026D20">
        <w:t xml:space="preserve">Islamic banks with will less likely do earnings management. Furthermore, </w:t>
      </w:r>
      <w:r w:rsidR="00CB3C94" w:rsidRPr="00026D20">
        <w:fldChar w:fldCharType="begin"/>
      </w:r>
      <w:r w:rsidR="00CB3C94" w:rsidRPr="00026D20">
        <w:instrText xml:space="preserve"> ADDIN EN.CITE &lt;EndNote&gt;&lt;Cite&gt;&lt;Author&gt;Kolsi&lt;/Author&gt;&lt;Year&gt;2017&lt;/Year&gt;&lt;RecNum&gt;4726&lt;/RecNum&gt;&lt;DisplayText&gt;(Kolsi &amp;amp; Grassa, 2017)&lt;/DisplayText&gt;&lt;record&gt;&lt;rec-number&gt;4726&lt;/rec-number&gt;&lt;foreign-keys&gt;&lt;key app="EN" db-id="sx0f020d5apr9fe2s5ev2fdh5ztsrxafrxr5" timestamp="1667139067" guid="d5f4ee7b-53df-44d5-89c2-37da5b92843a"&gt;4726&lt;/key&gt;&lt;/foreign-keys&gt;&lt;ref-type name="Journal Article"&gt;17&lt;/ref-type&gt;&lt;contributors&gt;&lt;authors&gt;&lt;author&gt;Kolsi, Mohamed Chakib&lt;/author&gt;&lt;author&gt;Grassa, Rihab&lt;/author&gt;&lt;/authors&gt;&lt;/contributors&gt;&lt;titles&gt;&lt;title&gt;Did corporate governance mechanisms affect earnings management? Further evidence from GCC Islamic banks&lt;/title&gt;&lt;secondary-title&gt;International Journal of Islamic and Middle Eastern Finance and Management&lt;/secondary-title&gt;&lt;/titles&gt;&lt;periodical&gt;&lt;full-title&gt;International Journal of Islamic and Middle Eastern Finance and Management&lt;/full-title&gt;&lt;/periodical&gt;&lt;pages&gt;2-23&lt;/pages&gt;&lt;volume&gt;10&lt;/volume&gt;&lt;number&gt;1&lt;/number&gt;&lt;dates&gt;&lt;year&gt;2017&lt;/year&gt;&lt;/dates&gt;&lt;publisher&gt;Emerald Publishing Limited&lt;/publisher&gt;&lt;isbn&gt;1753-8394&lt;/isbn&gt;&lt;urls&gt;&lt;related-urls&gt;&lt;url&gt;https://doi.org/10.1108/IMEFM-07-2015-0076&lt;/url&gt;&lt;/related-urls&gt;&lt;/urls&gt;&lt;electronic-resource-num&gt;10.1108/IMEFM-07-2015-0076&lt;/electronic-resource-num&gt;&lt;access-date&gt;2022/10/30&lt;/access-date&gt;&lt;/record&gt;&lt;/Cite&gt;&lt;/EndNote&gt;</w:instrText>
      </w:r>
      <w:r w:rsidR="00CB3C94" w:rsidRPr="00026D20">
        <w:fldChar w:fldCharType="separate"/>
      </w:r>
      <w:r w:rsidR="00CB3C94" w:rsidRPr="00026D20">
        <w:rPr>
          <w:noProof/>
        </w:rPr>
        <w:t>(Kolsi &amp; Grassa, 2017)</w:t>
      </w:r>
      <w:r w:rsidR="00CB3C94" w:rsidRPr="00026D20">
        <w:fldChar w:fldCharType="end"/>
      </w:r>
      <w:r w:rsidR="00097D86" w:rsidRPr="00026D20">
        <w:t xml:space="preserve"> </w:t>
      </w:r>
      <w:r w:rsidR="00CB3C94" w:rsidRPr="00026D20">
        <w:t>documented</w:t>
      </w:r>
      <w:r w:rsidR="00097D86" w:rsidRPr="00026D20">
        <w:t xml:space="preserve"> that SSB size negatively affects earnings management. This inverse relationship is also found by </w:t>
      </w:r>
      <w:r w:rsidR="00CB3C94" w:rsidRPr="00026D20">
        <w:fldChar w:fldCharType="begin"/>
      </w:r>
      <w:r w:rsidR="00CB3C94" w:rsidRPr="00026D20">
        <w:instrText xml:space="preserve"> ADDIN EN.CITE &lt;EndNote&gt;&lt;Cite&gt;&lt;Author&gt;Grassa&lt;/Author&gt;&lt;Year&gt;2016&lt;/Year&gt;&lt;RecNum&gt;4728&lt;/RecNum&gt;&lt;DisplayText&gt;(Grassa, 2016)&lt;/DisplayText&gt;&lt;record&gt;&lt;rec-number&gt;4728&lt;/rec-number&gt;&lt;foreign-keys&gt;&lt;key app="EN" db-id="sx0f020d5apr9fe2s5ev2fdh5ztsrxafrxr5" timestamp="1667139696" guid="bc31e85a-1a8c-4652-a59e-b10ae5842fdc"&gt;4728&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eriodical&gt;&lt;full-title&gt;Journal of Management &amp;amp; Governance&lt;/full-title&gt;&lt;/periodical&gt;&lt;pages&gt;875-906&lt;/pages&gt;&lt;volume&gt;20&lt;/volume&gt;&lt;number&gt;4&lt;/number&gt;&lt;dates&gt;&lt;year&gt;2016&lt;/year&gt;&lt;pub-dates&gt;&lt;date&gt;2016-12-01&lt;/date&gt;&lt;/pub-dates&gt;&lt;/dates&gt;&lt;publisher&gt;Springer Science and Business Media LLC&lt;/publisher&gt;&lt;isbn&gt;1385-3457&lt;/isbn&gt;&lt;urls&gt;&lt;/urls&gt;&lt;electronic-resource-num&gt;10.1007/s10997-015-9322-4&lt;/electronic-resource-num&gt;&lt;access-date&gt;2022-10-30T14:17:28&lt;/access-date&gt;&lt;/record&gt;&lt;/Cite&gt;&lt;/EndNote&gt;</w:instrText>
      </w:r>
      <w:r w:rsidR="00CB3C94" w:rsidRPr="00026D20">
        <w:fldChar w:fldCharType="separate"/>
      </w:r>
      <w:r w:rsidR="00CB3C94" w:rsidRPr="00026D20">
        <w:rPr>
          <w:noProof/>
        </w:rPr>
        <w:t>(Grassa, 2016)</w:t>
      </w:r>
      <w:r w:rsidR="00CB3C94" w:rsidRPr="00026D20">
        <w:fldChar w:fldCharType="end"/>
      </w:r>
      <w:r w:rsidR="00097D86" w:rsidRPr="00026D20">
        <w:t xml:space="preserve"> while examining the effect of supervisory role of Sharia board towards credit ratings.</w:t>
      </w:r>
    </w:p>
    <w:p w14:paraId="0AAB91F7" w14:textId="38B01C84" w:rsidR="00CB3C94" w:rsidRPr="00026D20" w:rsidRDefault="008E40DC" w:rsidP="00026D20">
      <w:pPr>
        <w:pStyle w:val="NormalWeb"/>
        <w:shd w:val="clear" w:color="auto" w:fill="FFFFFF"/>
        <w:tabs>
          <w:tab w:val="left" w:pos="7210"/>
        </w:tabs>
        <w:spacing w:before="0" w:beforeAutospacing="0" w:after="0" w:afterAutospacing="0" w:line="276" w:lineRule="auto"/>
        <w:ind w:firstLine="720"/>
        <w:jc w:val="both"/>
      </w:pPr>
      <w:r w:rsidRPr="00026D20">
        <w:tab/>
      </w:r>
    </w:p>
    <w:p w14:paraId="45FBC67C" w14:textId="30348164" w:rsidR="00EA06C1" w:rsidRPr="00026D20" w:rsidRDefault="00EA06C1" w:rsidP="00026D20">
      <w:pPr>
        <w:pStyle w:val="NormalWeb"/>
        <w:numPr>
          <w:ilvl w:val="1"/>
          <w:numId w:val="12"/>
        </w:numPr>
        <w:shd w:val="clear" w:color="auto" w:fill="FFFFFF"/>
        <w:spacing w:before="0" w:beforeAutospacing="0" w:after="0" w:afterAutospacing="0" w:line="276" w:lineRule="auto"/>
        <w:jc w:val="both"/>
        <w:rPr>
          <w:b/>
          <w:bCs/>
        </w:rPr>
      </w:pPr>
      <w:r w:rsidRPr="00026D20">
        <w:rPr>
          <w:b/>
          <w:bCs/>
        </w:rPr>
        <w:t>Research Gap and Direction for Future Research</w:t>
      </w:r>
    </w:p>
    <w:p w14:paraId="66FA6AAC" w14:textId="77777777" w:rsidR="00EA06C1" w:rsidRPr="00026D20" w:rsidRDefault="00EA06C1" w:rsidP="00026D20">
      <w:pPr>
        <w:pStyle w:val="NormalWeb"/>
        <w:shd w:val="clear" w:color="auto" w:fill="FFFFFF"/>
        <w:spacing w:before="0" w:beforeAutospacing="0" w:after="0" w:afterAutospacing="0" w:line="276" w:lineRule="auto"/>
        <w:jc w:val="both"/>
      </w:pPr>
    </w:p>
    <w:p w14:paraId="2637FB4A" w14:textId="6A137122" w:rsidR="009B5E06" w:rsidRPr="00026D20" w:rsidRDefault="009B5E06" w:rsidP="00026D20">
      <w:pPr>
        <w:spacing w:after="0" w:line="276" w:lineRule="auto"/>
        <w:jc w:val="both"/>
        <w:rPr>
          <w:rFonts w:ascii="Times New Roman" w:hAnsi="Times New Roman" w:cs="Times New Roman"/>
          <w:sz w:val="24"/>
          <w:szCs w:val="24"/>
        </w:rPr>
      </w:pPr>
      <w:r w:rsidRPr="00026D20">
        <w:rPr>
          <w:rFonts w:ascii="Times New Roman" w:hAnsi="Times New Roman" w:cs="Times New Roman"/>
          <w:sz w:val="24"/>
          <w:szCs w:val="24"/>
        </w:rPr>
        <w:t xml:space="preserve">After performing a content analysis of the selected literature, </w:t>
      </w:r>
      <w:r w:rsidR="00FA1BDE" w:rsidRPr="00026D20">
        <w:rPr>
          <w:rFonts w:ascii="Times New Roman" w:hAnsi="Times New Roman" w:cs="Times New Roman"/>
          <w:sz w:val="24"/>
          <w:szCs w:val="24"/>
        </w:rPr>
        <w:t xml:space="preserve">in Table 7, </w:t>
      </w:r>
      <w:r w:rsidRPr="00026D20">
        <w:rPr>
          <w:rFonts w:ascii="Times New Roman" w:hAnsi="Times New Roman" w:cs="Times New Roman"/>
          <w:sz w:val="24"/>
          <w:szCs w:val="24"/>
        </w:rPr>
        <w:t>the authors present 26 future research questions classified into several sub-streams</w:t>
      </w:r>
      <w:r w:rsidR="00650EC6" w:rsidRPr="00026D20">
        <w:rPr>
          <w:rFonts w:ascii="Times New Roman" w:hAnsi="Times New Roman" w:cs="Times New Roman"/>
          <w:sz w:val="24"/>
          <w:szCs w:val="24"/>
        </w:rPr>
        <w:t xml:space="preserve"> under 4 (four) major streams as have been identified earlier.</w:t>
      </w:r>
    </w:p>
    <w:p w14:paraId="2A9A3592" w14:textId="77777777" w:rsidR="00FA1BDE" w:rsidRPr="00026D20" w:rsidRDefault="00FA1BDE" w:rsidP="00026D20">
      <w:pPr>
        <w:spacing w:after="0" w:line="276" w:lineRule="auto"/>
        <w:rPr>
          <w:rFonts w:ascii="Times New Roman" w:hAnsi="Times New Roman" w:cs="Times New Roman"/>
          <w:b/>
          <w:bCs/>
          <w:sz w:val="24"/>
          <w:szCs w:val="24"/>
        </w:rPr>
      </w:pPr>
      <w:r w:rsidRPr="00026D20">
        <w:rPr>
          <w:rFonts w:ascii="Times New Roman" w:hAnsi="Times New Roman" w:cs="Times New Roman"/>
          <w:b/>
          <w:bCs/>
          <w:sz w:val="24"/>
          <w:szCs w:val="24"/>
        </w:rPr>
        <w:br w:type="page"/>
      </w:r>
    </w:p>
    <w:p w14:paraId="4E148551" w14:textId="772C57DD" w:rsidR="00FA1BDE" w:rsidRPr="00026D20" w:rsidRDefault="00EA06C1" w:rsidP="00026D20">
      <w:pPr>
        <w:spacing w:after="0" w:line="276" w:lineRule="auto"/>
        <w:rPr>
          <w:rFonts w:ascii="Times New Roman" w:hAnsi="Times New Roman" w:cs="Times New Roman"/>
          <w:sz w:val="24"/>
          <w:szCs w:val="24"/>
        </w:rPr>
      </w:pPr>
      <w:r w:rsidRPr="00026D20">
        <w:rPr>
          <w:rFonts w:ascii="Times New Roman" w:hAnsi="Times New Roman" w:cs="Times New Roman"/>
          <w:b/>
          <w:bCs/>
          <w:sz w:val="24"/>
          <w:szCs w:val="24"/>
        </w:rPr>
        <w:lastRenderedPageBreak/>
        <w:t xml:space="preserve">Table </w:t>
      </w:r>
      <w:r w:rsidR="006B3D4F" w:rsidRPr="00026D20">
        <w:rPr>
          <w:rFonts w:ascii="Times New Roman" w:hAnsi="Times New Roman" w:cs="Times New Roman"/>
          <w:b/>
          <w:bCs/>
          <w:sz w:val="24"/>
          <w:szCs w:val="24"/>
        </w:rPr>
        <w:t>7</w:t>
      </w:r>
      <w:r w:rsidRPr="00026D20">
        <w:rPr>
          <w:rFonts w:ascii="Times New Roman" w:hAnsi="Times New Roman" w:cs="Times New Roman"/>
          <w:b/>
          <w:bCs/>
          <w:sz w:val="24"/>
          <w:szCs w:val="24"/>
        </w:rPr>
        <w:t xml:space="preserve">. </w:t>
      </w:r>
      <w:r w:rsidRPr="00026D20">
        <w:rPr>
          <w:rFonts w:ascii="Times New Roman" w:hAnsi="Times New Roman" w:cs="Times New Roman"/>
          <w:sz w:val="24"/>
          <w:szCs w:val="24"/>
        </w:rPr>
        <w:t>Research Gap and Future Research Direction</w:t>
      </w:r>
    </w:p>
    <w:tbl>
      <w:tblPr>
        <w:tblStyle w:val="TableGrid"/>
        <w:tblpPr w:leftFromText="180" w:rightFromText="180" w:horzAnchor="margin" w:tblpY="730"/>
        <w:tblW w:w="5000" w:type="pct"/>
        <w:tblLook w:val="04A0" w:firstRow="1" w:lastRow="0" w:firstColumn="1" w:lastColumn="0" w:noHBand="0" w:noVBand="1"/>
      </w:tblPr>
      <w:tblGrid>
        <w:gridCol w:w="1496"/>
        <w:gridCol w:w="1796"/>
        <w:gridCol w:w="4708"/>
        <w:gridCol w:w="1350"/>
      </w:tblGrid>
      <w:tr w:rsidR="00FA1BDE" w:rsidRPr="00026D20" w14:paraId="3A8FBDD2" w14:textId="77777777" w:rsidTr="00133E00">
        <w:tc>
          <w:tcPr>
            <w:tcW w:w="643" w:type="pct"/>
          </w:tcPr>
          <w:p w14:paraId="044B5FA7" w14:textId="77777777" w:rsidR="00FA1BDE" w:rsidRPr="00026D20" w:rsidRDefault="00FA1BDE" w:rsidP="00026D20">
            <w:pPr>
              <w:spacing w:line="276" w:lineRule="auto"/>
              <w:rPr>
                <w:rFonts w:ascii="Times New Roman" w:hAnsi="Times New Roman" w:cs="Times New Roman"/>
                <w:b/>
                <w:bCs/>
                <w:sz w:val="24"/>
                <w:szCs w:val="24"/>
              </w:rPr>
            </w:pPr>
            <w:r w:rsidRPr="00026D20">
              <w:rPr>
                <w:rFonts w:ascii="Times New Roman" w:hAnsi="Times New Roman" w:cs="Times New Roman"/>
                <w:b/>
                <w:bCs/>
                <w:sz w:val="24"/>
                <w:szCs w:val="24"/>
              </w:rPr>
              <w:t>Major Streams</w:t>
            </w:r>
          </w:p>
        </w:tc>
        <w:tc>
          <w:tcPr>
            <w:tcW w:w="1101" w:type="pct"/>
          </w:tcPr>
          <w:p w14:paraId="5AA13A5F" w14:textId="77777777" w:rsidR="00FA1BDE" w:rsidRPr="00026D20" w:rsidRDefault="00FA1BDE" w:rsidP="00026D20">
            <w:pPr>
              <w:spacing w:line="276" w:lineRule="auto"/>
              <w:rPr>
                <w:rFonts w:ascii="Times New Roman" w:hAnsi="Times New Roman" w:cs="Times New Roman"/>
                <w:b/>
                <w:bCs/>
                <w:sz w:val="24"/>
                <w:szCs w:val="24"/>
              </w:rPr>
            </w:pPr>
            <w:r w:rsidRPr="00026D20">
              <w:rPr>
                <w:rFonts w:ascii="Times New Roman" w:hAnsi="Times New Roman" w:cs="Times New Roman"/>
                <w:b/>
                <w:bCs/>
                <w:sz w:val="24"/>
                <w:szCs w:val="24"/>
              </w:rPr>
              <w:t>Sub-streams</w:t>
            </w:r>
          </w:p>
        </w:tc>
        <w:tc>
          <w:tcPr>
            <w:tcW w:w="2658" w:type="pct"/>
          </w:tcPr>
          <w:p w14:paraId="76492AE5" w14:textId="77777777" w:rsidR="00FA1BDE" w:rsidRPr="00026D20" w:rsidRDefault="00FA1BDE" w:rsidP="00026D20">
            <w:pPr>
              <w:spacing w:line="276" w:lineRule="auto"/>
              <w:rPr>
                <w:rFonts w:ascii="Times New Roman" w:hAnsi="Times New Roman" w:cs="Times New Roman"/>
                <w:b/>
                <w:bCs/>
                <w:sz w:val="24"/>
                <w:szCs w:val="24"/>
              </w:rPr>
            </w:pPr>
            <w:r w:rsidRPr="00026D20">
              <w:rPr>
                <w:rFonts w:ascii="Times New Roman" w:hAnsi="Times New Roman" w:cs="Times New Roman"/>
                <w:b/>
                <w:bCs/>
                <w:sz w:val="24"/>
                <w:szCs w:val="24"/>
              </w:rPr>
              <w:t>Future Research Questions</w:t>
            </w:r>
          </w:p>
        </w:tc>
        <w:tc>
          <w:tcPr>
            <w:tcW w:w="598" w:type="pct"/>
          </w:tcPr>
          <w:p w14:paraId="6FFF91F8" w14:textId="77777777" w:rsidR="00FA1BDE" w:rsidRPr="00026D20" w:rsidRDefault="00FA1BDE" w:rsidP="00026D20">
            <w:pPr>
              <w:spacing w:line="276" w:lineRule="auto"/>
              <w:rPr>
                <w:rFonts w:ascii="Times New Roman" w:hAnsi="Times New Roman" w:cs="Times New Roman"/>
                <w:b/>
                <w:bCs/>
                <w:sz w:val="24"/>
                <w:szCs w:val="24"/>
              </w:rPr>
            </w:pPr>
            <w:r w:rsidRPr="00026D20">
              <w:rPr>
                <w:rFonts w:ascii="Times New Roman" w:hAnsi="Times New Roman" w:cs="Times New Roman"/>
                <w:b/>
                <w:bCs/>
                <w:sz w:val="24"/>
                <w:szCs w:val="24"/>
              </w:rPr>
              <w:t>Source</w:t>
            </w:r>
          </w:p>
        </w:tc>
      </w:tr>
      <w:tr w:rsidR="00FA1BDE" w:rsidRPr="00026D20" w14:paraId="371A118B" w14:textId="77777777" w:rsidTr="00133E00">
        <w:tc>
          <w:tcPr>
            <w:tcW w:w="643" w:type="pct"/>
          </w:tcPr>
          <w:p w14:paraId="3771FC54" w14:textId="77777777" w:rsidR="00FA1BDE" w:rsidRPr="00026D20" w:rsidRDefault="00FA1BDE" w:rsidP="00026D20">
            <w:pPr>
              <w:pStyle w:val="NormalWeb"/>
              <w:shd w:val="clear" w:color="auto" w:fill="FFFFFF"/>
              <w:spacing w:before="0" w:beforeAutospacing="0" w:after="0" w:afterAutospacing="0" w:line="276" w:lineRule="auto"/>
              <w:jc w:val="both"/>
            </w:pPr>
            <w:r w:rsidRPr="00026D20">
              <w:t>Structure of Sharia governance</w:t>
            </w:r>
          </w:p>
        </w:tc>
        <w:tc>
          <w:tcPr>
            <w:tcW w:w="1101" w:type="pct"/>
          </w:tcPr>
          <w:p w14:paraId="2AE9F098"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 xml:space="preserve">Introduction to corporate governance in Islamic financial institutions </w:t>
            </w:r>
          </w:p>
        </w:tc>
        <w:tc>
          <w:tcPr>
            <w:tcW w:w="2658" w:type="pct"/>
          </w:tcPr>
          <w:p w14:paraId="6BBFB508"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The majority of studies are merely descriptive. Future studies could provide an empirical evidence on this.</w:t>
            </w:r>
          </w:p>
        </w:tc>
        <w:tc>
          <w:tcPr>
            <w:tcW w:w="598" w:type="pct"/>
          </w:tcPr>
          <w:p w14:paraId="3490EE7D"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Authors’ review</w:t>
            </w:r>
          </w:p>
        </w:tc>
      </w:tr>
      <w:tr w:rsidR="00FA1BDE" w:rsidRPr="00026D20" w14:paraId="160FBD4A" w14:textId="77777777" w:rsidTr="00133E00">
        <w:tc>
          <w:tcPr>
            <w:tcW w:w="643" w:type="pct"/>
          </w:tcPr>
          <w:p w14:paraId="7E1FDD0E" w14:textId="77777777" w:rsidR="00FA1BDE" w:rsidRPr="00026D20" w:rsidRDefault="00FA1BDE" w:rsidP="00026D20">
            <w:pPr>
              <w:pStyle w:val="NormalWeb"/>
              <w:shd w:val="clear" w:color="auto" w:fill="FFFFFF"/>
              <w:spacing w:before="0" w:beforeAutospacing="0" w:after="0" w:afterAutospacing="0" w:line="276" w:lineRule="auto"/>
              <w:jc w:val="both"/>
            </w:pPr>
          </w:p>
        </w:tc>
        <w:tc>
          <w:tcPr>
            <w:tcW w:w="1101" w:type="pct"/>
          </w:tcPr>
          <w:p w14:paraId="277060F1"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A diverse range of Sharia governance practices across countries</w:t>
            </w:r>
          </w:p>
        </w:tc>
        <w:tc>
          <w:tcPr>
            <w:tcW w:w="2658" w:type="pct"/>
          </w:tcPr>
          <w:p w14:paraId="1D43C4F6"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Many studies documented the differences, but could not conclude which system is better to be set as the best practice</w:t>
            </w:r>
          </w:p>
        </w:tc>
        <w:tc>
          <w:tcPr>
            <w:tcW w:w="598" w:type="pct"/>
          </w:tcPr>
          <w:p w14:paraId="4BE7C8D0"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Authors’ review</w:t>
            </w:r>
          </w:p>
        </w:tc>
      </w:tr>
      <w:tr w:rsidR="00FA1BDE" w:rsidRPr="00026D20" w14:paraId="3331D35D" w14:textId="77777777" w:rsidTr="00133E00">
        <w:tc>
          <w:tcPr>
            <w:tcW w:w="643" w:type="pct"/>
          </w:tcPr>
          <w:p w14:paraId="74DD7EAB" w14:textId="77777777" w:rsidR="00FA1BDE" w:rsidRPr="00026D20" w:rsidRDefault="00FA1BDE" w:rsidP="00026D20">
            <w:pPr>
              <w:pStyle w:val="NormalWeb"/>
              <w:shd w:val="clear" w:color="auto" w:fill="FFFFFF"/>
              <w:spacing w:before="0" w:beforeAutospacing="0" w:after="0" w:afterAutospacing="0" w:line="276" w:lineRule="auto"/>
              <w:jc w:val="both"/>
            </w:pPr>
          </w:p>
        </w:tc>
        <w:tc>
          <w:tcPr>
            <w:tcW w:w="1101" w:type="pct"/>
          </w:tcPr>
          <w:p w14:paraId="70516E90"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7F0B81AB"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What are the effects of unique characteristics in regulations, laws, and regulatory frameworks in other countries toward the structure of governance in Islamic banks?</w:t>
            </w:r>
          </w:p>
        </w:tc>
        <w:tc>
          <w:tcPr>
            <w:tcW w:w="598" w:type="pct"/>
          </w:tcPr>
          <w:p w14:paraId="777A8AF5"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Grassa&lt;/Author&gt;&lt;Year&gt;2014&lt;/Year&gt;&lt;RecNum&gt;4736&lt;/RecNum&gt;&lt;DisplayText&gt;(Grassa &amp;amp; Matoussi, 2014)&lt;/DisplayText&gt;&lt;record&gt;&lt;rec-number&gt;4736&lt;/rec-number&gt;&lt;foreign-keys&gt;&lt;key app="EN" db-id="sx0f020d5apr9fe2s5ev2fdh5ztsrxafrxr5" timestamp="1667489785" guid="fa8f91af-cc5f-4d74-b8dc-5fdb85b89b85"&gt;4736&lt;/key&gt;&lt;/foreign-keys&gt;&lt;ref-type name="Journal Article"&gt;17&lt;/ref-type&gt;&lt;contributors&gt;&lt;authors&gt;&lt;author&gt;Grassa, Rihab&lt;/author&gt;&lt;author&gt;Matoussi, Hamadi&lt;/author&gt;&lt;/authors&gt;&lt;/contributors&gt;&lt;titles&gt;&lt;title&gt;Corporate governance of Islamic banks&lt;/title&gt;&lt;secondary-title&gt;International Journal of Islamic and Middle Eastern Finance and Management&lt;/secondary-title&gt;&lt;/titles&gt;&lt;periodical&gt;&lt;full-title&gt;International Journal of Islamic and Middle Eastern Finance and Management&lt;/full-title&gt;&lt;/periodical&gt;&lt;pages&gt;346-362&lt;/pages&gt;&lt;volume&gt;7&lt;/volume&gt;&lt;number&gt;3&lt;/number&gt;&lt;dates&gt;&lt;year&gt;2014&lt;/year&gt;&lt;pub-dates&gt;&lt;date&gt;2014-08-12&lt;/date&gt;&lt;/pub-dates&gt;&lt;/dates&gt;&lt;publisher&gt;Emerald&lt;/publisher&gt;&lt;isbn&gt;1753-8394&lt;/isbn&gt;&lt;urls&gt;&lt;/urls&gt;&lt;electronic-resource-num&gt;10.1108/imefm-01-2013-0001&lt;/electronic-resource-num&gt;&lt;access-date&gt;2022-11-03T14:08:14&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Grassa &amp; Matoussi, 2014)</w:t>
            </w:r>
            <w:r w:rsidRPr="00026D20">
              <w:rPr>
                <w:rFonts w:ascii="Times New Roman" w:hAnsi="Times New Roman" w:cs="Times New Roman"/>
                <w:sz w:val="24"/>
                <w:szCs w:val="24"/>
              </w:rPr>
              <w:fldChar w:fldCharType="end"/>
            </w:r>
          </w:p>
        </w:tc>
      </w:tr>
      <w:tr w:rsidR="00FA1BDE" w:rsidRPr="00026D20" w14:paraId="6C836BBC" w14:textId="77777777" w:rsidTr="00133E00">
        <w:tc>
          <w:tcPr>
            <w:tcW w:w="643" w:type="pct"/>
          </w:tcPr>
          <w:p w14:paraId="19866217" w14:textId="77777777" w:rsidR="00FA1BDE" w:rsidRPr="00026D20" w:rsidRDefault="00FA1BDE" w:rsidP="00026D20">
            <w:pPr>
              <w:pStyle w:val="NormalWeb"/>
              <w:shd w:val="clear" w:color="auto" w:fill="FFFFFF"/>
              <w:spacing w:before="0" w:beforeAutospacing="0" w:after="0" w:afterAutospacing="0" w:line="276" w:lineRule="auto"/>
              <w:jc w:val="both"/>
            </w:pPr>
          </w:p>
        </w:tc>
        <w:tc>
          <w:tcPr>
            <w:tcW w:w="1101" w:type="pct"/>
          </w:tcPr>
          <w:p w14:paraId="536DD4E3"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378CDBB6"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 xml:space="preserve">Do we need a harmonized regulation at the international level? Is it better to be different or should all be the same? </w:t>
            </w:r>
          </w:p>
        </w:tc>
        <w:tc>
          <w:tcPr>
            <w:tcW w:w="598" w:type="pct"/>
          </w:tcPr>
          <w:p w14:paraId="31D5A764"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Grassa&lt;/Author&gt;&lt;Year&gt;2013&lt;/Year&gt;&lt;RecNum&gt;4734&lt;/RecNum&gt;&lt;DisplayText&gt;(Grassa, 2013)&lt;/DisplayText&gt;&lt;record&gt;&lt;rec-number&gt;4734&lt;/rec-number&gt;&lt;foreign-keys&gt;&lt;key app="EN" db-id="sx0f020d5apr9fe2s5ev2fdh5ztsrxafrxr5" timestamp="1667489509" guid="81b81894-c377-4a82-a7f7-325319f02960"&gt;4734&lt;/key&gt;&lt;/foreign-keys&gt;&lt;ref-type name="Journal Article"&gt;17&lt;/ref-type&gt;&lt;contributors&gt;&lt;authors&gt;&lt;author&gt;Grassa, Rihab&lt;/author&gt;&lt;/authors&gt;&lt;/contributors&gt;&lt;titles&gt;&lt;title&gt;Shariah supervisory system in Islamic financial institutions&lt;/title&gt;&lt;secondary-title&gt;Humanomics&lt;/secondary-title&gt;&lt;/titles&gt;&lt;periodical&gt;&lt;full-title&gt;Humanomics&lt;/full-title&gt;&lt;/periodical&gt;&lt;pages&gt;333-348&lt;/pages&gt;&lt;volume&gt;29&lt;/volume&gt;&lt;number&gt;4&lt;/number&gt;&lt;dates&gt;&lt;year&gt;2013&lt;/year&gt;&lt;pub-dates&gt;&lt;date&gt;2013-10-28&lt;/date&gt;&lt;/pub-dates&gt;&lt;/dates&gt;&lt;publisher&gt;Emerald&lt;/publisher&gt;&lt;isbn&gt;0828-8666&lt;/isbn&gt;&lt;urls&gt;&lt;/urls&gt;&lt;electronic-resource-num&gt;10.1108/h-01-2013-0001&lt;/electronic-resource-num&gt;&lt;access-date&gt;2022-11-03T14:03:50&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Grassa, 2013)</w:t>
            </w:r>
            <w:r w:rsidRPr="00026D20">
              <w:rPr>
                <w:rFonts w:ascii="Times New Roman" w:hAnsi="Times New Roman" w:cs="Times New Roman"/>
                <w:sz w:val="24"/>
                <w:szCs w:val="24"/>
              </w:rPr>
              <w:fldChar w:fldCharType="end"/>
            </w:r>
          </w:p>
        </w:tc>
      </w:tr>
      <w:tr w:rsidR="00FA1BDE" w:rsidRPr="00026D20" w14:paraId="39F15EA6" w14:textId="77777777" w:rsidTr="00133E00">
        <w:tc>
          <w:tcPr>
            <w:tcW w:w="643" w:type="pct"/>
          </w:tcPr>
          <w:p w14:paraId="08C90549" w14:textId="77777777" w:rsidR="00FA1BDE" w:rsidRPr="00026D20" w:rsidRDefault="00FA1BDE" w:rsidP="00026D20">
            <w:pPr>
              <w:pStyle w:val="NormalWeb"/>
              <w:shd w:val="clear" w:color="auto" w:fill="FFFFFF"/>
              <w:spacing w:before="0" w:beforeAutospacing="0" w:after="0" w:afterAutospacing="0" w:line="276" w:lineRule="auto"/>
              <w:jc w:val="both"/>
            </w:pPr>
          </w:p>
        </w:tc>
        <w:tc>
          <w:tcPr>
            <w:tcW w:w="1101" w:type="pct"/>
          </w:tcPr>
          <w:p w14:paraId="22DC69E8"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7CD7BF72"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How to develop a comprehensive regulatory framework governing SSB attributes and Shariah practices?</w:t>
            </w:r>
          </w:p>
        </w:tc>
        <w:tc>
          <w:tcPr>
            <w:tcW w:w="598" w:type="pct"/>
          </w:tcPr>
          <w:p w14:paraId="7BD87444"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Grassa&lt;/Author&gt;&lt;Year&gt;2013&lt;/Year&gt;&lt;RecNum&gt;4734&lt;/RecNum&gt;&lt;DisplayText&gt;(Grassa, 2013)&lt;/DisplayText&gt;&lt;record&gt;&lt;rec-number&gt;4734&lt;/rec-number&gt;&lt;foreign-keys&gt;&lt;key app="EN" db-id="sx0f020d5apr9fe2s5ev2fdh5ztsrxafrxr5" timestamp="1667489509" guid="81b81894-c377-4a82-a7f7-325319f02960"&gt;4734&lt;/key&gt;&lt;/foreign-keys&gt;&lt;ref-type name="Journal Article"&gt;17&lt;/ref-type&gt;&lt;contributors&gt;&lt;authors&gt;&lt;author&gt;Grassa, Rihab&lt;/author&gt;&lt;/authors&gt;&lt;/contributors&gt;&lt;titles&gt;&lt;title&gt;Shariah supervisory system in Islamic financial institutions&lt;/title&gt;&lt;secondary-title&gt;Humanomics&lt;/secondary-title&gt;&lt;/titles&gt;&lt;periodical&gt;&lt;full-title&gt;Humanomics&lt;/full-title&gt;&lt;/periodical&gt;&lt;pages&gt;333-348&lt;/pages&gt;&lt;volume&gt;29&lt;/volume&gt;&lt;number&gt;4&lt;/number&gt;&lt;dates&gt;&lt;year&gt;2013&lt;/year&gt;&lt;pub-dates&gt;&lt;date&gt;2013-10-28&lt;/date&gt;&lt;/pub-dates&gt;&lt;/dates&gt;&lt;publisher&gt;Emerald&lt;/publisher&gt;&lt;isbn&gt;0828-8666&lt;/isbn&gt;&lt;urls&gt;&lt;/urls&gt;&lt;electronic-resource-num&gt;10.1108/h-01-2013-0001&lt;/electronic-resource-num&gt;&lt;access-date&gt;2022-11-03T14:03:50&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Grassa, 2013)</w:t>
            </w:r>
            <w:r w:rsidRPr="00026D20">
              <w:rPr>
                <w:rFonts w:ascii="Times New Roman" w:hAnsi="Times New Roman" w:cs="Times New Roman"/>
                <w:sz w:val="24"/>
                <w:szCs w:val="24"/>
              </w:rPr>
              <w:fldChar w:fldCharType="end"/>
            </w:r>
          </w:p>
        </w:tc>
      </w:tr>
      <w:tr w:rsidR="00FA1BDE" w:rsidRPr="00026D20" w14:paraId="2460C125" w14:textId="77777777" w:rsidTr="00133E00">
        <w:tc>
          <w:tcPr>
            <w:tcW w:w="643" w:type="pct"/>
          </w:tcPr>
          <w:p w14:paraId="7BC8C936" w14:textId="77777777" w:rsidR="00FA1BDE" w:rsidRPr="00026D20" w:rsidRDefault="00FA1BDE" w:rsidP="00026D20">
            <w:pPr>
              <w:pStyle w:val="NormalWeb"/>
              <w:shd w:val="clear" w:color="auto" w:fill="FFFFFF"/>
              <w:spacing w:before="0" w:beforeAutospacing="0" w:after="0" w:afterAutospacing="0" w:line="276" w:lineRule="auto"/>
              <w:jc w:val="both"/>
            </w:pPr>
          </w:p>
        </w:tc>
        <w:tc>
          <w:tcPr>
            <w:tcW w:w="1101" w:type="pct"/>
          </w:tcPr>
          <w:p w14:paraId="60DC24AF"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78784861"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What is the effect of different Sharia governance practices at country level toward their Islamic banks’ performance?</w:t>
            </w:r>
          </w:p>
        </w:tc>
        <w:tc>
          <w:tcPr>
            <w:tcW w:w="598" w:type="pct"/>
          </w:tcPr>
          <w:p w14:paraId="397DA647"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Hasan&lt;/Author&gt;&lt;Year&gt;2011&lt;/Year&gt;&lt;RecNum&gt;4720&lt;/RecNum&gt;&lt;DisplayText&gt;(Hasan, 2011)&lt;/DisplayText&gt;&lt;record&gt;&lt;rec-number&gt;4720&lt;/rec-number&gt;&lt;foreign-keys&gt;&lt;key app="EN" db-id="sx0f020d5apr9fe2s5ev2fdh5ztsrxafrxr5" timestamp="1665429036" guid="2346894b-a971-4f19-a2aa-a07aa373d254"&gt;4720&lt;/key&gt;&lt;/foreign-keys&gt;&lt;ref-type name="Journal Article"&gt;17&lt;/ref-type&gt;&lt;contributors&gt;&lt;authors&gt;&lt;author&gt;Hasan, Zulkifli&lt;/author&gt;&lt;/authors&gt;&lt;/contributors&gt;&lt;titles&gt;&lt;title&gt;A survey on Shari&amp;apos;ah governance practices in Malaysia, GCC countries and the UK&lt;/title&gt;&lt;secondary-title&gt;International Journal of Islamic and Middle Eastern Finance and Management&lt;/secondary-title&gt;&lt;/titles&gt;&lt;periodical&gt;&lt;full-title&gt;International Journal of Islamic and Middle Eastern Finance and Management&lt;/full-title&gt;&lt;/periodical&gt;&lt;pages&gt;30-51&lt;/pages&gt;&lt;volume&gt;4&lt;/volume&gt;&lt;number&gt;1&lt;/number&gt;&lt;dates&gt;&lt;year&gt;2011&lt;/year&gt;&lt;pub-dates&gt;&lt;date&gt;2011-04-05&lt;/date&gt;&lt;/pub-dates&gt;&lt;/dates&gt;&lt;publisher&gt;Emerald&lt;/publisher&gt;&lt;isbn&gt;1753-8394&lt;/isbn&gt;&lt;urls&gt;&lt;/urls&gt;&lt;electronic-resource-num&gt;10.1108/17538391111122195&lt;/electronic-resource-num&gt;&lt;access-date&gt;2022-10-10T19:05:53&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Hasan, 2011)</w:t>
            </w:r>
            <w:r w:rsidRPr="00026D20">
              <w:rPr>
                <w:rFonts w:ascii="Times New Roman" w:hAnsi="Times New Roman" w:cs="Times New Roman"/>
                <w:sz w:val="24"/>
                <w:szCs w:val="24"/>
              </w:rPr>
              <w:fldChar w:fldCharType="end"/>
            </w:r>
          </w:p>
        </w:tc>
      </w:tr>
      <w:tr w:rsidR="00FA1BDE" w:rsidRPr="00026D20" w14:paraId="12B2DB15" w14:textId="77777777" w:rsidTr="00133E00">
        <w:tc>
          <w:tcPr>
            <w:tcW w:w="643" w:type="pct"/>
          </w:tcPr>
          <w:p w14:paraId="2EDE69A1"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Sharia governance and risk management</w:t>
            </w:r>
          </w:p>
        </w:tc>
        <w:tc>
          <w:tcPr>
            <w:tcW w:w="1101" w:type="pct"/>
          </w:tcPr>
          <w:p w14:paraId="25872061"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The role of other governance mechanisms in managing the risk</w:t>
            </w:r>
          </w:p>
        </w:tc>
        <w:tc>
          <w:tcPr>
            <w:tcW w:w="2658" w:type="pct"/>
          </w:tcPr>
          <w:p w14:paraId="4BF1E960"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 xml:space="preserve">How is the role of other governance mechanisms in Islamic banks such as religious audit and religious risk management in influencing the decisions of SBs? </w:t>
            </w:r>
          </w:p>
        </w:tc>
        <w:tc>
          <w:tcPr>
            <w:tcW w:w="598" w:type="pct"/>
          </w:tcPr>
          <w:p w14:paraId="1A92F44D"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Haridan&lt;/Author&gt;&lt;Year&gt;2018&lt;/Year&gt;&lt;RecNum&gt;4801&lt;/RecNum&gt;&lt;DisplayText&gt;(Haridan et al., 2018)&lt;/DisplayText&gt;&lt;record&gt;&lt;rec-number&gt;4801&lt;/rec-number&gt;&lt;foreign-keys&gt;&lt;key app="EN" db-id="sx0f020d5apr9fe2s5ev2fdh5ztsrxafrxr5" timestamp="1669051037" guid="ac2e1245-6b40-4112-93dc-25d7f1fa31ef"&gt;4801&lt;/key&gt;&lt;/foreign-keys&gt;&lt;ref-type name="Journal Article"&gt;17&lt;/ref-type&gt;&lt;contributors&gt;&lt;authors&gt;&lt;author&gt;Haridan, Nurfarahin M.&lt;/author&gt;&lt;author&gt;Hassan, Ahmad F. S.&lt;/author&gt;&lt;author&gt;Karbhari, Yusuf&lt;/author&gt;&lt;/authors&gt;&lt;/contributors&gt;&lt;titles&gt;&lt;title&gt;Governance, religious assurance and Islamic banks: Do Shariah boards effectively serve?&lt;/title&gt;&lt;secondary-title&gt;Journal of Management and Governance&lt;/secondary-title&gt;&lt;/titles&gt;&lt;periodical&gt;&lt;full-title&gt;Journal of Management and Governance&lt;/full-title&gt;&lt;/periodical&gt;&lt;pages&gt;1015-1043&lt;/pages&gt;&lt;volume&gt;22&lt;/volume&gt;&lt;number&gt;4&lt;/number&gt;&lt;dates&gt;&lt;year&gt;2018&lt;/year&gt;&lt;pub-dates&gt;&lt;date&gt;2018-12-01&lt;/date&gt;&lt;/pub-dates&gt;&lt;/dates&gt;&lt;publisher&gt;Springer Science and Business Media LLC&lt;/publisher&gt;&lt;isbn&gt;1385-3457&lt;/isbn&gt;&lt;urls&gt;&lt;related-urls&gt;&lt;url&gt;http://orca.cf.ac.uk/111673/1/Article%20May%202018.pdf&lt;/url&gt;&lt;/related-urls&gt;&lt;/urls&gt;&lt;electronic-resource-num&gt;10.1007/s10997-018-9418-8&lt;/electronic-resource-num&gt;&lt;access-date&gt;2022-11-21T17:17:12&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Haridan et al., 2018)</w:t>
            </w:r>
            <w:r w:rsidRPr="00026D20">
              <w:rPr>
                <w:rFonts w:ascii="Times New Roman" w:hAnsi="Times New Roman" w:cs="Times New Roman"/>
                <w:sz w:val="24"/>
                <w:szCs w:val="24"/>
              </w:rPr>
              <w:fldChar w:fldCharType="end"/>
            </w:r>
          </w:p>
        </w:tc>
      </w:tr>
      <w:tr w:rsidR="00FA1BDE" w:rsidRPr="00026D20" w14:paraId="6FBFC94A" w14:textId="77777777" w:rsidTr="00133E00">
        <w:tc>
          <w:tcPr>
            <w:tcW w:w="643" w:type="pct"/>
          </w:tcPr>
          <w:p w14:paraId="728B7570"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6B254E75"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113FD99D"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How is the importance of cultural and institutional variables in achieving the effectiveness of Sharia boards?</w:t>
            </w:r>
          </w:p>
        </w:tc>
        <w:tc>
          <w:tcPr>
            <w:tcW w:w="598" w:type="pct"/>
          </w:tcPr>
          <w:p w14:paraId="598C204B"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Haridan&lt;/Author&gt;&lt;Year&gt;2018&lt;/Year&gt;&lt;RecNum&gt;4801&lt;/RecNum&gt;&lt;DisplayText&gt;(Haridan et al., 2018)&lt;/DisplayText&gt;&lt;record&gt;&lt;rec-number&gt;4801&lt;/rec-number&gt;&lt;foreign-keys&gt;&lt;key app="EN" db-id="sx0f020d5apr9fe2s5ev2fdh5ztsrxafrxr5" timestamp="1669051037" guid="ac2e1245-6b40-4112-93dc-25d7f1fa31ef"&gt;4801&lt;/key&gt;&lt;/foreign-keys&gt;&lt;ref-type name="Journal Article"&gt;17&lt;/ref-type&gt;&lt;contributors&gt;&lt;authors&gt;&lt;author&gt;Haridan, Nurfarahin M.&lt;/author&gt;&lt;author&gt;Hassan, Ahmad F. S.&lt;/author&gt;&lt;author&gt;Karbhari, Yusuf&lt;/author&gt;&lt;/authors&gt;&lt;/contributors&gt;&lt;titles&gt;&lt;title&gt;Governance, religious assurance and Islamic banks: Do Shariah boards effectively serve?&lt;/title&gt;&lt;secondary-title&gt;Journal of Management and Governance&lt;/secondary-title&gt;&lt;/titles&gt;&lt;periodical&gt;&lt;full-title&gt;Journal of Management and Governance&lt;/full-title&gt;&lt;/periodical&gt;&lt;pages&gt;1015-1043&lt;/pages&gt;&lt;volume&gt;22&lt;/volume&gt;&lt;number&gt;4&lt;/number&gt;&lt;dates&gt;&lt;year&gt;2018&lt;/year&gt;&lt;pub-dates&gt;&lt;date&gt;2018-12-01&lt;/date&gt;&lt;/pub-dates&gt;&lt;/dates&gt;&lt;publisher&gt;Springer Science and Business Media LLC&lt;/publisher&gt;&lt;isbn&gt;1385-3457&lt;/isbn&gt;&lt;urls&gt;&lt;related-urls&gt;&lt;url&gt;http://orca.cf.ac.uk/111673/1/Article%20May%202018.pdf&lt;/url&gt;&lt;/related-urls&gt;&lt;/urls&gt;&lt;electronic-resource-num&gt;10.1007/s10997-018-9418-8&lt;/electronic-resource-num&gt;&lt;access-date&gt;2022-11-21T17:17:12&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Haridan et al., 2018)</w:t>
            </w:r>
            <w:r w:rsidRPr="00026D20">
              <w:rPr>
                <w:rFonts w:ascii="Times New Roman" w:hAnsi="Times New Roman" w:cs="Times New Roman"/>
                <w:sz w:val="24"/>
                <w:szCs w:val="24"/>
              </w:rPr>
              <w:fldChar w:fldCharType="end"/>
            </w:r>
          </w:p>
        </w:tc>
      </w:tr>
      <w:tr w:rsidR="00026D20" w:rsidRPr="00026D20" w14:paraId="5F9E6ED7" w14:textId="77777777" w:rsidTr="00133E00">
        <w:tc>
          <w:tcPr>
            <w:tcW w:w="643" w:type="pct"/>
          </w:tcPr>
          <w:p w14:paraId="2B9A193D"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51C70EA7"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5C8A002C"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There is a need to carry out further research to extend our study and explore more on the roles that Shariah bodies play in governance and other effective characteristics of board and SCs (Sharia committees).</w:t>
            </w:r>
          </w:p>
        </w:tc>
        <w:tc>
          <w:tcPr>
            <w:tcW w:w="598" w:type="pct"/>
          </w:tcPr>
          <w:p w14:paraId="35357A37" w14:textId="45E16598"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004E0ADA">
              <w:rPr>
                <w:rFonts w:ascii="Times New Roman" w:hAnsi="Times New Roman" w:cs="Times New Roman"/>
                <w:sz w:val="24"/>
                <w:szCs w:val="24"/>
              </w:rPr>
              <w:instrText xml:space="preserve"> ADDIN EN.CITE &lt;EndNote&gt;&lt;Cite&gt;&lt;Author&gt;Basiruddin&lt;/Author&gt;&lt;Year&gt;2019&lt;/Year&gt;&lt;RecNum&gt;4771&lt;/RecNum&gt;&lt;DisplayText&gt;(Basiruddin &amp;amp; Ahmed, 2019)&lt;/DisplayText&gt;&lt;record&gt;&lt;rec-number&gt;4771&lt;/rec-number&gt;&lt;foreign-keys&gt;&lt;key app="EN" db-id="sx0f020d5apr9fe2s5ev2fdh5ztsrxafrxr5" timestamp="1668691559" guid="0e237b09-7ede-4975-bc5d-b02c8552a0e3"&gt;4771&lt;/key&gt;&lt;/foreign-keys&gt;&lt;ref-type name="Journal Article"&gt;17&lt;/ref-type&gt;&lt;contributors&gt;&lt;authors&gt;&lt;author&gt;Basiruddin, Rohaida&lt;/author&gt;&lt;author&gt;Ahmed, Habib&lt;/author&gt;&lt;/authors&gt;&lt;/contributors&gt;&lt;titles&gt;&lt;title&gt;Corporate governance and Shariah non-compliant risk in Islamic banks: evidence from Southeast Asia&lt;/title&gt;&lt;secondary-title&gt;Corporate Governance: The International Journal of Business in Society&lt;/secondary-title&gt;&lt;/titles&gt;&lt;periodical&gt;&lt;full-title&gt;Corporate Governance: The international journal of business in society&lt;/full-title&gt;&lt;/periodical&gt;&lt;pages&gt;240-262&lt;/pages&gt;&lt;volume&gt;20&lt;/volume&gt;&lt;number&gt;2&lt;/number&gt;&lt;dates&gt;&lt;year&gt;2019&lt;/year&gt;&lt;pub-dates&gt;&lt;date&gt;2019-11-22&lt;/date&gt;&lt;/pub-dates&gt;&lt;/dates&gt;&lt;publisher&gt;Emerald&lt;/publisher&gt;&lt;isbn&gt;1472-0701&lt;/isbn&gt;&lt;urls&gt;&lt;/urls&gt;&lt;electronic-resource-num&gt;10.1108/cg-05-2019-0138&lt;/electronic-resource-num&gt;&lt;access-date&gt;2022-11-16T09:15:36&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Basiruddin &amp; Ahmed, 2019)</w:t>
            </w:r>
            <w:r w:rsidRPr="00026D20">
              <w:rPr>
                <w:rFonts w:ascii="Times New Roman" w:hAnsi="Times New Roman" w:cs="Times New Roman"/>
                <w:sz w:val="24"/>
                <w:szCs w:val="24"/>
              </w:rPr>
              <w:fldChar w:fldCharType="end"/>
            </w:r>
          </w:p>
        </w:tc>
      </w:tr>
      <w:tr w:rsidR="00FA1BDE" w:rsidRPr="00026D20" w14:paraId="6A39A726" w14:textId="77777777" w:rsidTr="00133E00">
        <w:tc>
          <w:tcPr>
            <w:tcW w:w="643" w:type="pct"/>
          </w:tcPr>
          <w:p w14:paraId="5C0F064B"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4771636E"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Measurement of Sharia Non-Compliance Risk (SNCR)</w:t>
            </w:r>
          </w:p>
        </w:tc>
        <w:tc>
          <w:tcPr>
            <w:tcW w:w="2658" w:type="pct"/>
          </w:tcPr>
          <w:p w14:paraId="64005A49"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Many studies used non-halal income as an indicator for SNCR, although it can be used for social activities as suggested by relevant authorities. Future researchers could develop other related indicators to measure it.</w:t>
            </w:r>
          </w:p>
        </w:tc>
        <w:tc>
          <w:tcPr>
            <w:tcW w:w="598" w:type="pct"/>
          </w:tcPr>
          <w:p w14:paraId="7C948EDD"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Mukhibad&lt;/Author&gt;&lt;Year&gt;2022&lt;/Year&gt;&lt;RecNum&gt;4763&lt;/RecNum&gt;&lt;DisplayText&gt;(Mukhibad et al., 2022)&lt;/DisplayText&gt;&lt;record&gt;&lt;rec-number&gt;4763&lt;/rec-number&gt;&lt;foreign-keys&gt;&lt;key app="EN" db-id="sx0f020d5apr9fe2s5ev2fdh5ztsrxafrxr5" timestamp="1668590018" guid="145adfc9-4157-48ae-8694-515cffb98168"&gt;4763&lt;/key&gt;&lt;/foreign-keys&gt;&lt;ref-type name="Journal Article"&gt;17&lt;/ref-type&gt;&lt;contributors&gt;&lt;authors&gt;&lt;author&gt;Mukhibad, Hasan&lt;/author&gt;&lt;author&gt;Nurkhin, Ahmad&lt;/author&gt;&lt;author&gt;Waluyo Jati, Kuat&lt;/author&gt;&lt;author&gt;Yudo Jayanto, Prabowo&lt;/author&gt;&lt;/authors&gt;&lt;/contributors&gt;&lt;titles&gt;&lt;title&gt;Corporate governance and Islamic law compliance risk&lt;/title&gt;&lt;secondary-title&gt;Cogent Economics &amp;amp; Finance&lt;/secondary-title&gt;&lt;/titles&gt;&lt;periodical&gt;&lt;full-title&gt;Cogent Economics &amp;amp; Finance&lt;/full-title&gt;&lt;/periodical&gt;&lt;pages&gt;2111057&lt;/pages&gt;&lt;volume&gt;10&lt;/volume&gt;&lt;number&gt;1&lt;/number&gt;&lt;dates&gt;&lt;year&gt;2022&lt;/year&gt;&lt;pub-dates&gt;&lt;date&gt;2022/12/31&lt;/date&gt;&lt;/pub-dates&gt;&lt;/dates&gt;&lt;publisher&gt;Cogent OA&lt;/publisher&gt;&lt;isbn&gt;null&lt;/isbn&gt;&lt;urls&gt;&lt;related-urls&gt;&lt;url&gt;https://doi.org/10.1080/23322039.2022.2111057&lt;/url&gt;&lt;/related-urls&gt;&lt;/urls&gt;&lt;electronic-resource-num&gt;10.1080/23322039.2022.2111057&lt;/electronic-resource-num&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Mukhibad et al., 2022)</w:t>
            </w:r>
            <w:r w:rsidRPr="00026D20">
              <w:rPr>
                <w:rFonts w:ascii="Times New Roman" w:hAnsi="Times New Roman" w:cs="Times New Roman"/>
                <w:sz w:val="24"/>
                <w:szCs w:val="24"/>
              </w:rPr>
              <w:fldChar w:fldCharType="end"/>
            </w:r>
          </w:p>
        </w:tc>
      </w:tr>
      <w:tr w:rsidR="00FA1BDE" w:rsidRPr="00026D20" w14:paraId="2ED02AC0" w14:textId="77777777" w:rsidTr="00133E00">
        <w:tc>
          <w:tcPr>
            <w:tcW w:w="643" w:type="pct"/>
          </w:tcPr>
          <w:p w14:paraId="40CE482D"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44B3CB5A"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408D0FD7" w14:textId="77777777" w:rsidR="00FA1BDE" w:rsidRPr="00026D20" w:rsidRDefault="00FA1BDE" w:rsidP="00026D20">
            <w:pPr>
              <w:pStyle w:val="NormalWeb"/>
              <w:numPr>
                <w:ilvl w:val="0"/>
                <w:numId w:val="17"/>
              </w:numPr>
              <w:shd w:val="clear" w:color="auto" w:fill="FFFFFF"/>
              <w:spacing w:after="0" w:afterAutospacing="0" w:line="276" w:lineRule="auto"/>
              <w:ind w:left="330"/>
              <w:jc w:val="both"/>
            </w:pPr>
            <w:r w:rsidRPr="00026D20">
              <w:t>As some companies have their own Shariah audit procedures and programmes for purifying Sharia Non-Compliance Income, a deeper study on this issue would be fruitful.</w:t>
            </w:r>
          </w:p>
        </w:tc>
        <w:tc>
          <w:tcPr>
            <w:tcW w:w="598" w:type="pct"/>
          </w:tcPr>
          <w:p w14:paraId="7EA58444"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Hanefah&lt;/Author&gt;&lt;Year&gt;2020&lt;/Year&gt;&lt;RecNum&gt;4765&lt;/RecNum&gt;&lt;DisplayText&gt;(Hanefah et al., 2020)&lt;/DisplayText&gt;&lt;record&gt;&lt;rec-number&gt;4765&lt;/rec-number&gt;&lt;foreign-keys&gt;&lt;key app="EN" db-id="sx0f020d5apr9fe2s5ev2fdh5ztsrxafrxr5" timestamp="1668592757" guid="cc28f4ee-cb03-4aeb-be6a-1c055b129b27"&gt;4765&lt;/key&gt;&lt;/foreign-keys&gt;&lt;ref-type name="Journal Article"&gt;17&lt;/ref-type&gt;&lt;contributors&gt;&lt;authors&gt;&lt;author&gt;Hanefah, Mustafa Mohd&lt;/author&gt;&lt;author&gt;Kamaruddin, Muhammad Iqmal Hisham&lt;/author&gt;&lt;author&gt;Salleh, Supiah&lt;/author&gt;&lt;author&gt;Shafii, Zurina&lt;/author&gt;&lt;author&gt;Zakaria, Nurazalia&lt;/author&gt;&lt;/authors&gt;&lt;/contributors&gt;&lt;titles&gt;&lt;title&gt;Internal control, risk and Sharīʿah non-compliant income in Islamic financial institutions&lt;/title&gt;&lt;secondary-title&gt;ISRA International Journal of Islamic Finance&lt;/secondary-title&gt;&lt;/titles&gt;&lt;periodical&gt;&lt;full-title&gt;ISRA International Journal of Islamic Finance&lt;/full-title&gt;&lt;/periodical&gt;&lt;pages&gt;401-417&lt;/pages&gt;&lt;volume&gt;12&lt;/volume&gt;&lt;number&gt;3&lt;/number&gt;&lt;dates&gt;&lt;year&gt;2020&lt;/year&gt;&lt;pub-dates&gt;&lt;date&gt;2020-11-19&lt;/date&gt;&lt;/pub-dates&gt;&lt;/dates&gt;&lt;publisher&gt;Emerald&lt;/publisher&gt;&lt;isbn&gt;0128-1976&lt;/isbn&gt;&lt;urls&gt;&lt;/urls&gt;&lt;electronic-resource-num&gt;10.1108/ijif-02-2019-0025&lt;/electronic-resource-num&gt;&lt;access-date&gt;2022-11-16T09:53:24&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Hanefah et al., 2020)</w:t>
            </w:r>
            <w:r w:rsidRPr="00026D20">
              <w:rPr>
                <w:rFonts w:ascii="Times New Roman" w:hAnsi="Times New Roman" w:cs="Times New Roman"/>
                <w:sz w:val="24"/>
                <w:szCs w:val="24"/>
              </w:rPr>
              <w:fldChar w:fldCharType="end"/>
            </w:r>
          </w:p>
        </w:tc>
      </w:tr>
      <w:tr w:rsidR="00FA1BDE" w:rsidRPr="00026D20" w14:paraId="26143228" w14:textId="77777777" w:rsidTr="00133E00">
        <w:tc>
          <w:tcPr>
            <w:tcW w:w="643" w:type="pct"/>
          </w:tcPr>
          <w:p w14:paraId="0304DFF2"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Sharia governance and sustainability</w:t>
            </w:r>
          </w:p>
        </w:tc>
        <w:tc>
          <w:tcPr>
            <w:tcW w:w="1101" w:type="pct"/>
          </w:tcPr>
          <w:p w14:paraId="6D0FF25F"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The reform of Sharia governance to achieve sustainability</w:t>
            </w:r>
          </w:p>
        </w:tc>
        <w:tc>
          <w:tcPr>
            <w:tcW w:w="2658" w:type="pct"/>
          </w:tcPr>
          <w:p w14:paraId="17D20DD8" w14:textId="77777777" w:rsidR="00FA1BDE" w:rsidRPr="00026D20" w:rsidRDefault="00FA1BDE" w:rsidP="00026D20">
            <w:pPr>
              <w:pStyle w:val="NormalWeb"/>
              <w:numPr>
                <w:ilvl w:val="0"/>
                <w:numId w:val="17"/>
              </w:numPr>
              <w:shd w:val="clear" w:color="auto" w:fill="FFFFFF"/>
              <w:spacing w:before="0" w:beforeAutospacing="0" w:after="0" w:afterAutospacing="0" w:line="276" w:lineRule="auto"/>
              <w:ind w:left="330"/>
              <w:jc w:val="both"/>
            </w:pPr>
            <w:r w:rsidRPr="00026D20">
              <w:t>Several studies conceptually proposed regulatory reform of Islamic finance including their Sharia governance structure and practice, future studies could critically examine and further support with necessary action/initiative, otherwise provide the alternatives.</w:t>
            </w:r>
          </w:p>
        </w:tc>
        <w:tc>
          <w:tcPr>
            <w:tcW w:w="598" w:type="pct"/>
          </w:tcPr>
          <w:p w14:paraId="7069CE17"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Khan&lt;/Author&gt;&lt;Year&gt;2013&lt;/Year&gt;&lt;RecNum&gt;4749&lt;/RecNum&gt;&lt;DisplayText&gt;(Khan, 2013)&lt;/DisplayText&gt;&lt;record&gt;&lt;rec-number&gt;4749&lt;/rec-number&gt;&lt;foreign-keys&gt;&lt;key app="EN" db-id="sx0f020d5apr9fe2s5ev2fdh5ztsrxafrxr5" timestamp="1668510416" guid="686bc601-3413-4881-a97a-95eb9b68bf93"&gt;4749&lt;/key&gt;&lt;/foreign-keys&gt;&lt;ref-type name="Journal Article"&gt;17&lt;/ref-type&gt;&lt;contributors&gt;&lt;authors&gt;&lt;author&gt;Khan, M Mansoor&lt;/author&gt;&lt;/authors&gt;&lt;/contributors&gt;&lt;titles&gt;&lt;title&gt;Developing a conceptual framework to appraise the corporate social responsibility performance of Islamic banking and finance institutions&lt;/title&gt;&lt;secondary-title&gt;Accounting and the Public Interest&lt;/secondary-title&gt;&lt;/titles&gt;&lt;periodical&gt;&lt;full-title&gt;Accounting and the Public Interest&lt;/full-title&gt;&lt;/periodical&gt;&lt;pages&gt;191-207&lt;/pages&gt;&lt;volume&gt;13&lt;/volume&gt;&lt;number&gt;1&lt;/number&gt;&lt;dates&gt;&lt;year&gt;2013&lt;/year&gt;&lt;/dates&gt;&lt;isbn&gt;1530-9320&lt;/isbn&gt;&lt;urls&gt;&lt;/urls&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Khan, 2013)</w:t>
            </w:r>
            <w:r w:rsidRPr="00026D20">
              <w:rPr>
                <w:rFonts w:ascii="Times New Roman" w:hAnsi="Times New Roman" w:cs="Times New Roman"/>
                <w:sz w:val="24"/>
                <w:szCs w:val="24"/>
              </w:rPr>
              <w:fldChar w:fldCharType="end"/>
            </w:r>
          </w:p>
        </w:tc>
      </w:tr>
      <w:tr w:rsidR="00FA1BDE" w:rsidRPr="00026D20" w14:paraId="70BAD425" w14:textId="77777777" w:rsidTr="00133E00">
        <w:tc>
          <w:tcPr>
            <w:tcW w:w="643" w:type="pct"/>
          </w:tcPr>
          <w:p w14:paraId="6FD4EE49"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56C66AD8"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Constructing a representative sustainability index</w:t>
            </w:r>
          </w:p>
        </w:tc>
        <w:tc>
          <w:tcPr>
            <w:tcW w:w="2658" w:type="pct"/>
          </w:tcPr>
          <w:p w14:paraId="14FDB1EB" w14:textId="77777777" w:rsidR="00FA1BDE" w:rsidRPr="00026D20" w:rsidRDefault="00FA1BDE" w:rsidP="00026D20">
            <w:pPr>
              <w:pStyle w:val="NormalWeb"/>
              <w:numPr>
                <w:ilvl w:val="0"/>
                <w:numId w:val="17"/>
              </w:numPr>
              <w:shd w:val="clear" w:color="auto" w:fill="FFFFFF"/>
              <w:spacing w:before="0" w:beforeAutospacing="0" w:after="0" w:afterAutospacing="0" w:line="276" w:lineRule="auto"/>
              <w:ind w:left="330"/>
              <w:jc w:val="both"/>
            </w:pPr>
            <w:r w:rsidRPr="00026D20">
              <w:t>Could develop a sustainability index linked with the concept of maqashid sharia</w:t>
            </w:r>
          </w:p>
        </w:tc>
        <w:tc>
          <w:tcPr>
            <w:tcW w:w="598" w:type="pct"/>
          </w:tcPr>
          <w:p w14:paraId="639F48DB"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liyu&lt;/Author&gt;&lt;Year&gt;2017&lt;/Year&gt;&lt;RecNum&gt;1101&lt;/RecNum&gt;&lt;DisplayText&gt;(Aliyu et al., 2017)&lt;/DisplayText&gt;&lt;record&gt;&lt;rec-number&gt;1101&lt;/rec-number&gt;&lt;foreign-keys&gt;&lt;key app="EN" db-id="sx0f020d5apr9fe2s5ev2fdh5ztsrxafrxr5" timestamp="1639004006" guid="5a6ce2a6-d74c-4a0b-b28e-8a2e39fcf5de"&gt;1101&lt;/key&gt;&lt;/foreign-keys&gt;&lt;ref-type name="Journal Article"&gt;17&lt;/ref-type&gt;&lt;contributors&gt;&lt;authors&gt;&lt;author&gt;Aliyu, Sirajo&lt;/author&gt;&lt;author&gt;Hassan, M. Kabir&lt;/author&gt;&lt;author&gt;Mohd Yusof, Rosylin&lt;/author&gt;&lt;author&gt;Naiimi, Nasri&lt;/author&gt;&lt;/authors&gt;&lt;/contributors&gt;&lt;titles&gt;&lt;title&gt;Islamic Banking Sustainability: A Review of Literature and Directions for Future Research&lt;/title&gt;&lt;secondary-title&gt;Emerging Markets Finance &amp;amp; Trade&lt;/secondary-title&gt;&lt;/titles&gt;&lt;periodical&gt;&lt;full-title&gt;Emerging Markets Finance &amp;amp; Trade&lt;/full-title&gt;&lt;/periodical&gt;&lt;pages&gt;440-470&lt;/pages&gt;&lt;volume&gt;53&lt;/volume&gt;&lt;number&gt;2&lt;/number&gt;&lt;keywords&gt;&lt;keyword&gt;Economics&lt;/keyword&gt;&lt;keyword&gt;Sustainable development&lt;/keyword&gt;&lt;keyword&gt;Economic development&lt;/keyword&gt;&lt;keyword&gt;Sustainability&lt;/keyword&gt;&lt;keyword&gt;Islamic finance&lt;/keyword&gt;&lt;keyword&gt;Islamic banking&lt;/keyword&gt;&lt;keyword&gt;literature review&lt;/keyword&gt;&lt;/keywords&gt;&lt;dates&gt;&lt;year&gt;2017&lt;/year&gt;&lt;/dates&gt;&lt;publisher&gt;Taylor &amp;amp; Francis Ltd&lt;/publisher&gt;&lt;isbn&gt;1540496X&lt;/isbn&gt;&lt;accession-num&gt;121078941&lt;/accession-num&gt;&lt;work-type&gt;Article&lt;/work-type&gt;&lt;urls&gt;&lt;related-urls&gt;&lt;url&gt;https://search.ebscohost.com/login.aspx?direct=true&amp;amp;db=bth&amp;amp;AN=121078941&amp;amp;site=ehost-live&lt;/url&gt;&lt;/related-urls&gt;&lt;/urls&gt;&lt;electronic-resource-num&gt;10.1080/1540496X.2016.1262761&lt;/electronic-resource-num&gt;&lt;remote-database-name&gt;bth&lt;/remote-database-name&gt;&lt;remote-database-provider&gt;EBSCOhost&lt;/remote-database-provider&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liyu et al., 2017)</w:t>
            </w:r>
            <w:r w:rsidRPr="00026D20">
              <w:rPr>
                <w:rFonts w:ascii="Times New Roman" w:hAnsi="Times New Roman" w:cs="Times New Roman"/>
                <w:sz w:val="24"/>
                <w:szCs w:val="24"/>
              </w:rPr>
              <w:fldChar w:fldCharType="end"/>
            </w:r>
          </w:p>
        </w:tc>
      </w:tr>
      <w:tr w:rsidR="00026D20" w:rsidRPr="00026D20" w14:paraId="56E32F7F" w14:textId="77777777" w:rsidTr="00133E00">
        <w:tc>
          <w:tcPr>
            <w:tcW w:w="643" w:type="pct"/>
          </w:tcPr>
          <w:p w14:paraId="4A69806F"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4C70F8DE"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25082E9F" w14:textId="77777777" w:rsidR="00FA1BDE" w:rsidRPr="00026D20" w:rsidRDefault="00FA1BDE" w:rsidP="00026D20">
            <w:pPr>
              <w:pStyle w:val="NormalWeb"/>
              <w:numPr>
                <w:ilvl w:val="0"/>
                <w:numId w:val="17"/>
              </w:numPr>
              <w:shd w:val="clear" w:color="auto" w:fill="FFFFFF"/>
              <w:spacing w:before="0" w:beforeAutospacing="0" w:after="0" w:afterAutospacing="0" w:line="276" w:lineRule="auto"/>
              <w:ind w:left="330"/>
              <w:jc w:val="both"/>
            </w:pPr>
            <w:r w:rsidRPr="00026D20">
              <w:t>Integrate the sustainability index based on SDGs and maqashid sharia, and how Sharia governance could play role on achieving the common goal between them</w:t>
            </w:r>
          </w:p>
        </w:tc>
        <w:tc>
          <w:tcPr>
            <w:tcW w:w="598" w:type="pct"/>
          </w:tcPr>
          <w:p w14:paraId="45F158A9"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Authors’ review</w:t>
            </w:r>
          </w:p>
        </w:tc>
      </w:tr>
      <w:tr w:rsidR="00FA1BDE" w:rsidRPr="00026D20" w14:paraId="667F4BBB" w14:textId="77777777" w:rsidTr="00133E00">
        <w:tc>
          <w:tcPr>
            <w:tcW w:w="643" w:type="pct"/>
          </w:tcPr>
          <w:p w14:paraId="64A20EC0"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381CC001"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41FEC18D" w14:textId="77777777" w:rsidR="00FA1BDE" w:rsidRPr="00026D20" w:rsidRDefault="00FA1BDE" w:rsidP="00026D20">
            <w:pPr>
              <w:pStyle w:val="NormalWeb"/>
              <w:numPr>
                <w:ilvl w:val="0"/>
                <w:numId w:val="17"/>
              </w:numPr>
              <w:shd w:val="clear" w:color="auto" w:fill="FFFFFF"/>
              <w:spacing w:before="0" w:beforeAutospacing="0" w:after="0" w:afterAutospacing="0" w:line="276" w:lineRule="auto"/>
              <w:ind w:left="330"/>
              <w:jc w:val="both"/>
            </w:pPr>
            <w:r w:rsidRPr="00026D20">
              <w:t>Future studies have the opportunities to assess the banking sustainability in relation to the business performance of the clients of the banks/other stakeholder’s interest</w:t>
            </w:r>
          </w:p>
        </w:tc>
        <w:tc>
          <w:tcPr>
            <w:tcW w:w="598" w:type="pct"/>
          </w:tcPr>
          <w:p w14:paraId="65541A3C"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liyu&lt;/Author&gt;&lt;Year&gt;2017&lt;/Year&gt;&lt;RecNum&gt;1101&lt;/RecNum&gt;&lt;DisplayText&gt;(Aliyu et al., 2017)&lt;/DisplayText&gt;&lt;record&gt;&lt;rec-number&gt;1101&lt;/rec-number&gt;&lt;foreign-keys&gt;&lt;key app="EN" db-id="sx0f020d5apr9fe2s5ev2fdh5ztsrxafrxr5" timestamp="1639004006" guid="5a6ce2a6-d74c-4a0b-b28e-8a2e39fcf5de"&gt;1101&lt;/key&gt;&lt;/foreign-keys&gt;&lt;ref-type name="Journal Article"&gt;17&lt;/ref-type&gt;&lt;contributors&gt;&lt;authors&gt;&lt;author&gt;Aliyu, Sirajo&lt;/author&gt;&lt;author&gt;Hassan, M. Kabir&lt;/author&gt;&lt;author&gt;Mohd Yusof, Rosylin&lt;/author&gt;&lt;author&gt;Naiimi, Nasri&lt;/author&gt;&lt;/authors&gt;&lt;/contributors&gt;&lt;titles&gt;&lt;title&gt;Islamic Banking Sustainability: A Review of Literature and Directions for Future Research&lt;/title&gt;&lt;secondary-title&gt;Emerging Markets Finance &amp;amp; Trade&lt;/secondary-title&gt;&lt;/titles&gt;&lt;periodical&gt;&lt;full-title&gt;Emerging Markets Finance &amp;amp; Trade&lt;/full-title&gt;&lt;/periodical&gt;&lt;pages&gt;440-470&lt;/pages&gt;&lt;volume&gt;53&lt;/volume&gt;&lt;number&gt;2&lt;/number&gt;&lt;keywords&gt;&lt;keyword&gt;Economics&lt;/keyword&gt;&lt;keyword&gt;Sustainable development&lt;/keyword&gt;&lt;keyword&gt;Economic development&lt;/keyword&gt;&lt;keyword&gt;Sustainability&lt;/keyword&gt;&lt;keyword&gt;Islamic finance&lt;/keyword&gt;&lt;keyword&gt;Islamic banking&lt;/keyword&gt;&lt;keyword&gt;literature review&lt;/keyword&gt;&lt;/keywords&gt;&lt;dates&gt;&lt;year&gt;2017&lt;/year&gt;&lt;/dates&gt;&lt;publisher&gt;Taylor &amp;amp; Francis Ltd&lt;/publisher&gt;&lt;isbn&gt;1540496X&lt;/isbn&gt;&lt;accession-num&gt;121078941&lt;/accession-num&gt;&lt;work-type&gt;Article&lt;/work-type&gt;&lt;urls&gt;&lt;related-urls&gt;&lt;url&gt;https://search.ebscohost.com/login.aspx?direct=true&amp;amp;db=bth&amp;amp;AN=121078941&amp;amp;site=ehost-live&lt;/url&gt;&lt;/related-urls&gt;&lt;/urls&gt;&lt;electronic-resource-num&gt;10.1080/1540496X.2016.1262761&lt;/electronic-resource-num&gt;&lt;remote-database-name&gt;bth&lt;/remote-database-name&gt;&lt;remote-database-provider&gt;EBSCOhost&lt;/remote-database-provider&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liyu et al., 2017)</w:t>
            </w:r>
            <w:r w:rsidRPr="00026D20">
              <w:rPr>
                <w:rFonts w:ascii="Times New Roman" w:hAnsi="Times New Roman" w:cs="Times New Roman"/>
                <w:sz w:val="24"/>
                <w:szCs w:val="24"/>
              </w:rPr>
              <w:fldChar w:fldCharType="end"/>
            </w:r>
          </w:p>
        </w:tc>
      </w:tr>
      <w:tr w:rsidR="00FA1BDE" w:rsidRPr="00026D20" w14:paraId="1640265D" w14:textId="77777777" w:rsidTr="00133E00">
        <w:tc>
          <w:tcPr>
            <w:tcW w:w="643" w:type="pct"/>
          </w:tcPr>
          <w:p w14:paraId="3C894044"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787349CA"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 xml:space="preserve">Sustainability after covid-19 pandemic </w:t>
            </w:r>
          </w:p>
        </w:tc>
        <w:tc>
          <w:tcPr>
            <w:tcW w:w="2658" w:type="pct"/>
          </w:tcPr>
          <w:p w14:paraId="79E2C975" w14:textId="77777777" w:rsidR="00FA1BDE" w:rsidRPr="00026D20" w:rsidRDefault="00FA1BDE" w:rsidP="00026D20">
            <w:pPr>
              <w:pStyle w:val="NormalWeb"/>
              <w:numPr>
                <w:ilvl w:val="0"/>
                <w:numId w:val="17"/>
              </w:numPr>
              <w:shd w:val="clear" w:color="auto" w:fill="FFFFFF"/>
              <w:spacing w:before="0" w:beforeAutospacing="0" w:after="0" w:afterAutospacing="0" w:line="276" w:lineRule="auto"/>
              <w:ind w:left="330"/>
              <w:jc w:val="both"/>
            </w:pPr>
            <w:r w:rsidRPr="00026D20">
              <w:t xml:space="preserve">Survival and the effects of Islamic banks’ governance decisions can be assessed during and after the lifespan of the banks, </w:t>
            </w:r>
            <w:r w:rsidRPr="00026D20">
              <w:lastRenderedPageBreak/>
              <w:t>particularly after the crisis resulted from the Covid-19 pandemic</w:t>
            </w:r>
          </w:p>
        </w:tc>
        <w:tc>
          <w:tcPr>
            <w:tcW w:w="598" w:type="pct"/>
          </w:tcPr>
          <w:p w14:paraId="0C57901B"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lastRenderedPageBreak/>
              <w:t xml:space="preserve">Authors’ review &amp; </w:t>
            </w: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liyu&lt;/Author&gt;&lt;Year&gt;2017&lt;/Year&gt;&lt;RecNum&gt;1101&lt;/RecNum&gt;&lt;DisplayText&gt;(Aliyu et al., 2017)&lt;/DisplayText&gt;&lt;record&gt;&lt;rec-number&gt;1101&lt;/rec-number&gt;&lt;foreign-keys&gt;&lt;key app="EN" db-id="sx0f020d5apr9fe2s5ev2fdh5ztsrxafrxr5" timestamp="1639004006" guid="5a6ce2a6-d74c-4a0b-b28e-8a2e39fcf5de"&gt;1101&lt;/key&gt;&lt;/foreign-keys&gt;&lt;ref-type name="Journal Article"&gt;17&lt;/ref-type&gt;&lt;contributors&gt;&lt;authors&gt;&lt;author&gt;Aliyu, Sirajo&lt;/author&gt;&lt;author&gt;Hassan, M. Kabir&lt;/author&gt;&lt;author&gt;Mohd Yusof, Rosylin&lt;/author&gt;&lt;author&gt;Naiimi, Nasri&lt;/author&gt;&lt;/authors&gt;&lt;/contributors&gt;&lt;titles&gt;&lt;title&gt;Islamic Banking Sustainability: A Review of Literature and Directions for Future Research&lt;/title&gt;&lt;secondary-title&gt;Emerging Markets Finance &amp;amp; Trade&lt;/secondary-title&gt;&lt;/titles&gt;&lt;periodical&gt;&lt;full-title&gt;Emerging Markets Finance &amp;amp; Trade&lt;/full-title&gt;&lt;/periodical&gt;&lt;pages&gt;440-470&lt;/pages&gt;&lt;volume&gt;53&lt;/volume&gt;&lt;number&gt;2&lt;/number&gt;&lt;keywords&gt;&lt;keyword&gt;Economics&lt;/keyword&gt;&lt;keyword&gt;Sustainable development&lt;/keyword&gt;&lt;keyword&gt;Economic development&lt;/keyword&gt;&lt;keyword&gt;Sustainability&lt;/keyword&gt;&lt;keyword&gt;Islamic finance&lt;/keyword&gt;&lt;keyword&gt;Islamic banking&lt;/keyword&gt;&lt;keyword&gt;literature review&lt;/keyword&gt;&lt;/keywords&gt;&lt;dates&gt;&lt;year&gt;2017&lt;/year&gt;&lt;/dates&gt;&lt;publisher&gt;Taylor &amp;amp; Francis Ltd&lt;/publisher&gt;&lt;isbn&gt;1540496X&lt;/isbn&gt;&lt;accession-num&gt;121078941&lt;/accession-num&gt;&lt;work-type&gt;Article&lt;/work-type&gt;&lt;urls&gt;&lt;related-urls&gt;&lt;url&gt;https://search.ebscohost.com/login.aspx?direct=true&amp;amp;db=bth&amp;amp;AN=121078941&amp;amp;site=ehost-live&lt;/url&gt;&lt;/related-urls&gt;&lt;/urls&gt;&lt;electronic-resource-num&gt;10.1080/1540496X.2016.1262761&lt;/electronic-resource-num&gt;&lt;remote-database-name&gt;bth&lt;/remote-database-name&gt;&lt;remote-database-provider&gt;EBSCOhost&lt;/remote-database-provider&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liyu et al., 2017)</w:t>
            </w:r>
            <w:r w:rsidRPr="00026D20">
              <w:rPr>
                <w:rFonts w:ascii="Times New Roman" w:hAnsi="Times New Roman" w:cs="Times New Roman"/>
                <w:sz w:val="24"/>
                <w:szCs w:val="24"/>
              </w:rPr>
              <w:fldChar w:fldCharType="end"/>
            </w:r>
          </w:p>
        </w:tc>
      </w:tr>
      <w:tr w:rsidR="00FA1BDE" w:rsidRPr="00026D20" w14:paraId="098A36C6" w14:textId="77777777" w:rsidTr="00133E00">
        <w:tc>
          <w:tcPr>
            <w:tcW w:w="643" w:type="pct"/>
          </w:tcPr>
          <w:p w14:paraId="360C8D5C"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The effect of Sharia governance toward firm’s performance</w:t>
            </w:r>
          </w:p>
        </w:tc>
        <w:tc>
          <w:tcPr>
            <w:tcW w:w="1101" w:type="pct"/>
          </w:tcPr>
          <w:p w14:paraId="1A97D884"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 xml:space="preserve">The effect of Sharia Supervisory Board (SSB) </w:t>
            </w:r>
          </w:p>
        </w:tc>
        <w:tc>
          <w:tcPr>
            <w:tcW w:w="2658" w:type="pct"/>
          </w:tcPr>
          <w:p w14:paraId="4E5A0E7A"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In investigating the role of Sharia supervisory board, future studies could extend some other attributes of SSB such as SSB remuneration, gender diversity, and others</w:t>
            </w:r>
          </w:p>
        </w:tc>
        <w:tc>
          <w:tcPr>
            <w:tcW w:w="598" w:type="pct"/>
          </w:tcPr>
          <w:p w14:paraId="6FEA45F2"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fldData xml:space="preserve">PEVuZE5vdGU+PENpdGU+PEF1dGhvcj5BamlsaTwvQXV0aG9yPjxZZWFyPjIwMTg8L1llYXI+PFJl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</w:fldData>
              </w:fldChar>
            </w:r>
            <w:r w:rsidRPr="00026D20">
              <w:rPr>
                <w:rFonts w:ascii="Times New Roman" w:hAnsi="Times New Roman" w:cs="Times New Roman"/>
                <w:sz w:val="24"/>
                <w:szCs w:val="24"/>
              </w:rPr>
              <w:instrText xml:space="preserve"> ADDIN EN.CITE </w:instrText>
            </w:r>
            <w:r w:rsidRPr="00026D20">
              <w:rPr>
                <w:rFonts w:ascii="Times New Roman" w:hAnsi="Times New Roman" w:cs="Times New Roman"/>
                <w:sz w:val="24"/>
                <w:szCs w:val="24"/>
              </w:rPr>
              <w:fldChar w:fldCharType="begin">
                <w:fldData xml:space="preserve">PEVuZE5vdGU+PENpdGU+PEF1dGhvcj5BamlsaTwvQXV0aG9yPjxZZWFyPjIwMTg8L1llYXI+PFJl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</w:fldData>
              </w:fldChar>
            </w:r>
            <w:r w:rsidRPr="00026D20">
              <w:rPr>
                <w:rFonts w:ascii="Times New Roman" w:hAnsi="Times New Roman" w:cs="Times New Roman"/>
                <w:sz w:val="24"/>
                <w:szCs w:val="24"/>
              </w:rPr>
              <w:instrText xml:space="preserve"> ADDIN EN.CITE.DATA </w:instrText>
            </w:r>
            <w:r w:rsidRPr="00026D20">
              <w:rPr>
                <w:rFonts w:ascii="Times New Roman" w:hAnsi="Times New Roman" w:cs="Times New Roman"/>
                <w:sz w:val="24"/>
                <w:szCs w:val="24"/>
              </w:rPr>
            </w:r>
            <w:r w:rsidRPr="00026D20">
              <w:rPr>
                <w:rFonts w:ascii="Times New Roman" w:hAnsi="Times New Roman" w:cs="Times New Roman"/>
                <w:sz w:val="24"/>
                <w:szCs w:val="24"/>
              </w:rPr>
              <w:fldChar w:fldCharType="end"/>
            </w:r>
            <w:r w:rsidRPr="00026D20">
              <w:rPr>
                <w:rFonts w:ascii="Times New Roman" w:hAnsi="Times New Roman" w:cs="Times New Roman"/>
                <w:sz w:val="24"/>
                <w:szCs w:val="24"/>
              </w:rPr>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jili &amp; Bouri, 2018; Mollah &amp; Zaman, 2015)</w:t>
            </w:r>
            <w:r w:rsidRPr="00026D20">
              <w:rPr>
                <w:rFonts w:ascii="Times New Roman" w:hAnsi="Times New Roman" w:cs="Times New Roman"/>
                <w:sz w:val="24"/>
                <w:szCs w:val="24"/>
              </w:rPr>
              <w:fldChar w:fldCharType="end"/>
            </w:r>
          </w:p>
        </w:tc>
      </w:tr>
      <w:tr w:rsidR="00FA1BDE" w:rsidRPr="00026D20" w14:paraId="44CC9F68" w14:textId="77777777" w:rsidTr="00133E00">
        <w:tc>
          <w:tcPr>
            <w:tcW w:w="643" w:type="pct"/>
          </w:tcPr>
          <w:p w14:paraId="1664061A"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164AC174"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4CEC46D9"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Several studies have empirically demonstrated a positive effect of SSB size toward Islamic banks’ performance, however it is possible that there is an upper limit to this benefit. Hence, future studies could provide an empirical analysis regarding the optimal SSB size of the Islamic banks</w:t>
            </w:r>
          </w:p>
        </w:tc>
        <w:tc>
          <w:tcPr>
            <w:tcW w:w="598" w:type="pct"/>
          </w:tcPr>
          <w:p w14:paraId="1F66C628"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lmutairi&lt;/Author&gt;&lt;Year&gt;2017&lt;/Year&gt;&lt;RecNum&gt;4802&lt;/RecNum&gt;&lt;DisplayText&gt;(Almutairi &amp;amp; Quttainah, 2017)&lt;/DisplayText&gt;&lt;record&gt;&lt;rec-number&gt;4802&lt;/rec-number&gt;&lt;foreign-keys&gt;&lt;key app="EN" db-id="sx0f020d5apr9fe2s5ev2fdh5ztsrxafrxr5" timestamp="1669051262" guid="a26a48ef-c957-4f62-9a41-843903c0e0fb"&gt;4802&lt;/key&gt;&lt;/foreign-keys&gt;&lt;ref-type name="Journal Article"&gt;17&lt;/ref-type&gt;&lt;contributors&gt;&lt;authors&gt;&lt;author&gt;Almutairi, Ali R.&lt;/author&gt;&lt;author&gt;Quttainah, Majdi Anwar&lt;/author&gt;&lt;/authors&gt;&lt;/contributors&gt;&lt;titles&gt;&lt;title&gt;Corporate governance: evidence from Islamic banks&lt;/title&gt;&lt;secondary-title&gt;Social Responsibility Journal&lt;/secondary-title&gt;&lt;/titles&gt;&lt;periodical&gt;&lt;full-title&gt;Social Responsibility Journal&lt;/full-title&gt;&lt;/periodical&gt;&lt;pages&gt;601-624&lt;/pages&gt;&lt;volume&gt;13&lt;/volume&gt;&lt;number&gt;3&lt;/number&gt;&lt;dates&gt;&lt;year&gt;2017&lt;/year&gt;&lt;pub-dates&gt;&lt;date&gt;2017-08-07&lt;/date&gt;&lt;/pub-dates&gt;&lt;/dates&gt;&lt;publisher&gt;Emerald&lt;/publisher&gt;&lt;isbn&gt;1747-1117&lt;/isbn&gt;&lt;urls&gt;&lt;/urls&gt;&lt;electronic-resource-num&gt;10.1108/srj-05-2016-0061&lt;/electronic-resource-num&gt;&lt;access-date&gt;2022-11-21T17:20:57&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lmutairi &amp; Quttainah, 2017)</w:t>
            </w:r>
            <w:r w:rsidRPr="00026D20">
              <w:rPr>
                <w:rFonts w:ascii="Times New Roman" w:hAnsi="Times New Roman" w:cs="Times New Roman"/>
                <w:sz w:val="24"/>
                <w:szCs w:val="24"/>
              </w:rPr>
              <w:fldChar w:fldCharType="end"/>
            </w:r>
          </w:p>
        </w:tc>
      </w:tr>
      <w:tr w:rsidR="00FA1BDE" w:rsidRPr="00026D20" w14:paraId="42BDE17F" w14:textId="77777777" w:rsidTr="00133E00">
        <w:tc>
          <w:tcPr>
            <w:tcW w:w="643" w:type="pct"/>
          </w:tcPr>
          <w:p w14:paraId="790C3F6E"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65EA5951"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6A716A17"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Future research should give more attention regarding the impact of the SSB educational qualification on the Ibs’ performance by taking into account the different PhD degree fields (majority having PhD in Shariah and Law, instead of Accounting &amp; Finance</w:t>
            </w:r>
          </w:p>
        </w:tc>
        <w:tc>
          <w:tcPr>
            <w:tcW w:w="598" w:type="pct"/>
          </w:tcPr>
          <w:p w14:paraId="1BFFE340"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lmutairi&lt;/Author&gt;&lt;Year&gt;2017&lt;/Year&gt;&lt;RecNum&gt;4802&lt;/RecNum&gt;&lt;DisplayText&gt;(Almutairi &amp;amp; Quttainah, 2017)&lt;/DisplayText&gt;&lt;record&gt;&lt;rec-number&gt;4802&lt;/rec-number&gt;&lt;foreign-keys&gt;&lt;key app="EN" db-id="sx0f020d5apr9fe2s5ev2fdh5ztsrxafrxr5" timestamp="1669051262" guid="a26a48ef-c957-4f62-9a41-843903c0e0fb"&gt;4802&lt;/key&gt;&lt;/foreign-keys&gt;&lt;ref-type name="Journal Article"&gt;17&lt;/ref-type&gt;&lt;contributors&gt;&lt;authors&gt;&lt;author&gt;Almutairi, Ali R.&lt;/author&gt;&lt;author&gt;Quttainah, Majdi Anwar&lt;/author&gt;&lt;/authors&gt;&lt;/contributors&gt;&lt;titles&gt;&lt;title&gt;Corporate governance: evidence from Islamic banks&lt;/title&gt;&lt;secondary-title&gt;Social Responsibility Journal&lt;/secondary-title&gt;&lt;/titles&gt;&lt;periodical&gt;&lt;full-title&gt;Social Responsibility Journal&lt;/full-title&gt;&lt;/periodical&gt;&lt;pages&gt;601-624&lt;/pages&gt;&lt;volume&gt;13&lt;/volume&gt;&lt;number&gt;3&lt;/number&gt;&lt;dates&gt;&lt;year&gt;2017&lt;/year&gt;&lt;pub-dates&gt;&lt;date&gt;2017-08-07&lt;/date&gt;&lt;/pub-dates&gt;&lt;/dates&gt;&lt;publisher&gt;Emerald&lt;/publisher&gt;&lt;isbn&gt;1747-1117&lt;/isbn&gt;&lt;urls&gt;&lt;/urls&gt;&lt;electronic-resource-num&gt;10.1108/srj-05-2016-0061&lt;/electronic-resource-num&gt;&lt;access-date&gt;2022-11-21T17:20:57&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lmutairi &amp; Quttainah, 2017)</w:t>
            </w:r>
            <w:r w:rsidRPr="00026D20">
              <w:rPr>
                <w:rFonts w:ascii="Times New Roman" w:hAnsi="Times New Roman" w:cs="Times New Roman"/>
                <w:sz w:val="24"/>
                <w:szCs w:val="24"/>
              </w:rPr>
              <w:fldChar w:fldCharType="end"/>
            </w:r>
          </w:p>
        </w:tc>
      </w:tr>
      <w:tr w:rsidR="00FA1BDE" w:rsidRPr="00026D20" w14:paraId="5117B688" w14:textId="77777777" w:rsidTr="00133E00">
        <w:tc>
          <w:tcPr>
            <w:tcW w:w="643" w:type="pct"/>
          </w:tcPr>
          <w:p w14:paraId="09809769"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253D5B8E"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3DEE2A35"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Further research could explore more about the nature, operation, and effects of Sharia boards and their contribution to the governance and accountability of Islamic financial institutions.</w:t>
            </w:r>
          </w:p>
        </w:tc>
        <w:tc>
          <w:tcPr>
            <w:tcW w:w="598" w:type="pct"/>
          </w:tcPr>
          <w:p w14:paraId="74D60200"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Mollah&lt;/Author&gt;&lt;Year&gt;2015&lt;/Year&gt;&lt;RecNum&gt;4792&lt;/RecNum&gt;&lt;DisplayText&gt;(Mollah &amp;amp; Zaman, 2015)&lt;/DisplayText&gt;&lt;record&gt;&lt;rec-number&gt;4792&lt;/rec-number&gt;&lt;foreign-keys&gt;&lt;key app="EN" db-id="sx0f020d5apr9fe2s5ev2fdh5ztsrxafrxr5" timestamp="1668862693" guid="3642e91d-358f-42b4-a5f7-784a9e7bf13b"&gt;4792&lt;/key&gt;&lt;/foreign-keys&gt;&lt;ref-type name="Journal Article"&gt;17&lt;/ref-type&gt;&lt;contributors&gt;&lt;authors&gt;&lt;author&gt;Mollah, Sabur&lt;/author&gt;&lt;author&gt;Zaman, Mahbub&lt;/author&gt;&lt;/authors&gt;&lt;/contributors&gt;&lt;titles&gt;&lt;title&gt;Shari’ah supervision, corporate governance and performance: Conventional vs. Islamic banks&lt;/title&gt;&lt;secondary-title&gt;Journal of Banking &amp;amp; Finance&lt;/secondary-title&gt;&lt;/titles&gt;&lt;periodical&gt;&lt;full-title&gt;Journal of Banking &amp;amp; Finance&lt;/full-title&gt;&lt;/periodical&gt;&lt;pages&gt;418-435&lt;/pages&gt;&lt;volume&gt;58&lt;/volume&gt;&lt;dates&gt;&lt;year&gt;2015&lt;/year&gt;&lt;pub-dates&gt;&lt;date&gt;2015-09-01&lt;/date&gt;&lt;/pub-dates&gt;&lt;/dates&gt;&lt;publisher&gt;Elsevier BV&lt;/publisher&gt;&lt;isbn&gt;0378-4266&lt;/isbn&gt;&lt;urls&gt;&lt;related-urls&gt;&lt;url&gt;https://cronfa.swan.ac.uk/Record/cronfa38269/Download/0038269-23012018142831.pdf&lt;/url&gt;&lt;/related-urls&gt;&lt;/urls&gt;&lt;electronic-resource-num&gt;10.1016/j.jbankfin.2015.04.030&lt;/electronic-resource-num&gt;&lt;access-date&gt;2022-11-19T12:52:35&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Mollah &amp; Zaman, 2015)</w:t>
            </w:r>
            <w:r w:rsidRPr="00026D20">
              <w:rPr>
                <w:rFonts w:ascii="Times New Roman" w:hAnsi="Times New Roman" w:cs="Times New Roman"/>
                <w:sz w:val="24"/>
                <w:szCs w:val="24"/>
              </w:rPr>
              <w:fldChar w:fldCharType="end"/>
            </w:r>
          </w:p>
        </w:tc>
      </w:tr>
      <w:tr w:rsidR="00FA1BDE" w:rsidRPr="00026D20" w14:paraId="52186778" w14:textId="77777777" w:rsidTr="00133E00">
        <w:tc>
          <w:tcPr>
            <w:tcW w:w="643" w:type="pct"/>
          </w:tcPr>
          <w:p w14:paraId="15C2550D"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5B459ECD"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Measurement of firm performance</w:t>
            </w:r>
          </w:p>
        </w:tc>
        <w:tc>
          <w:tcPr>
            <w:tcW w:w="2658" w:type="pct"/>
          </w:tcPr>
          <w:p w14:paraId="18E9F877"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Most of studies employed several accounting-based measures of financial performance which may not accurately portray Islamic bank’s performance. Hence, other measures (i.e. earnings quality) could be considered</w:t>
            </w:r>
          </w:p>
        </w:tc>
        <w:tc>
          <w:tcPr>
            <w:tcW w:w="598" w:type="pct"/>
          </w:tcPr>
          <w:p w14:paraId="62EDA679"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 xml:space="preserve">Authors’ review; </w:t>
            </w: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lmutairi&lt;/Author&gt;&lt;Year&gt;2017&lt;/Year&gt;&lt;RecNum&gt;4802&lt;/RecNum&gt;&lt;DisplayText&gt;(Almutairi &amp;amp; Quttainah, 2017)&lt;/DisplayText&gt;&lt;record&gt;&lt;rec-number&gt;4802&lt;/rec-number&gt;&lt;foreign-keys&gt;&lt;key app="EN" db-id="sx0f020d5apr9fe2s5ev2fdh5ztsrxafrxr5" timestamp="1669051262" guid="a26a48ef-c957-4f62-9a41-843903c0e0fb"&gt;4802&lt;/key&gt;&lt;/foreign-keys&gt;&lt;ref-type name="Journal Article"&gt;17&lt;/ref-type&gt;&lt;contributors&gt;&lt;authors&gt;&lt;author&gt;Almutairi, Ali R.&lt;/author&gt;&lt;author&gt;Quttainah, Majdi Anwar&lt;/author&gt;&lt;/authors&gt;&lt;/contributors&gt;&lt;titles&gt;&lt;title&gt;Corporate governance: evidence from Islamic banks&lt;/title&gt;&lt;secondary-title&gt;Social Responsibility Journal&lt;/secondary-title&gt;&lt;/titles&gt;&lt;periodical&gt;&lt;full-title&gt;Social Responsibility Journal&lt;/full-title&gt;&lt;/periodical&gt;&lt;pages&gt;601-624&lt;/pages&gt;&lt;volume&gt;13&lt;/volume&gt;&lt;number&gt;3&lt;/number&gt;&lt;dates&gt;&lt;year&gt;2017&lt;/year&gt;&lt;pub-dates&gt;&lt;date&gt;2017-08-07&lt;/date&gt;&lt;/pub-dates&gt;&lt;/dates&gt;&lt;publisher&gt;Emerald&lt;/publisher&gt;&lt;isbn&gt;1747-1117&lt;/isbn&gt;&lt;urls&gt;&lt;/urls&gt;&lt;electronic-resource-num&gt;10.1108/srj-05-2016-0061&lt;/electronic-resource-num&gt;&lt;access-date&gt;2022-11-21T17:20:57&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lmutairi &amp; Quttainah, 2017)</w:t>
            </w:r>
            <w:r w:rsidRPr="00026D20">
              <w:rPr>
                <w:rFonts w:ascii="Times New Roman" w:hAnsi="Times New Roman" w:cs="Times New Roman"/>
                <w:sz w:val="24"/>
                <w:szCs w:val="24"/>
              </w:rPr>
              <w:fldChar w:fldCharType="end"/>
            </w:r>
          </w:p>
        </w:tc>
      </w:tr>
      <w:tr w:rsidR="00FA1BDE" w:rsidRPr="00026D20" w14:paraId="26E195D1" w14:textId="77777777" w:rsidTr="00133E00">
        <w:tc>
          <w:tcPr>
            <w:tcW w:w="643" w:type="pct"/>
          </w:tcPr>
          <w:p w14:paraId="0D463592"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5981E6BF"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677E1CE1"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As Islamic banks should not be merely financial-oriented, other dimensions of performance (i.e environmental performance) could provide insightful discussion</w:t>
            </w:r>
          </w:p>
        </w:tc>
        <w:tc>
          <w:tcPr>
            <w:tcW w:w="598" w:type="pct"/>
          </w:tcPr>
          <w:p w14:paraId="6C26C85D"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Authors’ review</w:t>
            </w:r>
          </w:p>
        </w:tc>
      </w:tr>
      <w:tr w:rsidR="00FA1BDE" w:rsidRPr="00026D20" w14:paraId="6C7590AD" w14:textId="77777777" w:rsidTr="00133E00">
        <w:tc>
          <w:tcPr>
            <w:tcW w:w="643" w:type="pct"/>
          </w:tcPr>
          <w:p w14:paraId="373D3A7C"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42F96C6E"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Sharia governance indicators</w:t>
            </w:r>
          </w:p>
        </w:tc>
        <w:tc>
          <w:tcPr>
            <w:tcW w:w="2658" w:type="pct"/>
          </w:tcPr>
          <w:p w14:paraId="75C19971"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 xml:space="preserve">Instead of using certain attribute of Sharia board as a single variable, future studies could employ a set of indicators using a weighted method to construct Sharia governance index </w:t>
            </w:r>
          </w:p>
        </w:tc>
        <w:tc>
          <w:tcPr>
            <w:tcW w:w="598" w:type="pct"/>
          </w:tcPr>
          <w:p w14:paraId="1F2869F5"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 xml:space="preserve">Authors’ review; </w:t>
            </w: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jili&lt;/Author&gt;&lt;Year&gt;2018&lt;/Year&gt;&lt;RecNum&gt;4789&lt;/RecNum&gt;&lt;DisplayText&gt;(Ajili &amp;amp; Bouri, 2018)&lt;/DisplayText&gt;&lt;record&gt;&lt;rec-number&gt;4789&lt;/rec-number&gt;&lt;foreign-keys&gt;&lt;key app="EN" db-id="sx0f020d5apr9fe2s5ev2fdh5ztsrxafrxr5" timestamp="1668862199" guid="ecba1669-ab2f-457d-bd64-86887d335e9e"&gt;4789&lt;/key&gt;&lt;/foreign-keys&gt;&lt;ref-type name="Journal Article"&gt;17&lt;/ref-type&gt;&lt;contributors&gt;&lt;authors&gt;&lt;author&gt;Ajili, Hana&lt;/author&gt;&lt;author&gt;Bouri, Abdelfettah&lt;/author&gt;&lt;/authors&gt;&lt;/contributors&gt;&lt;titles&gt;&lt;title&gt;Corporate governance quality of Islamic banks: measurement and effect on financial performance&lt;/title&gt;&lt;secondary-title&gt;International Journal of Islamic and Middle Eastern Finance and Management&lt;/secondary-title&gt;&lt;/titles&gt;&lt;periodical&gt;&lt;full-title&gt;International Journal of Islamic and Middle Eastern Finance and Management&lt;/full-title&gt;&lt;/periodical&gt;&lt;pages&gt;470-487&lt;/pages&gt;&lt;volume&gt;11&lt;/volume&gt;&lt;number&gt;3&lt;/number&gt;&lt;dates&gt;&lt;year&gt;2018&lt;/year&gt;&lt;/dates&gt;&lt;publisher&gt;Emerald Publishing Limited&lt;/publisher&gt;&lt;isbn&gt;1753-8394&lt;/isbn&gt;&lt;urls&gt;&lt;related-urls&gt;&lt;url&gt;https://doi.org/10.1108/IMEFM-05-2017-0131&lt;/url&gt;&lt;/related-urls&gt;&lt;/urls&gt;&lt;electronic-resource-num&gt;10.1108/IMEFM-05-2017-0131&lt;/electronic-resource-num&gt;&lt;access-date&gt;2022/11/19&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jili &amp; Bouri, 2018)</w:t>
            </w:r>
            <w:r w:rsidRPr="00026D20">
              <w:rPr>
                <w:rFonts w:ascii="Times New Roman" w:hAnsi="Times New Roman" w:cs="Times New Roman"/>
                <w:sz w:val="24"/>
                <w:szCs w:val="24"/>
              </w:rPr>
              <w:fldChar w:fldCharType="end"/>
            </w:r>
          </w:p>
        </w:tc>
      </w:tr>
      <w:tr w:rsidR="00026D20" w:rsidRPr="00026D20" w14:paraId="576D56AD" w14:textId="77777777" w:rsidTr="00133E00">
        <w:tc>
          <w:tcPr>
            <w:tcW w:w="643" w:type="pct"/>
          </w:tcPr>
          <w:p w14:paraId="753C3149"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213BA1DA"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07BCE411"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Future research can be carried out by incorporating the external Corporate Governance mechanism for a more comprehensive insight</w:t>
            </w:r>
          </w:p>
        </w:tc>
        <w:tc>
          <w:tcPr>
            <w:tcW w:w="598" w:type="pct"/>
          </w:tcPr>
          <w:p w14:paraId="748618AB"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slam&lt;/Author&gt;&lt;Year&gt;2020&lt;/Year&gt;&lt;RecNum&gt;4794&lt;/RecNum&gt;&lt;DisplayText&gt;(Aslam &amp;amp; Haron, 2020)&lt;/DisplayText&gt;&lt;record&gt;&lt;rec-number&gt;4794&lt;/rec-number&gt;&lt;foreign-keys&gt;&lt;key app="EN" db-id="sx0f020d5apr9fe2s5ev2fdh5ztsrxafrxr5" timestamp="1668862697" guid="db053859-c98d-4ce5-85a6-009695a772bc"&gt;4794&lt;/key&gt;&lt;/foreign-keys&gt;&lt;ref-type name="Journal Article"&gt;17&lt;/ref-type&gt;&lt;contributors&gt;&lt;authors&gt;&lt;author&gt;Aslam, Ejaz&lt;/author&gt;&lt;author&gt;Haron, Razali&lt;/author&gt;&lt;/authors&gt;&lt;/contributors&gt;&lt;titles&gt;&lt;title&gt;Does corporate governance affect the performance of Islamic banks? New insight into Islamic countries&lt;/title&gt;&lt;secondary-title&gt;Corporate Governance: The International Journal of Business in Society&lt;/secondary-title&gt;&lt;/titles&gt;&lt;periodical&gt;&lt;full-title&gt;Corporate Governance: The international journal of business in society&lt;/full-title&gt;&lt;/periodical&gt;&lt;pages&gt;1073-1090&lt;/pages&gt;&lt;volume&gt;20&lt;/volume&gt;&lt;number&gt;6&lt;/number&gt;&lt;dates&gt;&lt;year&gt;2020&lt;/year&gt;&lt;pub-dates&gt;&lt;date&gt;2020-07-13&lt;/date&gt;&lt;/pub-dates&gt;&lt;/dates&gt;&lt;publisher&gt;Emerald&lt;/publisher&gt;&lt;isbn&gt;1472-0701&lt;/isbn&gt;&lt;urls&gt;&lt;/urls&gt;&lt;electronic-resource-num&gt;10.1108/cg-11-2019-0350&lt;/electronic-resource-num&gt;&lt;access-date&gt;2022-11-19T12:54:30&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slam &amp; Haron, 2020)</w:t>
            </w:r>
            <w:r w:rsidRPr="00026D20">
              <w:rPr>
                <w:rFonts w:ascii="Times New Roman" w:hAnsi="Times New Roman" w:cs="Times New Roman"/>
                <w:sz w:val="24"/>
                <w:szCs w:val="24"/>
              </w:rPr>
              <w:fldChar w:fldCharType="end"/>
            </w:r>
          </w:p>
        </w:tc>
      </w:tr>
      <w:tr w:rsidR="00FA1BDE" w:rsidRPr="00026D20" w14:paraId="03B4C547" w14:textId="77777777" w:rsidTr="00133E00">
        <w:tc>
          <w:tcPr>
            <w:tcW w:w="643" w:type="pct"/>
          </w:tcPr>
          <w:p w14:paraId="18A2FCBF"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3FC6F351"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t>Sharia governance on firm’s financial performance</w:t>
            </w:r>
          </w:p>
        </w:tc>
        <w:tc>
          <w:tcPr>
            <w:tcW w:w="2658" w:type="pct"/>
          </w:tcPr>
          <w:p w14:paraId="4E7152A7"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As the majority of studies focusing on Islamic banks, future studies could extend to other Islamic financial institutions (e.g. Islamic microfinance, takaful, mutual fund)</w:t>
            </w:r>
          </w:p>
        </w:tc>
        <w:tc>
          <w:tcPr>
            <w:tcW w:w="598" w:type="pct"/>
          </w:tcPr>
          <w:p w14:paraId="6C7C9D8B"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Aslam&lt;/Author&gt;&lt;Year&gt;2020&lt;/Year&gt;&lt;RecNum&gt;4794&lt;/RecNum&gt;&lt;DisplayText&gt;(Aslam &amp;amp; Haron, 2020)&lt;/DisplayText&gt;&lt;record&gt;&lt;rec-number&gt;4794&lt;/rec-number&gt;&lt;foreign-keys&gt;&lt;key app="EN" db-id="sx0f020d5apr9fe2s5ev2fdh5ztsrxafrxr5" timestamp="1668862697" guid="db053859-c98d-4ce5-85a6-009695a772bc"&gt;4794&lt;/key&gt;&lt;/foreign-keys&gt;&lt;ref-type name="Journal Article"&gt;17&lt;/ref-type&gt;&lt;contributors&gt;&lt;authors&gt;&lt;author&gt;Aslam, Ejaz&lt;/author&gt;&lt;author&gt;Haron, Razali&lt;/author&gt;&lt;/authors&gt;&lt;/contributors&gt;&lt;titles&gt;&lt;title&gt;Does corporate governance affect the performance of Islamic banks? New insight into Islamic countries&lt;/title&gt;&lt;secondary-title&gt;Corporate Governance: The International Journal of Business in Society&lt;/secondary-title&gt;&lt;/titles&gt;&lt;periodical&gt;&lt;full-title&gt;Corporate Governance: The international journal of business in society&lt;/full-title&gt;&lt;/periodical&gt;&lt;pages&gt;1073-1090&lt;/pages&gt;&lt;volume&gt;20&lt;/volume&gt;&lt;number&gt;6&lt;/number&gt;&lt;dates&gt;&lt;year&gt;2020&lt;/year&gt;&lt;pub-dates&gt;&lt;date&gt;2020-07-13&lt;/date&gt;&lt;/pub-dates&gt;&lt;/dates&gt;&lt;publisher&gt;Emerald&lt;/publisher&gt;&lt;isbn&gt;1472-0701&lt;/isbn&gt;&lt;urls&gt;&lt;/urls&gt;&lt;electronic-resource-num&gt;10.1108/cg-11-2019-0350&lt;/electronic-resource-num&gt;&lt;access-date&gt;2022-11-19T12:54:30&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Aslam &amp; Haron, 2020)</w:t>
            </w:r>
            <w:r w:rsidRPr="00026D20">
              <w:rPr>
                <w:rFonts w:ascii="Times New Roman" w:hAnsi="Times New Roman" w:cs="Times New Roman"/>
                <w:sz w:val="24"/>
                <w:szCs w:val="24"/>
              </w:rPr>
              <w:fldChar w:fldCharType="end"/>
            </w:r>
          </w:p>
        </w:tc>
      </w:tr>
      <w:tr w:rsidR="00026D20" w:rsidRPr="00026D20" w14:paraId="15AE4B97" w14:textId="77777777" w:rsidTr="00133E00">
        <w:tc>
          <w:tcPr>
            <w:tcW w:w="643" w:type="pct"/>
          </w:tcPr>
          <w:p w14:paraId="4900D7EF" w14:textId="77777777" w:rsidR="00FA1BDE" w:rsidRPr="00026D20" w:rsidRDefault="00FA1BDE" w:rsidP="00026D20">
            <w:pPr>
              <w:spacing w:line="276" w:lineRule="auto"/>
              <w:rPr>
                <w:rFonts w:ascii="Times New Roman" w:hAnsi="Times New Roman" w:cs="Times New Roman"/>
                <w:sz w:val="24"/>
                <w:szCs w:val="24"/>
              </w:rPr>
            </w:pPr>
          </w:p>
        </w:tc>
        <w:tc>
          <w:tcPr>
            <w:tcW w:w="1101" w:type="pct"/>
          </w:tcPr>
          <w:p w14:paraId="4068CCEE" w14:textId="77777777" w:rsidR="00FA1BDE" w:rsidRPr="00026D20" w:rsidRDefault="00FA1BDE" w:rsidP="00026D20">
            <w:pPr>
              <w:spacing w:line="276" w:lineRule="auto"/>
              <w:rPr>
                <w:rFonts w:ascii="Times New Roman" w:hAnsi="Times New Roman" w:cs="Times New Roman"/>
                <w:sz w:val="24"/>
                <w:szCs w:val="24"/>
              </w:rPr>
            </w:pPr>
          </w:p>
        </w:tc>
        <w:tc>
          <w:tcPr>
            <w:tcW w:w="2658" w:type="pct"/>
          </w:tcPr>
          <w:p w14:paraId="0F8AAFE3" w14:textId="77777777" w:rsidR="00FA1BDE" w:rsidRPr="00026D20" w:rsidRDefault="00FA1BDE" w:rsidP="00026D20">
            <w:pPr>
              <w:pStyle w:val="ListParagraph"/>
              <w:numPr>
                <w:ilvl w:val="0"/>
                <w:numId w:val="17"/>
              </w:numPr>
              <w:spacing w:line="276" w:lineRule="auto"/>
              <w:ind w:left="330"/>
              <w:rPr>
                <w:rFonts w:ascii="Times New Roman" w:hAnsi="Times New Roman" w:cs="Times New Roman"/>
                <w:sz w:val="24"/>
                <w:szCs w:val="24"/>
              </w:rPr>
            </w:pPr>
            <w:r w:rsidRPr="00026D20">
              <w:rPr>
                <w:rFonts w:ascii="Times New Roman" w:hAnsi="Times New Roman" w:cs="Times New Roman"/>
                <w:sz w:val="24"/>
                <w:szCs w:val="24"/>
              </w:rPr>
              <w:t>Considering the mixed findings, further studies could employ a larger data set and compare across multiple jurisdictions to generate a stronger result</w:t>
            </w:r>
          </w:p>
        </w:tc>
        <w:tc>
          <w:tcPr>
            <w:tcW w:w="598" w:type="pct"/>
          </w:tcPr>
          <w:p w14:paraId="568A60BE" w14:textId="77777777" w:rsidR="00FA1BDE" w:rsidRPr="00026D20" w:rsidRDefault="00FA1BDE" w:rsidP="00026D20">
            <w:pPr>
              <w:spacing w:line="276" w:lineRule="auto"/>
              <w:rPr>
                <w:rFonts w:ascii="Times New Roman" w:hAnsi="Times New Roman" w:cs="Times New Roman"/>
                <w:sz w:val="24"/>
                <w:szCs w:val="24"/>
              </w:rPr>
            </w:pPr>
            <w:r w:rsidRPr="00026D20">
              <w:rPr>
                <w:rFonts w:ascii="Times New Roman" w:hAnsi="Times New Roman" w:cs="Times New Roman"/>
                <w:sz w:val="24"/>
                <w:szCs w:val="24"/>
              </w:rPr>
              <w:fldChar w:fldCharType="begin"/>
            </w:r>
            <w:r w:rsidRPr="00026D20">
              <w:rPr>
                <w:rFonts w:ascii="Times New Roman" w:hAnsi="Times New Roman" w:cs="Times New Roman"/>
                <w:sz w:val="24"/>
                <w:szCs w:val="24"/>
              </w:rPr>
              <w:instrText xml:space="preserve"> ADDIN EN.CITE &lt;EndNote&gt;&lt;Cite&gt;&lt;Author&gt;Farook&lt;/Author&gt;&lt;Year&gt;2011&lt;/Year&gt;&lt;RecNum&gt;4742&lt;/RecNum&gt;&lt;DisplayText&gt;(Farook et al., 2011)&lt;/DisplayText&gt;&lt;record&gt;&lt;rec-number&gt;4742&lt;/rec-number&gt;&lt;foreign-keys&gt;&lt;key app="EN" db-id="sx0f020d5apr9fe2s5ev2fdh5ztsrxafrxr5" timestamp="1667490731" guid="e218e236-b4c0-4eae-86d8-eff34f811f4e"&gt;4742&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pub-dates&gt;&lt;date&gt;2011-09-27&lt;/date&gt;&lt;/pub-dates&gt;&lt;/dates&gt;&lt;publisher&gt;Emerald&lt;/publisher&gt;&lt;isbn&gt;1759-0817&lt;/isbn&gt;&lt;urls&gt;&lt;/urls&gt;&lt;electronic-resource-num&gt;10.1108/17590811111170539&lt;/electronic-resource-num&gt;&lt;access-date&gt;2022-11-03T15:51:59&lt;/access-date&gt;&lt;/record&gt;&lt;/Cite&gt;&lt;/EndNote&gt;</w:instrText>
            </w:r>
            <w:r w:rsidRPr="00026D20">
              <w:rPr>
                <w:rFonts w:ascii="Times New Roman" w:hAnsi="Times New Roman" w:cs="Times New Roman"/>
                <w:sz w:val="24"/>
                <w:szCs w:val="24"/>
              </w:rPr>
              <w:fldChar w:fldCharType="separate"/>
            </w:r>
            <w:r w:rsidRPr="00026D20">
              <w:rPr>
                <w:rFonts w:ascii="Times New Roman" w:hAnsi="Times New Roman" w:cs="Times New Roman"/>
                <w:noProof/>
                <w:sz w:val="24"/>
                <w:szCs w:val="24"/>
              </w:rPr>
              <w:t>(Farook et al., 2011)</w:t>
            </w:r>
            <w:r w:rsidRPr="00026D20">
              <w:rPr>
                <w:rFonts w:ascii="Times New Roman" w:hAnsi="Times New Roman" w:cs="Times New Roman"/>
                <w:sz w:val="24"/>
                <w:szCs w:val="24"/>
              </w:rPr>
              <w:fldChar w:fldCharType="end"/>
            </w:r>
          </w:p>
        </w:tc>
      </w:tr>
    </w:tbl>
    <w:p w14:paraId="5A96AF47" w14:textId="77777777" w:rsidR="00FA1BDE" w:rsidRPr="00026D20" w:rsidRDefault="00FA1BDE" w:rsidP="00026D20">
      <w:pPr>
        <w:pStyle w:val="NormalWeb"/>
        <w:shd w:val="clear" w:color="auto" w:fill="FFFFFF"/>
        <w:spacing w:before="0" w:beforeAutospacing="0" w:after="0" w:afterAutospacing="0" w:line="276" w:lineRule="auto"/>
        <w:jc w:val="both"/>
        <w:rPr>
          <w:b/>
          <w:bCs/>
        </w:rPr>
      </w:pPr>
      <w:r w:rsidRPr="00026D20">
        <w:rPr>
          <w:b/>
          <w:bCs/>
        </w:rPr>
        <w:br w:type="page"/>
      </w:r>
    </w:p>
    <w:p w14:paraId="142307DC" w14:textId="10775C17" w:rsidR="00FA1BDE" w:rsidRPr="00026D20" w:rsidRDefault="00FA1BDE" w:rsidP="00026D20">
      <w:pPr>
        <w:spacing w:after="0" w:line="276" w:lineRule="auto"/>
        <w:rPr>
          <w:rFonts w:ascii="Times New Roman" w:hAnsi="Times New Roman" w:cs="Times New Roman"/>
          <w:sz w:val="24"/>
          <w:szCs w:val="24"/>
        </w:rPr>
        <w:sectPr w:rsidR="00FA1BDE" w:rsidRPr="00026D20" w:rsidSect="00525877">
          <w:pgSz w:w="12240" w:h="15840"/>
          <w:pgMar w:top="1440" w:right="1440" w:bottom="1440" w:left="1440" w:header="720" w:footer="720" w:gutter="0"/>
          <w:cols w:space="720"/>
          <w:docGrid w:linePitch="360"/>
        </w:sectPr>
      </w:pPr>
    </w:p>
    <w:p w14:paraId="7AB530EE" w14:textId="4FDEFFEB" w:rsidR="00B30B88" w:rsidRPr="00026D20" w:rsidRDefault="00D13184" w:rsidP="00026D20">
      <w:pPr>
        <w:pStyle w:val="NormalWeb"/>
        <w:numPr>
          <w:ilvl w:val="0"/>
          <w:numId w:val="6"/>
        </w:numPr>
        <w:shd w:val="clear" w:color="auto" w:fill="FFFFFF"/>
        <w:spacing w:before="0" w:beforeAutospacing="0" w:after="0" w:afterAutospacing="0" w:line="276" w:lineRule="auto"/>
        <w:ind w:left="360"/>
        <w:jc w:val="both"/>
        <w:rPr>
          <w:b/>
          <w:bCs/>
        </w:rPr>
      </w:pPr>
      <w:r w:rsidRPr="00026D20">
        <w:rPr>
          <w:b/>
          <w:bCs/>
        </w:rPr>
        <w:lastRenderedPageBreak/>
        <w:t>Conclusion</w:t>
      </w:r>
    </w:p>
    <w:p w14:paraId="250A56AA" w14:textId="77777777" w:rsidR="006B250D" w:rsidRPr="00026D20" w:rsidRDefault="006B250D" w:rsidP="00026D20">
      <w:pPr>
        <w:pStyle w:val="NormalWeb"/>
        <w:shd w:val="clear" w:color="auto" w:fill="FFFFFF"/>
        <w:spacing w:before="0" w:beforeAutospacing="0" w:after="0" w:afterAutospacing="0" w:line="276" w:lineRule="auto"/>
        <w:jc w:val="both"/>
        <w:rPr>
          <w:b/>
          <w:bCs/>
        </w:rPr>
      </w:pPr>
    </w:p>
    <w:p w14:paraId="18AB8E87" w14:textId="2EC2465C" w:rsidR="006B250D" w:rsidRPr="00026D20" w:rsidRDefault="001124EB" w:rsidP="00026D20">
      <w:pPr>
        <w:pStyle w:val="NormalWeb"/>
        <w:shd w:val="clear" w:color="auto" w:fill="FFFFFF"/>
        <w:spacing w:before="0" w:beforeAutospacing="0" w:after="0" w:afterAutospacing="0" w:line="276" w:lineRule="auto"/>
        <w:jc w:val="both"/>
      </w:pPr>
      <w:r w:rsidRPr="00026D20">
        <w:t>Considering</w:t>
      </w:r>
      <w:r w:rsidR="006B250D" w:rsidRPr="00026D20">
        <w:t xml:space="preserve"> the </w:t>
      </w:r>
      <w:r w:rsidRPr="00026D20">
        <w:t>crucial role of a system to ensure and preserve the quality of Sharia compliance</w:t>
      </w:r>
      <w:r w:rsidR="006B250D" w:rsidRPr="00026D20">
        <w:t xml:space="preserve">, the issues </w:t>
      </w:r>
      <w:r w:rsidRPr="00026D20">
        <w:t>related to</w:t>
      </w:r>
      <w:r w:rsidR="006B250D" w:rsidRPr="00026D20">
        <w:t xml:space="preserve"> </w:t>
      </w:r>
      <w:r w:rsidRPr="00026D20">
        <w:t>S</w:t>
      </w:r>
      <w:r w:rsidR="006B250D" w:rsidRPr="00026D20">
        <w:t>haria</w:t>
      </w:r>
      <w:r w:rsidRPr="00026D20">
        <w:t xml:space="preserve"> governance</w:t>
      </w:r>
      <w:r w:rsidR="006B250D" w:rsidRPr="00026D20">
        <w:t xml:space="preserve"> </w:t>
      </w:r>
      <w:r w:rsidR="003412DB" w:rsidRPr="00026D20">
        <w:t>have drawn</w:t>
      </w:r>
      <w:r w:rsidR="006B250D" w:rsidRPr="00026D20">
        <w:t xml:space="preserve"> attention from many scholars around the world</w:t>
      </w:r>
      <w:r w:rsidR="005D1E1F" w:rsidRPr="00026D20">
        <w:t>, including those Western Muslim-minority countries (</w:t>
      </w:r>
      <w:r w:rsidR="005D1E1F" w:rsidRPr="00026D20">
        <w:rPr>
          <w:color w:val="0E101A"/>
        </w:rPr>
        <w:t>United Kingdom, United States of America, and France)</w:t>
      </w:r>
      <w:r w:rsidR="006B250D" w:rsidRPr="00026D20">
        <w:t xml:space="preserve">. </w:t>
      </w:r>
      <w:r w:rsidR="00183426" w:rsidRPr="00026D20">
        <w:t>This hybrid review</w:t>
      </w:r>
      <w:r w:rsidR="006B250D" w:rsidRPr="00026D20">
        <w:t xml:space="preserve"> of </w:t>
      </w:r>
      <w:r w:rsidR="00183426" w:rsidRPr="00026D20">
        <w:t>these relevant literatures</w:t>
      </w:r>
      <w:r w:rsidR="006B250D" w:rsidRPr="00026D20">
        <w:t xml:space="preserve"> has </w:t>
      </w:r>
      <w:r w:rsidR="00183426" w:rsidRPr="00026D20">
        <w:t>advocated</w:t>
      </w:r>
      <w:r w:rsidR="006B250D" w:rsidRPr="00026D20">
        <w:t xml:space="preserve"> that </w:t>
      </w:r>
      <w:r w:rsidRPr="00026D20">
        <w:t>S</w:t>
      </w:r>
      <w:r w:rsidR="006B250D" w:rsidRPr="00026D20">
        <w:t>haria</w:t>
      </w:r>
      <w:r w:rsidRPr="00026D20">
        <w:t xml:space="preserve"> governance</w:t>
      </w:r>
      <w:r w:rsidR="006B250D" w:rsidRPr="00026D20">
        <w:t xml:space="preserve"> is a an increasingly </w:t>
      </w:r>
      <w:r w:rsidR="00183426" w:rsidRPr="00026D20">
        <w:t>important</w:t>
      </w:r>
      <w:r w:rsidR="006B250D" w:rsidRPr="00026D20">
        <w:t xml:space="preserve"> </w:t>
      </w:r>
      <w:r w:rsidR="003412DB" w:rsidRPr="00026D20">
        <w:t>subject</w:t>
      </w:r>
      <w:r w:rsidR="006B250D" w:rsidRPr="00026D20">
        <w:t xml:space="preserve"> </w:t>
      </w:r>
      <w:r w:rsidR="003412DB" w:rsidRPr="00026D20">
        <w:t>to protect the interest of all stakeholders for any corporations adhering to Islamic principles</w:t>
      </w:r>
      <w:r w:rsidR="006B250D" w:rsidRPr="00026D20">
        <w:t>. This study yielded three main contributions to the growing body of knowledge of Sharia governance.</w:t>
      </w:r>
    </w:p>
    <w:p w14:paraId="0887918F" w14:textId="29CFEA91" w:rsidR="006B250D" w:rsidRPr="00026D20" w:rsidRDefault="006B250D" w:rsidP="00026D20">
      <w:pPr>
        <w:pStyle w:val="NormalWeb"/>
        <w:shd w:val="clear" w:color="auto" w:fill="FFFFFF"/>
        <w:spacing w:before="0" w:beforeAutospacing="0" w:after="0" w:afterAutospacing="0" w:line="276" w:lineRule="auto"/>
        <w:ind w:firstLine="720"/>
        <w:jc w:val="both"/>
      </w:pPr>
      <w:r w:rsidRPr="00026D20">
        <w:t xml:space="preserve">Firstly, </w:t>
      </w:r>
      <w:r w:rsidR="005D1E1F" w:rsidRPr="00026D20">
        <w:rPr>
          <w:color w:val="0E101A"/>
        </w:rPr>
        <w:t xml:space="preserve">this study reveals that Malaysia and its research and education centre have the most influence on the growth of sharia governance literature. </w:t>
      </w:r>
      <w:r w:rsidR="009449D4" w:rsidRPr="00026D20">
        <w:rPr>
          <w:color w:val="0E101A"/>
        </w:rPr>
        <w:t>Furthermore</w:t>
      </w:r>
      <w:r w:rsidR="005D1E1F" w:rsidRPr="00026D20">
        <w:rPr>
          <w:color w:val="0E101A"/>
        </w:rPr>
        <w:t>,</w:t>
      </w:r>
      <w:r w:rsidR="009449D4" w:rsidRPr="00026D20">
        <w:rPr>
          <w:color w:val="0E101A"/>
        </w:rPr>
        <w:t xml:space="preserve"> it also displays the research collaboration patterns between the countries, which benefits junior scholars in sharia governance by fostering research collaboration and increasing the quantity and quality of future research. The outcome demonstrates that Malaysia has become the global hub for constructing a high-quality research network. However, intriguingly, non-Muslim-dominant countries such as the United Kingdom, Australia, and the United States also provide opportunities for research collaboration.</w:t>
      </w:r>
    </w:p>
    <w:p w14:paraId="4311BE5C" w14:textId="07784F3F" w:rsidR="008849FB" w:rsidRPr="00026D20" w:rsidRDefault="006B250D" w:rsidP="00026D20">
      <w:pPr>
        <w:pStyle w:val="NormalWeb"/>
        <w:shd w:val="clear" w:color="auto" w:fill="FFFFFF"/>
        <w:spacing w:before="0" w:beforeAutospacing="0" w:after="0" w:afterAutospacing="0" w:line="276" w:lineRule="auto"/>
        <w:ind w:firstLine="720"/>
        <w:jc w:val="both"/>
      </w:pPr>
      <w:r w:rsidRPr="00026D20">
        <w:t xml:space="preserve">Secondly, this study identified three streams of research and discussed their progress as well as contributions. The four streams are (i) the structure of Sharia governance, (ii) Sharia governance and risk management, (iii) Sharia governance and sustainability, and (iv) the effect of Sharia governance and firm’s performance. Thirdly, this study also identifies several gaps in each cluster of current literature and present several suggestions/recommendations for future research. </w:t>
      </w:r>
      <w:r w:rsidR="00DA26BD" w:rsidRPr="00026D20">
        <w:t xml:space="preserve">This study highlights the need </w:t>
      </w:r>
      <w:r w:rsidRPr="00026D20">
        <w:t>for</w:t>
      </w:r>
      <w:r w:rsidR="00DA26BD" w:rsidRPr="00026D20">
        <w:t xml:space="preserve"> developing a well-harmonised framework for Sharia governance at the </w:t>
      </w:r>
      <w:r w:rsidR="009B5E06" w:rsidRPr="00026D20">
        <w:t>international</w:t>
      </w:r>
      <w:r w:rsidR="00DA26BD" w:rsidRPr="00026D20">
        <w:t xml:space="preserve"> level, in order to</w:t>
      </w:r>
      <w:r w:rsidR="009B5E06" w:rsidRPr="00026D20">
        <w:t xml:space="preserve"> further</w:t>
      </w:r>
      <w:r w:rsidR="00DA26BD" w:rsidRPr="00026D20">
        <w:t xml:space="preserve"> construct a robust measurement for the implementation of Sharia governance</w:t>
      </w:r>
      <w:r w:rsidR="009B5E06" w:rsidRPr="00026D20">
        <w:t xml:space="preserve"> across jurisdictions. Lastly, considering a massive growth of other non-banking sectors in Islamic finance industry, the discussion of Sharia governance need to be extended to other types of Islamic financial institutions such as Islamic microfinance, Islamic capital market, takaful, mutual fund, and others.</w:t>
      </w:r>
    </w:p>
    <w:p w14:paraId="4543B4F2" w14:textId="674B9720" w:rsidR="00185BD2" w:rsidRPr="00026D20" w:rsidRDefault="00185BD2" w:rsidP="00026D20">
      <w:pPr>
        <w:pStyle w:val="NormalWeb"/>
        <w:shd w:val="clear" w:color="auto" w:fill="FFFFFF"/>
        <w:spacing w:before="0" w:beforeAutospacing="0" w:after="0" w:afterAutospacing="0" w:line="276" w:lineRule="auto"/>
        <w:jc w:val="both"/>
        <w:rPr>
          <w:b/>
          <w:bCs/>
        </w:rPr>
      </w:pPr>
    </w:p>
    <w:p w14:paraId="5F59C0F6" w14:textId="77777777" w:rsidR="006B250D" w:rsidRPr="00026D20" w:rsidRDefault="006B250D" w:rsidP="00026D20">
      <w:pPr>
        <w:pStyle w:val="NormalWeb"/>
        <w:shd w:val="clear" w:color="auto" w:fill="FFFFFF"/>
        <w:spacing w:before="0" w:beforeAutospacing="0" w:after="0" w:afterAutospacing="0" w:line="276" w:lineRule="auto"/>
        <w:jc w:val="both"/>
        <w:rPr>
          <w:b/>
          <w:bCs/>
        </w:rPr>
      </w:pPr>
      <w:r w:rsidRPr="00026D20">
        <w:rPr>
          <w:b/>
          <w:bCs/>
        </w:rPr>
        <w:br w:type="page"/>
      </w:r>
    </w:p>
    <w:p w14:paraId="53729C6D" w14:textId="2270E04D" w:rsidR="001B4CE5" w:rsidRPr="00026D20" w:rsidRDefault="001B4CE5" w:rsidP="00026D20">
      <w:pPr>
        <w:pStyle w:val="NormalWeb"/>
        <w:shd w:val="clear" w:color="auto" w:fill="FFFFFF"/>
        <w:spacing w:before="0" w:beforeAutospacing="0" w:after="0" w:afterAutospacing="0" w:line="276" w:lineRule="auto"/>
        <w:jc w:val="both"/>
        <w:rPr>
          <w:b/>
          <w:bCs/>
        </w:rPr>
      </w:pPr>
      <w:r w:rsidRPr="00026D20">
        <w:rPr>
          <w:b/>
          <w:bCs/>
        </w:rPr>
        <w:lastRenderedPageBreak/>
        <w:t>References</w:t>
      </w:r>
    </w:p>
    <w:p w14:paraId="4FCBCA01" w14:textId="77777777" w:rsidR="001B4CE5" w:rsidRPr="00026D20" w:rsidRDefault="001B4CE5" w:rsidP="00026D20">
      <w:pPr>
        <w:pStyle w:val="NormalWeb"/>
        <w:shd w:val="clear" w:color="auto" w:fill="FFFFFF"/>
        <w:spacing w:before="0" w:beforeAutospacing="0" w:after="0" w:afterAutospacing="0" w:line="276" w:lineRule="auto"/>
        <w:jc w:val="both"/>
      </w:pPr>
    </w:p>
    <w:p w14:paraId="1504ED2F" w14:textId="77777777" w:rsidR="004E0ADA" w:rsidRPr="004E0ADA" w:rsidRDefault="006F184C" w:rsidP="004E0ADA">
      <w:pPr>
        <w:pStyle w:val="EndNoteBibliography"/>
        <w:spacing w:after="0"/>
        <w:ind w:left="720" w:hanging="720"/>
      </w:pPr>
      <w:r w:rsidRPr="00026D20">
        <w:rPr>
          <w:szCs w:val="24"/>
        </w:rPr>
        <w:fldChar w:fldCharType="begin"/>
      </w:r>
      <w:r w:rsidRPr="00026D20">
        <w:rPr>
          <w:szCs w:val="24"/>
        </w:rPr>
        <w:instrText xml:space="preserve"> ADDIN EN.REFLIST </w:instrText>
      </w:r>
      <w:r w:rsidRPr="00026D20">
        <w:rPr>
          <w:szCs w:val="24"/>
        </w:rPr>
        <w:fldChar w:fldCharType="separate"/>
      </w:r>
      <w:r w:rsidR="004E0ADA" w:rsidRPr="004E0ADA">
        <w:t xml:space="preserve">Ahmid, A. F. (2019). Bibliometric analysis of PhD dissertations written in Islamic banking and finance in the United Kingdom. </w:t>
      </w:r>
      <w:r w:rsidR="004E0ADA" w:rsidRPr="004E0ADA">
        <w:rPr>
          <w:i/>
        </w:rPr>
        <w:t>İslam Ekonomisi ve Finansı Dergisi (İEFD)</w:t>
      </w:r>
      <w:r w:rsidR="004E0ADA" w:rsidRPr="004E0ADA">
        <w:t>,</w:t>
      </w:r>
      <w:r w:rsidR="004E0ADA" w:rsidRPr="004E0ADA">
        <w:rPr>
          <w:i/>
        </w:rPr>
        <w:t xml:space="preserve"> 5</w:t>
      </w:r>
      <w:r w:rsidR="004E0ADA" w:rsidRPr="004E0ADA">
        <w:t xml:space="preserve">(1), 63-91. </w:t>
      </w:r>
    </w:p>
    <w:p w14:paraId="60344B26" w14:textId="0E502598" w:rsidR="004E0ADA" w:rsidRPr="004E0ADA" w:rsidRDefault="004E0ADA" w:rsidP="004E0ADA">
      <w:pPr>
        <w:pStyle w:val="EndNoteBibliography"/>
        <w:spacing w:after="0"/>
        <w:ind w:left="720" w:hanging="720"/>
      </w:pPr>
      <w:r w:rsidRPr="004E0ADA">
        <w:t xml:space="preserve">Ajili, H., &amp; Bouri, A. (2018). Corporate governance quality of Islamic banks: measurement and effect on financial performance. </w:t>
      </w:r>
      <w:r w:rsidRPr="004E0ADA">
        <w:rPr>
          <w:i/>
        </w:rPr>
        <w:t>International Journal of Islamic and Middle Eastern Finance and Management</w:t>
      </w:r>
      <w:r w:rsidRPr="004E0ADA">
        <w:t>,</w:t>
      </w:r>
      <w:r w:rsidRPr="004E0ADA">
        <w:rPr>
          <w:i/>
        </w:rPr>
        <w:t xml:space="preserve"> 11</w:t>
      </w:r>
      <w:r w:rsidRPr="004E0ADA">
        <w:t xml:space="preserve">(3), 470-487. </w:t>
      </w:r>
      <w:hyperlink r:id="rId13" w:history="1">
        <w:r w:rsidRPr="004E0ADA">
          <w:rPr>
            <w:rStyle w:val="Hyperlink"/>
          </w:rPr>
          <w:t>https://doi.org/10.1108/IMEFM-05-2017-0131</w:t>
        </w:r>
      </w:hyperlink>
      <w:r w:rsidRPr="004E0ADA">
        <w:t xml:space="preserve"> </w:t>
      </w:r>
    </w:p>
    <w:p w14:paraId="593349A3" w14:textId="4E113AF6" w:rsidR="004E0ADA" w:rsidRPr="004E0ADA" w:rsidRDefault="004E0ADA" w:rsidP="004E0ADA">
      <w:pPr>
        <w:pStyle w:val="EndNoteBibliography"/>
        <w:spacing w:after="0"/>
        <w:ind w:left="720" w:hanging="720"/>
      </w:pPr>
      <w:r w:rsidRPr="004E0ADA">
        <w:t xml:space="preserve">Alam, M. K., Rahman, M. M., Runy, M. K., Adedeji, B. S., &amp; Hassan, M. F. (2022). The influences of Shariah governance mechanisms on Islamic banks performance and Shariah compliance quality. </w:t>
      </w:r>
      <w:r w:rsidRPr="004E0ADA">
        <w:rPr>
          <w:i/>
        </w:rPr>
        <w:t>Asian Journal of Accounting Research</w:t>
      </w:r>
      <w:r w:rsidRPr="004E0ADA">
        <w:t>,</w:t>
      </w:r>
      <w:r w:rsidRPr="004E0ADA">
        <w:rPr>
          <w:i/>
        </w:rPr>
        <w:t xml:space="preserve"> 7</w:t>
      </w:r>
      <w:r w:rsidRPr="004E0ADA">
        <w:t xml:space="preserve">(1), 2-16. </w:t>
      </w:r>
      <w:hyperlink r:id="rId14" w:history="1">
        <w:r w:rsidRPr="004E0ADA">
          <w:rPr>
            <w:rStyle w:val="Hyperlink"/>
          </w:rPr>
          <w:t>https://doi.org/10.1108/ajar-11-2020-0112</w:t>
        </w:r>
      </w:hyperlink>
      <w:r w:rsidRPr="004E0ADA">
        <w:t xml:space="preserve"> </w:t>
      </w:r>
    </w:p>
    <w:p w14:paraId="17B47DDA" w14:textId="5749AE61" w:rsidR="004E0ADA" w:rsidRPr="004E0ADA" w:rsidRDefault="004E0ADA" w:rsidP="004E0ADA">
      <w:pPr>
        <w:pStyle w:val="EndNoteBibliography"/>
        <w:spacing w:after="0"/>
        <w:ind w:left="720" w:hanging="720"/>
      </w:pPr>
      <w:r w:rsidRPr="004E0ADA">
        <w:t xml:space="preserve">Aliyu, S., Hassan, M. K., Mohd Yusof, R., &amp; Naiimi, N. (2017). Islamic Banking Sustainability: A Review of Literature and Directions for Future Research [Article]. </w:t>
      </w:r>
      <w:r w:rsidRPr="004E0ADA">
        <w:rPr>
          <w:i/>
        </w:rPr>
        <w:t>Emerging Markets Finance &amp; Trade</w:t>
      </w:r>
      <w:r w:rsidRPr="004E0ADA">
        <w:t>,</w:t>
      </w:r>
      <w:r w:rsidRPr="004E0ADA">
        <w:rPr>
          <w:i/>
        </w:rPr>
        <w:t xml:space="preserve"> 53</w:t>
      </w:r>
      <w:r w:rsidRPr="004E0ADA">
        <w:t xml:space="preserve">(2), 440-470. </w:t>
      </w:r>
      <w:hyperlink r:id="rId15" w:history="1">
        <w:r w:rsidRPr="004E0ADA">
          <w:rPr>
            <w:rStyle w:val="Hyperlink"/>
          </w:rPr>
          <w:t>https://doi.org/10.1080/1540496X.2016.1262761</w:t>
        </w:r>
      </w:hyperlink>
      <w:r w:rsidRPr="004E0ADA">
        <w:t xml:space="preserve"> </w:t>
      </w:r>
    </w:p>
    <w:p w14:paraId="0916CDBB" w14:textId="584FB3D6" w:rsidR="004E0ADA" w:rsidRPr="004E0ADA" w:rsidRDefault="004E0ADA" w:rsidP="004E0ADA">
      <w:pPr>
        <w:pStyle w:val="EndNoteBibliography"/>
        <w:spacing w:after="0"/>
        <w:ind w:left="720" w:hanging="720"/>
      </w:pPr>
      <w:r w:rsidRPr="004E0ADA">
        <w:t xml:space="preserve">Almutairi, A. R., &amp; Quttainah, M. A. (2017). Corporate governance: evidence from Islamic banks. </w:t>
      </w:r>
      <w:r w:rsidRPr="004E0ADA">
        <w:rPr>
          <w:i/>
        </w:rPr>
        <w:t>Social Responsibility Journal</w:t>
      </w:r>
      <w:r w:rsidRPr="004E0ADA">
        <w:t>,</w:t>
      </w:r>
      <w:r w:rsidRPr="004E0ADA">
        <w:rPr>
          <w:i/>
        </w:rPr>
        <w:t xml:space="preserve"> 13</w:t>
      </w:r>
      <w:r w:rsidRPr="004E0ADA">
        <w:t xml:space="preserve">(3), 601-624. </w:t>
      </w:r>
      <w:hyperlink r:id="rId16" w:history="1">
        <w:r w:rsidRPr="004E0ADA">
          <w:rPr>
            <w:rStyle w:val="Hyperlink"/>
          </w:rPr>
          <w:t>https://doi.org/10.1108/srj-05-2016-0061</w:t>
        </w:r>
      </w:hyperlink>
      <w:r w:rsidRPr="004E0ADA">
        <w:t xml:space="preserve"> </w:t>
      </w:r>
    </w:p>
    <w:p w14:paraId="51F26FAB" w14:textId="389B4941" w:rsidR="004E0ADA" w:rsidRPr="004E0ADA" w:rsidRDefault="004E0ADA" w:rsidP="004E0ADA">
      <w:pPr>
        <w:pStyle w:val="EndNoteBibliography"/>
        <w:spacing w:after="0"/>
        <w:ind w:left="720" w:hanging="720"/>
      </w:pPr>
      <w:r w:rsidRPr="004E0ADA">
        <w:t xml:space="preserve">Alnabsha, A., Abdou, H. A., Ntim, C. G., &amp; Elamer, A. A. (2018). Corporate boards, ownership structures and corporate disclosures. </w:t>
      </w:r>
      <w:r w:rsidRPr="004E0ADA">
        <w:rPr>
          <w:i/>
        </w:rPr>
        <w:t>Journal of Applied Accounting Research</w:t>
      </w:r>
      <w:r w:rsidRPr="004E0ADA">
        <w:t>,</w:t>
      </w:r>
      <w:r w:rsidRPr="004E0ADA">
        <w:rPr>
          <w:i/>
        </w:rPr>
        <w:t xml:space="preserve"> 19</w:t>
      </w:r>
      <w:r w:rsidRPr="004E0ADA">
        <w:t xml:space="preserve">(1), 20-41. </w:t>
      </w:r>
      <w:hyperlink r:id="rId17" w:history="1">
        <w:r w:rsidRPr="004E0ADA">
          <w:rPr>
            <w:rStyle w:val="Hyperlink"/>
          </w:rPr>
          <w:t>https://doi.org/10.1108/jaar-01-2016-0001</w:t>
        </w:r>
      </w:hyperlink>
      <w:r w:rsidRPr="004E0ADA">
        <w:t xml:space="preserve"> </w:t>
      </w:r>
    </w:p>
    <w:p w14:paraId="523FCD1C" w14:textId="77777777" w:rsidR="004E0ADA" w:rsidRPr="004E0ADA" w:rsidRDefault="004E0ADA" w:rsidP="004E0ADA">
      <w:pPr>
        <w:pStyle w:val="EndNoteBibliography"/>
        <w:spacing w:after="0"/>
        <w:ind w:left="720" w:hanging="720"/>
      </w:pPr>
      <w:r w:rsidRPr="004E0ADA">
        <w:t xml:space="preserve">Alnasser, S. A. S., &amp; Muhammed, J. (2012). Introduction to corporate governance from Islamic perspective. </w:t>
      </w:r>
      <w:r w:rsidRPr="004E0ADA">
        <w:rPr>
          <w:i/>
        </w:rPr>
        <w:t>Humanomics</w:t>
      </w:r>
      <w:r w:rsidRPr="004E0ADA">
        <w:t xml:space="preserve">. </w:t>
      </w:r>
    </w:p>
    <w:p w14:paraId="3C382E3F" w14:textId="5BFE1AD1" w:rsidR="004E0ADA" w:rsidRPr="004E0ADA" w:rsidRDefault="004E0ADA" w:rsidP="004E0ADA">
      <w:pPr>
        <w:pStyle w:val="EndNoteBibliography"/>
        <w:spacing w:after="0"/>
        <w:ind w:left="720" w:hanging="720"/>
      </w:pPr>
      <w:r w:rsidRPr="004E0ADA">
        <w:t xml:space="preserve">Alshater, M. M., Hassan, M. K., Khan, A., &amp; Saba, I. (2021). Influential and intellectual structure of Islamic finance: a bibliometric review. </w:t>
      </w:r>
      <w:r w:rsidRPr="004E0ADA">
        <w:rPr>
          <w:i/>
        </w:rPr>
        <w:t>International Journal of Islamic and Middle Eastern Finance and Management</w:t>
      </w:r>
      <w:r w:rsidRPr="004E0ADA">
        <w:t>,</w:t>
      </w:r>
      <w:r w:rsidRPr="004E0ADA">
        <w:rPr>
          <w:i/>
        </w:rPr>
        <w:t xml:space="preserve"> 14</w:t>
      </w:r>
      <w:r w:rsidRPr="004E0ADA">
        <w:t xml:space="preserve">(2), 339-365. </w:t>
      </w:r>
      <w:hyperlink r:id="rId18" w:history="1">
        <w:r w:rsidRPr="004E0ADA">
          <w:rPr>
            <w:rStyle w:val="Hyperlink"/>
          </w:rPr>
          <w:t>https://doi.org/10.1108/IMEFM-08-2020-0419</w:t>
        </w:r>
      </w:hyperlink>
      <w:r w:rsidRPr="004E0ADA">
        <w:t xml:space="preserve"> </w:t>
      </w:r>
    </w:p>
    <w:p w14:paraId="51E5D88E" w14:textId="54BBCA8F" w:rsidR="004E0ADA" w:rsidRPr="004E0ADA" w:rsidRDefault="004E0ADA" w:rsidP="004E0ADA">
      <w:pPr>
        <w:pStyle w:val="EndNoteBibliography"/>
        <w:spacing w:after="0"/>
        <w:ind w:left="720" w:hanging="720"/>
      </w:pPr>
      <w:r w:rsidRPr="004E0ADA">
        <w:t xml:space="preserve">Alshater, M. M., Hassan, M. K., Rashid, M., &amp; Hasan, R. (2021). A bibliometric review of the Waqf literature. </w:t>
      </w:r>
      <w:r w:rsidRPr="004E0ADA">
        <w:rPr>
          <w:i/>
        </w:rPr>
        <w:t>Eurasian Economic Review</w:t>
      </w:r>
      <w:r w:rsidRPr="004E0ADA">
        <w:t>,</w:t>
      </w:r>
      <w:r w:rsidRPr="004E0ADA">
        <w:rPr>
          <w:i/>
        </w:rPr>
        <w:t xml:space="preserve"> 12</w:t>
      </w:r>
      <w:r w:rsidRPr="004E0ADA">
        <w:t xml:space="preserve">(2), 213-239. </w:t>
      </w:r>
      <w:hyperlink r:id="rId19" w:history="1">
        <w:r w:rsidRPr="004E0ADA">
          <w:rPr>
            <w:rStyle w:val="Hyperlink"/>
          </w:rPr>
          <w:t>https://doi.org/10.1007/s40822-021-00183-4</w:t>
        </w:r>
      </w:hyperlink>
      <w:r w:rsidRPr="004E0ADA">
        <w:t xml:space="preserve"> </w:t>
      </w:r>
    </w:p>
    <w:p w14:paraId="40A2FC60" w14:textId="77777777" w:rsidR="004E0ADA" w:rsidRPr="004E0ADA" w:rsidRDefault="004E0ADA" w:rsidP="004E0ADA">
      <w:pPr>
        <w:pStyle w:val="EndNoteBibliography"/>
        <w:spacing w:after="0"/>
        <w:ind w:left="720" w:hanging="720"/>
      </w:pPr>
      <w:r w:rsidRPr="004E0ADA">
        <w:t xml:space="preserve">Alshater, M. M., Hassan, M. K., Sarea, A., &amp; Samhan, H. M. (2022). Islamic accounting research between 1982 and 2020: a hybrid review. </w:t>
      </w:r>
      <w:r w:rsidRPr="004E0ADA">
        <w:rPr>
          <w:i/>
        </w:rPr>
        <w:t>Journal of Islamic Accounting and Business Research</w:t>
      </w:r>
      <w:r w:rsidRPr="004E0ADA">
        <w:t xml:space="preserve">(ahead-of-print). </w:t>
      </w:r>
    </w:p>
    <w:p w14:paraId="3C5B4A0A" w14:textId="77777777" w:rsidR="004E0ADA" w:rsidRPr="004E0ADA" w:rsidRDefault="004E0ADA" w:rsidP="004E0ADA">
      <w:pPr>
        <w:pStyle w:val="EndNoteBibliography"/>
        <w:spacing w:after="0"/>
        <w:ind w:left="720" w:hanging="720"/>
      </w:pPr>
      <w:r w:rsidRPr="004E0ADA">
        <w:t xml:space="preserve">Alshater, M. M., Saad, R. A. J., Wahab, N. A., &amp; Saba, I. (2021). What do we know about zakat literature? A bibliometric review. </w:t>
      </w:r>
      <w:r w:rsidRPr="004E0ADA">
        <w:rPr>
          <w:i/>
        </w:rPr>
        <w:t>Journal of Islamic Accounting and Business Research</w:t>
      </w:r>
      <w:r w:rsidRPr="004E0ADA">
        <w:t>,</w:t>
      </w:r>
      <w:r w:rsidRPr="004E0ADA">
        <w:rPr>
          <w:i/>
        </w:rPr>
        <w:t xml:space="preserve"> 12</w:t>
      </w:r>
      <w:r w:rsidRPr="004E0ADA">
        <w:t xml:space="preserve">(4), 544-563. </w:t>
      </w:r>
    </w:p>
    <w:p w14:paraId="41D57342" w14:textId="77777777" w:rsidR="004E0ADA" w:rsidRPr="004E0ADA" w:rsidRDefault="004E0ADA" w:rsidP="004E0ADA">
      <w:pPr>
        <w:pStyle w:val="EndNoteBibliography"/>
        <w:spacing w:after="0"/>
        <w:ind w:left="720" w:hanging="720"/>
      </w:pPr>
      <w:r w:rsidRPr="004E0ADA">
        <w:t xml:space="preserve">Arsad, S., Said, R., Yusoff, H., &amp; Ahmad, R. (2021). Corporate Governance and Islamic Corporate Social Responsibility Disclosures: Shari’ah Compliant Companies in Malaysia. </w:t>
      </w:r>
      <w:r w:rsidRPr="004E0ADA">
        <w:rPr>
          <w:i/>
        </w:rPr>
        <w:t>Estudios De Economia Aplicada</w:t>
      </w:r>
      <w:r w:rsidRPr="004E0ADA">
        <w:t>,</w:t>
      </w:r>
      <w:r w:rsidRPr="004E0ADA">
        <w:rPr>
          <w:i/>
        </w:rPr>
        <w:t xml:space="preserve"> 39</w:t>
      </w:r>
      <w:r w:rsidRPr="004E0ADA">
        <w:t xml:space="preserve">(10), 35. </w:t>
      </w:r>
    </w:p>
    <w:p w14:paraId="7C5999CD" w14:textId="1416A490" w:rsidR="004E0ADA" w:rsidRPr="004E0ADA" w:rsidRDefault="004E0ADA" w:rsidP="004E0ADA">
      <w:pPr>
        <w:pStyle w:val="EndNoteBibliography"/>
        <w:spacing w:after="0"/>
        <w:ind w:left="720" w:hanging="720"/>
      </w:pPr>
      <w:r w:rsidRPr="004E0ADA">
        <w:t xml:space="preserve">Aslam, E., &amp; Haron, R. (2020). Does corporate governance affect the performance of Islamic banks? New insight into Islamic countries. </w:t>
      </w:r>
      <w:r w:rsidRPr="004E0ADA">
        <w:rPr>
          <w:i/>
        </w:rPr>
        <w:t>Corporate Governance: The international journal of business in society</w:t>
      </w:r>
      <w:r w:rsidRPr="004E0ADA">
        <w:t>,</w:t>
      </w:r>
      <w:r w:rsidRPr="004E0ADA">
        <w:rPr>
          <w:i/>
        </w:rPr>
        <w:t xml:space="preserve"> 20</w:t>
      </w:r>
      <w:r w:rsidRPr="004E0ADA">
        <w:t xml:space="preserve">(6), 1073-1090. </w:t>
      </w:r>
      <w:hyperlink r:id="rId20" w:history="1">
        <w:r w:rsidRPr="004E0ADA">
          <w:rPr>
            <w:rStyle w:val="Hyperlink"/>
          </w:rPr>
          <w:t>https://doi.org/10.1108/cg-11-2019-0350</w:t>
        </w:r>
      </w:hyperlink>
      <w:r w:rsidRPr="004E0ADA">
        <w:t xml:space="preserve"> </w:t>
      </w:r>
    </w:p>
    <w:p w14:paraId="214E94AA" w14:textId="13E51DA8" w:rsidR="004E0ADA" w:rsidRPr="004E0ADA" w:rsidRDefault="004E0ADA" w:rsidP="004E0ADA">
      <w:pPr>
        <w:pStyle w:val="EndNoteBibliography"/>
        <w:spacing w:after="0"/>
        <w:ind w:left="720" w:hanging="720"/>
      </w:pPr>
      <w:r w:rsidRPr="004E0ADA">
        <w:t xml:space="preserve">Aslam, E., &amp; Haron, R. (2021). Corporate governance and risk-taking of Islamic banks: evidence from OIC countries. </w:t>
      </w:r>
      <w:r w:rsidRPr="004E0ADA">
        <w:rPr>
          <w:i/>
        </w:rPr>
        <w:t>Corporate Governance: The international journal of business in society</w:t>
      </w:r>
      <w:r w:rsidRPr="004E0ADA">
        <w:t>,</w:t>
      </w:r>
      <w:r w:rsidRPr="004E0ADA">
        <w:rPr>
          <w:i/>
        </w:rPr>
        <w:t xml:space="preserve"> 21</w:t>
      </w:r>
      <w:r w:rsidRPr="004E0ADA">
        <w:t xml:space="preserve">(7), 1460-1474. </w:t>
      </w:r>
      <w:hyperlink r:id="rId21" w:history="1">
        <w:r w:rsidRPr="004E0ADA">
          <w:rPr>
            <w:rStyle w:val="Hyperlink"/>
          </w:rPr>
          <w:t>https://doi.org/10.1108/cg-08-2020-0311</w:t>
        </w:r>
      </w:hyperlink>
      <w:r w:rsidRPr="004E0ADA">
        <w:t xml:space="preserve"> </w:t>
      </w:r>
    </w:p>
    <w:p w14:paraId="670AF66E" w14:textId="3C54DD09" w:rsidR="004E0ADA" w:rsidRPr="004E0ADA" w:rsidRDefault="004E0ADA" w:rsidP="004E0ADA">
      <w:pPr>
        <w:pStyle w:val="EndNoteBibliography"/>
        <w:spacing w:after="0"/>
        <w:ind w:left="720" w:hanging="720"/>
      </w:pPr>
      <w:r w:rsidRPr="004E0ADA">
        <w:t xml:space="preserve">Basiruddin, R., &amp; Ahmed, H. (2019). Corporate governance and Shariah non-compliant risk in Islamic banks: evidence from Southeast Asia. </w:t>
      </w:r>
      <w:r w:rsidRPr="004E0ADA">
        <w:rPr>
          <w:i/>
        </w:rPr>
        <w:t>Corporate Governance: The international journal of business in society</w:t>
      </w:r>
      <w:r w:rsidRPr="004E0ADA">
        <w:t>,</w:t>
      </w:r>
      <w:r w:rsidRPr="004E0ADA">
        <w:rPr>
          <w:i/>
        </w:rPr>
        <w:t xml:space="preserve"> 20</w:t>
      </w:r>
      <w:r w:rsidRPr="004E0ADA">
        <w:t xml:space="preserve">(2), 240-262. </w:t>
      </w:r>
      <w:hyperlink r:id="rId22" w:history="1">
        <w:r w:rsidRPr="004E0ADA">
          <w:rPr>
            <w:rStyle w:val="Hyperlink"/>
          </w:rPr>
          <w:t>https://doi.org/10.1108/cg-05-2019-0138</w:t>
        </w:r>
      </w:hyperlink>
      <w:r w:rsidRPr="004E0ADA">
        <w:t xml:space="preserve"> </w:t>
      </w:r>
    </w:p>
    <w:p w14:paraId="5EDAEFFC" w14:textId="7E7D8E98" w:rsidR="004E0ADA" w:rsidRPr="004E0ADA" w:rsidRDefault="004E0ADA" w:rsidP="004E0ADA">
      <w:pPr>
        <w:pStyle w:val="EndNoteBibliography"/>
        <w:spacing w:after="0"/>
        <w:ind w:left="720" w:hanging="720"/>
      </w:pPr>
      <w:r w:rsidRPr="004E0ADA">
        <w:lastRenderedPageBreak/>
        <w:t xml:space="preserve">Ben Zeineb, G., &amp; Mensi, S. (2018). Corporate governance, risk and efficiency: evidence from GCC Islamic banks. </w:t>
      </w:r>
      <w:r w:rsidRPr="004E0ADA">
        <w:rPr>
          <w:i/>
        </w:rPr>
        <w:t>Managerial Finance</w:t>
      </w:r>
      <w:r w:rsidRPr="004E0ADA">
        <w:t>,</w:t>
      </w:r>
      <w:r w:rsidRPr="004E0ADA">
        <w:rPr>
          <w:i/>
        </w:rPr>
        <w:t xml:space="preserve"> 44</w:t>
      </w:r>
      <w:r w:rsidRPr="004E0ADA">
        <w:t xml:space="preserve">(5), 551-569. </w:t>
      </w:r>
      <w:hyperlink r:id="rId23" w:history="1">
        <w:r w:rsidRPr="004E0ADA">
          <w:rPr>
            <w:rStyle w:val="Hyperlink"/>
          </w:rPr>
          <w:t>https://doi.org/10.1108/mf-05-2017-0186</w:t>
        </w:r>
      </w:hyperlink>
      <w:r w:rsidRPr="004E0ADA">
        <w:t xml:space="preserve"> </w:t>
      </w:r>
    </w:p>
    <w:p w14:paraId="70ABEF07" w14:textId="77777777" w:rsidR="004E0ADA" w:rsidRPr="004E0ADA" w:rsidRDefault="004E0ADA" w:rsidP="004E0ADA">
      <w:pPr>
        <w:pStyle w:val="EndNoteBibliography"/>
        <w:spacing w:after="0"/>
        <w:ind w:left="720" w:hanging="720"/>
      </w:pPr>
      <w:r w:rsidRPr="004E0ADA">
        <w:t xml:space="preserve">bin Abdulaziz Alaqil, A. (2019). Islamic Shari’ah and the Principles of Corporate Governance: An Introduction. In </w:t>
      </w:r>
      <w:r w:rsidRPr="004E0ADA">
        <w:rPr>
          <w:i/>
        </w:rPr>
        <w:t>Research in Corporate and Shari’ah Governance in the Muslim World: Theory and Practice</w:t>
      </w:r>
      <w:r w:rsidRPr="004E0ADA">
        <w:t xml:space="preserve">. Emerald Publishing Limited. </w:t>
      </w:r>
    </w:p>
    <w:p w14:paraId="0357EE43" w14:textId="77777777" w:rsidR="004E0ADA" w:rsidRPr="004E0ADA" w:rsidRDefault="004E0ADA" w:rsidP="004E0ADA">
      <w:pPr>
        <w:pStyle w:val="EndNoteBibliography"/>
        <w:spacing w:after="0"/>
        <w:ind w:left="720" w:hanging="720"/>
      </w:pPr>
      <w:r w:rsidRPr="004E0ADA">
        <w:t xml:space="preserve">Chapra, M. U., &amp; Ahmed, H. (2002). Corporate governance in Islamic financial institutions. </w:t>
      </w:r>
    </w:p>
    <w:p w14:paraId="505BE3C0" w14:textId="37403EAC" w:rsidR="004E0ADA" w:rsidRPr="004E0ADA" w:rsidRDefault="004E0ADA" w:rsidP="004E0ADA">
      <w:pPr>
        <w:pStyle w:val="EndNoteBibliography"/>
        <w:spacing w:after="0"/>
        <w:ind w:left="720" w:hanging="720"/>
      </w:pPr>
      <w:r w:rsidRPr="004E0ADA">
        <w:t xml:space="preserve">Durán-Sánchez, A., Del Río-Rama, M. d. l. C., Álvarez-García, J., &amp; García-Vélez, D. F. (2019). Mapping of scientific coverage on education for Entrepreneurship in Higher Education. </w:t>
      </w:r>
      <w:r w:rsidRPr="004E0ADA">
        <w:rPr>
          <w:i/>
        </w:rPr>
        <w:t>Journal of Enterprising Communities: People and Places in the Global Economy</w:t>
      </w:r>
      <w:r w:rsidRPr="004E0ADA">
        <w:t>,</w:t>
      </w:r>
      <w:r w:rsidRPr="004E0ADA">
        <w:rPr>
          <w:i/>
        </w:rPr>
        <w:t xml:space="preserve"> 13</w:t>
      </w:r>
      <w:r w:rsidRPr="004E0ADA">
        <w:t xml:space="preserve">(1/2), 84-104. </w:t>
      </w:r>
      <w:hyperlink r:id="rId24" w:history="1">
        <w:r w:rsidRPr="004E0ADA">
          <w:rPr>
            <w:rStyle w:val="Hyperlink"/>
          </w:rPr>
          <w:t>https://doi.org/10.1108/JEC-10-2018-0072</w:t>
        </w:r>
      </w:hyperlink>
      <w:r w:rsidRPr="004E0ADA">
        <w:t xml:space="preserve"> </w:t>
      </w:r>
    </w:p>
    <w:p w14:paraId="0A559F56" w14:textId="28AA20A3" w:rsidR="004E0ADA" w:rsidRPr="004E0ADA" w:rsidRDefault="004E0ADA" w:rsidP="004E0ADA">
      <w:pPr>
        <w:pStyle w:val="EndNoteBibliography"/>
        <w:spacing w:after="0"/>
        <w:ind w:left="720" w:hanging="720"/>
      </w:pPr>
      <w:r w:rsidRPr="004E0ADA">
        <w:t xml:space="preserve">Durisin, B., &amp; Puzone, F. (2009). Maturation of Corporate Governance Research, 1993-2007: An Assessment. </w:t>
      </w:r>
      <w:r w:rsidRPr="004E0ADA">
        <w:rPr>
          <w:i/>
        </w:rPr>
        <w:t>Corporate Governance: An International Review</w:t>
      </w:r>
      <w:r w:rsidRPr="004E0ADA">
        <w:t>,</w:t>
      </w:r>
      <w:r w:rsidRPr="004E0ADA">
        <w:rPr>
          <w:i/>
        </w:rPr>
        <w:t xml:space="preserve"> 17</w:t>
      </w:r>
      <w:r w:rsidRPr="004E0ADA">
        <w:t xml:space="preserve">(3), 266-291. </w:t>
      </w:r>
      <w:hyperlink r:id="rId25" w:history="1">
        <w:r w:rsidRPr="004E0ADA">
          <w:rPr>
            <w:rStyle w:val="Hyperlink"/>
          </w:rPr>
          <w:t>https://doi.org/10.1111/j.1467-8683.2009.00739.x</w:t>
        </w:r>
      </w:hyperlink>
      <w:r w:rsidRPr="004E0ADA">
        <w:t xml:space="preserve"> </w:t>
      </w:r>
    </w:p>
    <w:p w14:paraId="5C2E589A" w14:textId="13706492" w:rsidR="004E0ADA" w:rsidRPr="004E0ADA" w:rsidRDefault="004E0ADA" w:rsidP="004E0ADA">
      <w:pPr>
        <w:pStyle w:val="EndNoteBibliography"/>
        <w:spacing w:after="0"/>
        <w:ind w:left="720" w:hanging="720"/>
      </w:pPr>
      <w:r w:rsidRPr="004E0ADA">
        <w:t xml:space="preserve">Elamer, A. A., Ntim, C. G., Abdou, H. A., Owusu, A., Elmagrhi, M., &amp; Ibrahim, A. E. A. (2021). Are bank risk disclosures informative? Evidence from debt markets. </w:t>
      </w:r>
      <w:r w:rsidRPr="004E0ADA">
        <w:rPr>
          <w:i/>
        </w:rPr>
        <w:t>International Journal of Finance &amp; Economics</w:t>
      </w:r>
      <w:r w:rsidRPr="004E0ADA">
        <w:t>,</w:t>
      </w:r>
      <w:r w:rsidRPr="004E0ADA">
        <w:rPr>
          <w:i/>
        </w:rPr>
        <w:t xml:space="preserve"> 26</w:t>
      </w:r>
      <w:r w:rsidRPr="004E0ADA">
        <w:t xml:space="preserve">(1), 1270-1298. </w:t>
      </w:r>
      <w:hyperlink r:id="rId26" w:history="1">
        <w:r w:rsidRPr="004E0ADA">
          <w:rPr>
            <w:rStyle w:val="Hyperlink"/>
          </w:rPr>
          <w:t>https://doi.org/10.1002/ijfe.1849</w:t>
        </w:r>
      </w:hyperlink>
      <w:r w:rsidRPr="004E0ADA">
        <w:t xml:space="preserve"> </w:t>
      </w:r>
    </w:p>
    <w:p w14:paraId="0DC96A49" w14:textId="77777777" w:rsidR="004E0ADA" w:rsidRPr="004E0ADA" w:rsidRDefault="004E0ADA" w:rsidP="004E0ADA">
      <w:pPr>
        <w:pStyle w:val="EndNoteBibliography"/>
        <w:spacing w:after="0"/>
        <w:ind w:left="720" w:hanging="720"/>
      </w:pPr>
      <w:r w:rsidRPr="004E0ADA">
        <w:t xml:space="preserve">Elasrag, H. (2014). Corporate governance in Islamic Finance: Basic concepts and issues. </w:t>
      </w:r>
      <w:r w:rsidRPr="004E0ADA">
        <w:rPr>
          <w:i/>
        </w:rPr>
        <w:t>Available at SSRN 2442014</w:t>
      </w:r>
      <w:r w:rsidRPr="004E0ADA">
        <w:t xml:space="preserve">. </w:t>
      </w:r>
    </w:p>
    <w:p w14:paraId="007B767B" w14:textId="400B8068" w:rsidR="004E0ADA" w:rsidRPr="004E0ADA" w:rsidRDefault="004E0ADA" w:rsidP="004E0ADA">
      <w:pPr>
        <w:pStyle w:val="EndNoteBibliography"/>
        <w:spacing w:after="0"/>
        <w:ind w:left="720" w:hanging="720"/>
      </w:pPr>
      <w:r w:rsidRPr="004E0ADA">
        <w:t xml:space="preserve">Farag, H., Mallin, C., &amp; Ow-Yong, K. (2018). Corporate governance in Islamic banks: New insights for dual board structure and agency relationships. </w:t>
      </w:r>
      <w:r w:rsidRPr="004E0ADA">
        <w:rPr>
          <w:i/>
        </w:rPr>
        <w:t>Journal of International Financial Markets, Institutions and Money</w:t>
      </w:r>
      <w:r w:rsidRPr="004E0ADA">
        <w:t>,</w:t>
      </w:r>
      <w:r w:rsidRPr="004E0ADA">
        <w:rPr>
          <w:i/>
        </w:rPr>
        <w:t xml:space="preserve"> 54</w:t>
      </w:r>
      <w:r w:rsidRPr="004E0ADA">
        <w:t xml:space="preserve">, 59-77. </w:t>
      </w:r>
      <w:hyperlink r:id="rId27" w:history="1">
        <w:r w:rsidRPr="004E0ADA">
          <w:rPr>
            <w:rStyle w:val="Hyperlink"/>
          </w:rPr>
          <w:t>https://doi.org/10.1016/j.intfin.2017.08.002</w:t>
        </w:r>
      </w:hyperlink>
      <w:r w:rsidRPr="004E0ADA">
        <w:t xml:space="preserve"> </w:t>
      </w:r>
    </w:p>
    <w:p w14:paraId="04159BD2" w14:textId="40D6DE7C" w:rsidR="004E0ADA" w:rsidRPr="004E0ADA" w:rsidRDefault="004E0ADA" w:rsidP="004E0ADA">
      <w:pPr>
        <w:pStyle w:val="EndNoteBibliography"/>
        <w:spacing w:after="0"/>
        <w:ind w:left="720" w:hanging="720"/>
      </w:pPr>
      <w:r w:rsidRPr="004E0ADA">
        <w:t xml:space="preserve">Farook, S., Kabir Hassan, M., &amp; Lanis, R. (2011). Determinants of corporate social responsibility disclosure: the case of Islamic banks. </w:t>
      </w:r>
      <w:r w:rsidRPr="004E0ADA">
        <w:rPr>
          <w:i/>
        </w:rPr>
        <w:t>Journal of Islamic Accounting and Business Research</w:t>
      </w:r>
      <w:r w:rsidRPr="004E0ADA">
        <w:t>,</w:t>
      </w:r>
      <w:r w:rsidRPr="004E0ADA">
        <w:rPr>
          <w:i/>
        </w:rPr>
        <w:t xml:space="preserve"> 2</w:t>
      </w:r>
      <w:r w:rsidRPr="004E0ADA">
        <w:t xml:space="preserve">(2), 114-141. </w:t>
      </w:r>
      <w:hyperlink r:id="rId28" w:history="1">
        <w:r w:rsidRPr="004E0ADA">
          <w:rPr>
            <w:rStyle w:val="Hyperlink"/>
          </w:rPr>
          <w:t>https://doi.org/10.1108/17590811111170539</w:t>
        </w:r>
      </w:hyperlink>
      <w:r w:rsidRPr="004E0ADA">
        <w:t xml:space="preserve"> </w:t>
      </w:r>
    </w:p>
    <w:p w14:paraId="61B77CA0" w14:textId="31EF3B91" w:rsidR="004E0ADA" w:rsidRPr="004E0ADA" w:rsidRDefault="004E0ADA" w:rsidP="004E0ADA">
      <w:pPr>
        <w:pStyle w:val="EndNoteBibliography"/>
        <w:spacing w:after="0"/>
        <w:ind w:left="720" w:hanging="720"/>
      </w:pPr>
      <w:r w:rsidRPr="004E0ADA">
        <w:t xml:space="preserve">Farooq, O., &amp; Abdelbari, A. (2015). Earnings management behaviour of Shariah-compliant firms and non-Shariah-compliant firms. </w:t>
      </w:r>
      <w:r w:rsidRPr="004E0ADA">
        <w:rPr>
          <w:i/>
        </w:rPr>
        <w:t>Journal of Islamic Accounting and Business Research</w:t>
      </w:r>
      <w:r w:rsidRPr="004E0ADA">
        <w:t>,</w:t>
      </w:r>
      <w:r w:rsidRPr="004E0ADA">
        <w:rPr>
          <w:i/>
        </w:rPr>
        <w:t xml:space="preserve"> 6</w:t>
      </w:r>
      <w:r w:rsidRPr="004E0ADA">
        <w:t xml:space="preserve">(2), 173-188. </w:t>
      </w:r>
      <w:hyperlink r:id="rId29" w:history="1">
        <w:r w:rsidRPr="004E0ADA">
          <w:rPr>
            <w:rStyle w:val="Hyperlink"/>
          </w:rPr>
          <w:t>https://doi.org/10.1108/jiabr-07-2013-0021</w:t>
        </w:r>
      </w:hyperlink>
      <w:r w:rsidRPr="004E0ADA">
        <w:t xml:space="preserve"> </w:t>
      </w:r>
    </w:p>
    <w:p w14:paraId="497132C9" w14:textId="6B08027B" w:rsidR="004E0ADA" w:rsidRPr="004E0ADA" w:rsidRDefault="004E0ADA" w:rsidP="004E0ADA">
      <w:pPr>
        <w:pStyle w:val="EndNoteBibliography"/>
        <w:spacing w:after="0"/>
        <w:ind w:left="720" w:hanging="720"/>
      </w:pPr>
      <w:r w:rsidRPr="004E0ADA">
        <w:t xml:space="preserve">Ginena, K. (2014). Sharī‘ah risk and corporate governance of Islamic banks. </w:t>
      </w:r>
      <w:r w:rsidRPr="004E0ADA">
        <w:rPr>
          <w:i/>
        </w:rPr>
        <w:t>Corporate Governance</w:t>
      </w:r>
      <w:r w:rsidRPr="004E0ADA">
        <w:t>,</w:t>
      </w:r>
      <w:r w:rsidRPr="004E0ADA">
        <w:rPr>
          <w:i/>
        </w:rPr>
        <w:t xml:space="preserve"> 14</w:t>
      </w:r>
      <w:r w:rsidRPr="004E0ADA">
        <w:t xml:space="preserve">(1), 86-103. </w:t>
      </w:r>
      <w:hyperlink r:id="rId30" w:history="1">
        <w:r w:rsidRPr="004E0ADA">
          <w:rPr>
            <w:rStyle w:val="Hyperlink"/>
          </w:rPr>
          <w:t>https://doi.org/10.1108/cg-03-2013-0038</w:t>
        </w:r>
      </w:hyperlink>
      <w:r w:rsidRPr="004E0ADA">
        <w:t xml:space="preserve"> </w:t>
      </w:r>
    </w:p>
    <w:p w14:paraId="2DBCE468" w14:textId="3F5E2830" w:rsidR="004E0ADA" w:rsidRPr="004E0ADA" w:rsidRDefault="004E0ADA" w:rsidP="004E0ADA">
      <w:pPr>
        <w:pStyle w:val="EndNoteBibliography"/>
        <w:spacing w:after="0"/>
        <w:ind w:left="720" w:hanging="720"/>
      </w:pPr>
      <w:r w:rsidRPr="004E0ADA">
        <w:t xml:space="preserve">Grassa, R. (2013). Shariah supervisory system in Islamic financial institutions. </w:t>
      </w:r>
      <w:r w:rsidRPr="004E0ADA">
        <w:rPr>
          <w:i/>
        </w:rPr>
        <w:t>Humanomics</w:t>
      </w:r>
      <w:r w:rsidRPr="004E0ADA">
        <w:t>,</w:t>
      </w:r>
      <w:r w:rsidRPr="004E0ADA">
        <w:rPr>
          <w:i/>
        </w:rPr>
        <w:t xml:space="preserve"> 29</w:t>
      </w:r>
      <w:r w:rsidRPr="004E0ADA">
        <w:t xml:space="preserve">(4), 333-348. </w:t>
      </w:r>
      <w:hyperlink r:id="rId31" w:history="1">
        <w:r w:rsidRPr="004E0ADA">
          <w:rPr>
            <w:rStyle w:val="Hyperlink"/>
          </w:rPr>
          <w:t>https://doi.org/10.1108/h-01-2013-0001</w:t>
        </w:r>
      </w:hyperlink>
      <w:r w:rsidRPr="004E0ADA">
        <w:t xml:space="preserve"> </w:t>
      </w:r>
    </w:p>
    <w:p w14:paraId="2576895E" w14:textId="3A9468E9" w:rsidR="004E0ADA" w:rsidRPr="004E0ADA" w:rsidRDefault="004E0ADA" w:rsidP="004E0ADA">
      <w:pPr>
        <w:pStyle w:val="EndNoteBibliography"/>
        <w:spacing w:after="0"/>
        <w:ind w:left="720" w:hanging="720"/>
      </w:pPr>
      <w:r w:rsidRPr="004E0ADA">
        <w:t xml:space="preserve">Grassa, R. (2015). Shariah supervisory systems in Islamic finance institutions across the OIC member countries. </w:t>
      </w:r>
      <w:r w:rsidRPr="004E0ADA">
        <w:rPr>
          <w:i/>
        </w:rPr>
        <w:t>Journal of Financial Regulation and Compliance</w:t>
      </w:r>
      <w:r w:rsidRPr="004E0ADA">
        <w:t>,</w:t>
      </w:r>
      <w:r w:rsidRPr="004E0ADA">
        <w:rPr>
          <w:i/>
        </w:rPr>
        <w:t xml:space="preserve"> 23</w:t>
      </w:r>
      <w:r w:rsidRPr="004E0ADA">
        <w:t xml:space="preserve">(2), 135-160. </w:t>
      </w:r>
      <w:hyperlink r:id="rId32" w:history="1">
        <w:r w:rsidRPr="004E0ADA">
          <w:rPr>
            <w:rStyle w:val="Hyperlink"/>
          </w:rPr>
          <w:t>https://doi.org/10.1108/jfrc-02-2014-0011</w:t>
        </w:r>
      </w:hyperlink>
      <w:r w:rsidRPr="004E0ADA">
        <w:t xml:space="preserve"> </w:t>
      </w:r>
    </w:p>
    <w:p w14:paraId="4F4F5B9B" w14:textId="74F10998" w:rsidR="004E0ADA" w:rsidRPr="004E0ADA" w:rsidRDefault="004E0ADA" w:rsidP="004E0ADA">
      <w:pPr>
        <w:pStyle w:val="EndNoteBibliography"/>
        <w:spacing w:after="0"/>
        <w:ind w:left="720" w:hanging="720"/>
      </w:pPr>
      <w:r w:rsidRPr="004E0ADA">
        <w:t xml:space="preserve">Grassa, R. (2016). Corporate governance and credit rating in Islamic banks: Does Shariah governance matters? </w:t>
      </w:r>
      <w:r w:rsidRPr="004E0ADA">
        <w:rPr>
          <w:i/>
        </w:rPr>
        <w:t>Journal of Management &amp; Governance</w:t>
      </w:r>
      <w:r w:rsidRPr="004E0ADA">
        <w:t>,</w:t>
      </w:r>
      <w:r w:rsidRPr="004E0ADA">
        <w:rPr>
          <w:i/>
        </w:rPr>
        <w:t xml:space="preserve"> 20</w:t>
      </w:r>
      <w:r w:rsidRPr="004E0ADA">
        <w:t xml:space="preserve">(4), 875-906. </w:t>
      </w:r>
      <w:hyperlink r:id="rId33" w:history="1">
        <w:r w:rsidRPr="004E0ADA">
          <w:rPr>
            <w:rStyle w:val="Hyperlink"/>
          </w:rPr>
          <w:t>https://doi.org/10.1007/s10997-015-9322-4</w:t>
        </w:r>
      </w:hyperlink>
      <w:r w:rsidRPr="004E0ADA">
        <w:t xml:space="preserve"> </w:t>
      </w:r>
    </w:p>
    <w:p w14:paraId="36433E24" w14:textId="13645840" w:rsidR="004E0ADA" w:rsidRPr="004E0ADA" w:rsidRDefault="004E0ADA" w:rsidP="004E0ADA">
      <w:pPr>
        <w:pStyle w:val="EndNoteBibliography"/>
        <w:spacing w:after="0"/>
        <w:ind w:left="720" w:hanging="720"/>
      </w:pPr>
      <w:r w:rsidRPr="004E0ADA">
        <w:t xml:space="preserve">Grassa, R., Chakroun, R., &amp; Hussainey, K. (2018). Corporate governance and Islamic banks’ products and services disclosure. </w:t>
      </w:r>
      <w:r w:rsidRPr="004E0ADA">
        <w:rPr>
          <w:i/>
        </w:rPr>
        <w:t>Accounting Research Journal</w:t>
      </w:r>
      <w:r w:rsidRPr="004E0ADA">
        <w:t>,</w:t>
      </w:r>
      <w:r w:rsidRPr="004E0ADA">
        <w:rPr>
          <w:i/>
        </w:rPr>
        <w:t xml:space="preserve"> 31</w:t>
      </w:r>
      <w:r w:rsidRPr="004E0ADA">
        <w:t xml:space="preserve">(1), 75-89. </w:t>
      </w:r>
      <w:hyperlink r:id="rId34" w:history="1">
        <w:r w:rsidRPr="004E0ADA">
          <w:rPr>
            <w:rStyle w:val="Hyperlink"/>
          </w:rPr>
          <w:t>https://doi.org/10.1108/arj-09-2016-0109</w:t>
        </w:r>
      </w:hyperlink>
      <w:r w:rsidRPr="004E0ADA">
        <w:t xml:space="preserve"> </w:t>
      </w:r>
    </w:p>
    <w:p w14:paraId="73932F6F" w14:textId="6B55EB8C" w:rsidR="004E0ADA" w:rsidRPr="004E0ADA" w:rsidRDefault="004E0ADA" w:rsidP="004E0ADA">
      <w:pPr>
        <w:pStyle w:val="EndNoteBibliography"/>
        <w:spacing w:after="0"/>
        <w:ind w:left="720" w:hanging="720"/>
      </w:pPr>
      <w:r w:rsidRPr="004E0ADA">
        <w:t xml:space="preserve">Grassa, R., &amp; Matoussi, H. (2014). Corporate governance of Islamic banks. </w:t>
      </w:r>
      <w:r w:rsidRPr="004E0ADA">
        <w:rPr>
          <w:i/>
        </w:rPr>
        <w:t>International Journal of Islamic and Middle Eastern Finance and Management</w:t>
      </w:r>
      <w:r w:rsidRPr="004E0ADA">
        <w:t>,</w:t>
      </w:r>
      <w:r w:rsidRPr="004E0ADA">
        <w:rPr>
          <w:i/>
        </w:rPr>
        <w:t xml:space="preserve"> 7</w:t>
      </w:r>
      <w:r w:rsidRPr="004E0ADA">
        <w:t xml:space="preserve">(3), 346-362. </w:t>
      </w:r>
      <w:hyperlink r:id="rId35" w:history="1">
        <w:r w:rsidRPr="004E0ADA">
          <w:rPr>
            <w:rStyle w:val="Hyperlink"/>
          </w:rPr>
          <w:t>https://doi.org/10.1108/imefm-01-2013-0001</w:t>
        </w:r>
      </w:hyperlink>
      <w:r w:rsidRPr="004E0ADA">
        <w:t xml:space="preserve"> </w:t>
      </w:r>
    </w:p>
    <w:p w14:paraId="15AD9D36" w14:textId="77777777" w:rsidR="004E0ADA" w:rsidRPr="004E0ADA" w:rsidRDefault="004E0ADA" w:rsidP="004E0ADA">
      <w:pPr>
        <w:pStyle w:val="EndNoteBibliography"/>
        <w:spacing w:after="0"/>
        <w:ind w:left="720" w:hanging="720"/>
      </w:pPr>
      <w:r w:rsidRPr="004E0ADA">
        <w:lastRenderedPageBreak/>
        <w:t xml:space="preserve">Gunardi, A., Herwany, A., Febrian, E., &amp; Anwar, M. (2022). Research on Islamic corporate social responsibility and Islamic bank disclosures. </w:t>
      </w:r>
      <w:r w:rsidRPr="004E0ADA">
        <w:rPr>
          <w:i/>
        </w:rPr>
        <w:t>Journal of Sustainable Finance &amp; Investment</w:t>
      </w:r>
      <w:r w:rsidRPr="004E0ADA">
        <w:t>,</w:t>
      </w:r>
      <w:r w:rsidRPr="004E0ADA">
        <w:rPr>
          <w:i/>
        </w:rPr>
        <w:t xml:space="preserve"> 12</w:t>
      </w:r>
      <w:r w:rsidRPr="004E0ADA">
        <w:t xml:space="preserve">(4), 1308-1329. </w:t>
      </w:r>
    </w:p>
    <w:p w14:paraId="403045D6" w14:textId="63B7712B" w:rsidR="004E0ADA" w:rsidRPr="004E0ADA" w:rsidRDefault="004E0ADA" w:rsidP="004E0ADA">
      <w:pPr>
        <w:pStyle w:val="EndNoteBibliography"/>
        <w:spacing w:after="0"/>
        <w:ind w:left="720" w:hanging="720"/>
      </w:pPr>
      <w:r w:rsidRPr="004E0ADA">
        <w:t xml:space="preserve">Hanefah, M. M., Kamaruddin, M. I. H., Salleh, S., Shafii, Z., &amp; Zakaria, N. (2020). Internal control, risk and Sharīʿah non-compliant income in Islamic financial institutions. </w:t>
      </w:r>
      <w:r w:rsidRPr="004E0ADA">
        <w:rPr>
          <w:i/>
        </w:rPr>
        <w:t>ISRA International Journal of Islamic Finance</w:t>
      </w:r>
      <w:r w:rsidRPr="004E0ADA">
        <w:t>,</w:t>
      </w:r>
      <w:r w:rsidRPr="004E0ADA">
        <w:rPr>
          <w:i/>
        </w:rPr>
        <w:t xml:space="preserve"> 12</w:t>
      </w:r>
      <w:r w:rsidRPr="004E0ADA">
        <w:t xml:space="preserve">(3), 401-417. </w:t>
      </w:r>
      <w:hyperlink r:id="rId36" w:history="1">
        <w:r w:rsidRPr="004E0ADA">
          <w:rPr>
            <w:rStyle w:val="Hyperlink"/>
          </w:rPr>
          <w:t>https://doi.org/10.1108/ijif-02-2019-0025</w:t>
        </w:r>
      </w:hyperlink>
      <w:r w:rsidRPr="004E0ADA">
        <w:t xml:space="preserve"> </w:t>
      </w:r>
    </w:p>
    <w:p w14:paraId="3372945E" w14:textId="1536B179" w:rsidR="004E0ADA" w:rsidRPr="004E0ADA" w:rsidRDefault="004E0ADA" w:rsidP="004E0ADA">
      <w:pPr>
        <w:pStyle w:val="EndNoteBibliography"/>
        <w:spacing w:after="0"/>
        <w:ind w:left="720" w:hanging="720"/>
      </w:pPr>
      <w:r w:rsidRPr="004E0ADA">
        <w:t xml:space="preserve">Haridan, N. M., Hassan, A. F. S., &amp; Karbhari, Y. (2018). Governance, religious assurance and Islamic banks: Do Shariah boards effectively serve? </w:t>
      </w:r>
      <w:r w:rsidRPr="004E0ADA">
        <w:rPr>
          <w:i/>
        </w:rPr>
        <w:t>Journal of Management and Governance</w:t>
      </w:r>
      <w:r w:rsidRPr="004E0ADA">
        <w:t>,</w:t>
      </w:r>
      <w:r w:rsidRPr="004E0ADA">
        <w:rPr>
          <w:i/>
        </w:rPr>
        <w:t xml:space="preserve"> 22</w:t>
      </w:r>
      <w:r w:rsidRPr="004E0ADA">
        <w:t xml:space="preserve">(4), 1015-1043. </w:t>
      </w:r>
      <w:hyperlink r:id="rId37" w:history="1">
        <w:r w:rsidRPr="004E0ADA">
          <w:rPr>
            <w:rStyle w:val="Hyperlink"/>
          </w:rPr>
          <w:t>https://doi.org/10.1007/s10997-018-9418-8</w:t>
        </w:r>
      </w:hyperlink>
      <w:r w:rsidRPr="004E0ADA">
        <w:t xml:space="preserve"> </w:t>
      </w:r>
    </w:p>
    <w:p w14:paraId="73594DF6" w14:textId="2395A7DC" w:rsidR="004E0ADA" w:rsidRPr="004E0ADA" w:rsidRDefault="004E0ADA" w:rsidP="004E0ADA">
      <w:pPr>
        <w:pStyle w:val="EndNoteBibliography"/>
        <w:spacing w:after="0"/>
        <w:ind w:left="720" w:hanging="720"/>
      </w:pPr>
      <w:r w:rsidRPr="004E0ADA">
        <w:t xml:space="preserve">Hasan, Z. (2011). A survey on Shari'ah governance practices in Malaysia, GCC countries and the UK. </w:t>
      </w:r>
      <w:r w:rsidRPr="004E0ADA">
        <w:rPr>
          <w:i/>
        </w:rPr>
        <w:t>International Journal of Islamic and Middle Eastern Finance and Management</w:t>
      </w:r>
      <w:r w:rsidRPr="004E0ADA">
        <w:t>,</w:t>
      </w:r>
      <w:r w:rsidRPr="004E0ADA">
        <w:rPr>
          <w:i/>
        </w:rPr>
        <w:t xml:space="preserve"> 4</w:t>
      </w:r>
      <w:r w:rsidRPr="004E0ADA">
        <w:t xml:space="preserve">(1), 30-51. </w:t>
      </w:r>
      <w:hyperlink r:id="rId38" w:history="1">
        <w:r w:rsidRPr="004E0ADA">
          <w:rPr>
            <w:rStyle w:val="Hyperlink"/>
          </w:rPr>
          <w:t>https://doi.org/10.1108/17538391111122195</w:t>
        </w:r>
      </w:hyperlink>
      <w:r w:rsidRPr="004E0ADA">
        <w:t xml:space="preserve"> </w:t>
      </w:r>
    </w:p>
    <w:p w14:paraId="5446B952" w14:textId="77777777" w:rsidR="004E0ADA" w:rsidRPr="004E0ADA" w:rsidRDefault="004E0ADA" w:rsidP="004E0ADA">
      <w:pPr>
        <w:pStyle w:val="EndNoteBibliography"/>
        <w:spacing w:after="0"/>
        <w:ind w:left="720" w:hanging="720"/>
      </w:pPr>
      <w:r w:rsidRPr="004E0ADA">
        <w:t xml:space="preserve">Hasan, Z. (2012). </w:t>
      </w:r>
      <w:r w:rsidRPr="004E0ADA">
        <w:rPr>
          <w:i/>
        </w:rPr>
        <w:t>Shari'ah Governance in Islamic banks</w:t>
      </w:r>
      <w:r w:rsidRPr="004E0ADA">
        <w:t xml:space="preserve">. Edinburgh University Press. </w:t>
      </w:r>
    </w:p>
    <w:p w14:paraId="117D03BF" w14:textId="77777777" w:rsidR="004E0ADA" w:rsidRPr="004E0ADA" w:rsidRDefault="004E0ADA" w:rsidP="004E0ADA">
      <w:pPr>
        <w:pStyle w:val="EndNoteBibliography"/>
        <w:spacing w:after="0"/>
        <w:ind w:left="720" w:hanging="720"/>
      </w:pPr>
      <w:r w:rsidRPr="004E0ADA">
        <w:t xml:space="preserve">Hassan, M. K., Alshater, M. M., Hasan, R., &amp; Bhuiyan, A. B. (2021). Islamic microfinance: A bibliometric review. </w:t>
      </w:r>
      <w:r w:rsidRPr="004E0ADA">
        <w:rPr>
          <w:i/>
        </w:rPr>
        <w:t>Global Finance Journal</w:t>
      </w:r>
      <w:r w:rsidRPr="004E0ADA">
        <w:t>,</w:t>
      </w:r>
      <w:r w:rsidRPr="004E0ADA">
        <w:rPr>
          <w:i/>
        </w:rPr>
        <w:t xml:space="preserve"> 49</w:t>
      </w:r>
      <w:r w:rsidRPr="004E0ADA">
        <w:t xml:space="preserve">, 100651. </w:t>
      </w:r>
    </w:p>
    <w:p w14:paraId="5EB55537" w14:textId="34A3F075" w:rsidR="004E0ADA" w:rsidRPr="004E0ADA" w:rsidRDefault="004E0ADA" w:rsidP="004E0ADA">
      <w:pPr>
        <w:pStyle w:val="EndNoteBibliography"/>
        <w:spacing w:after="0"/>
        <w:ind w:left="720" w:hanging="720"/>
      </w:pPr>
      <w:r w:rsidRPr="004E0ADA">
        <w:t xml:space="preserve">Hassan, M. K., Miglietta, F., Paltrinieri, A., &amp; Floreani, J. (2018). The effects of Shariah board composition on Islamic equity indices' performance. </w:t>
      </w:r>
      <w:r w:rsidRPr="004E0ADA">
        <w:rPr>
          <w:i/>
        </w:rPr>
        <w:t>Business Ethics: A European Review</w:t>
      </w:r>
      <w:r w:rsidRPr="004E0ADA">
        <w:t>,</w:t>
      </w:r>
      <w:r w:rsidRPr="004E0ADA">
        <w:rPr>
          <w:i/>
        </w:rPr>
        <w:t xml:space="preserve"> 27</w:t>
      </w:r>
      <w:r w:rsidRPr="004E0ADA">
        <w:t xml:space="preserve">(3), 248-259. </w:t>
      </w:r>
      <w:hyperlink r:id="rId39" w:history="1">
        <w:r w:rsidRPr="004E0ADA">
          <w:rPr>
            <w:rStyle w:val="Hyperlink"/>
          </w:rPr>
          <w:t>https://doi.org/10.1111/beer.12185</w:t>
        </w:r>
      </w:hyperlink>
      <w:r w:rsidRPr="004E0ADA">
        <w:t xml:space="preserve"> </w:t>
      </w:r>
    </w:p>
    <w:p w14:paraId="6B35F888" w14:textId="77777777" w:rsidR="004E0ADA" w:rsidRPr="004E0ADA" w:rsidRDefault="004E0ADA" w:rsidP="004E0ADA">
      <w:pPr>
        <w:pStyle w:val="EndNoteBibliography"/>
        <w:spacing w:after="0"/>
        <w:ind w:left="720" w:hanging="720"/>
      </w:pPr>
      <w:r w:rsidRPr="004E0ADA">
        <w:t xml:space="preserve">Hassan, R. (2016). Shariah non-compliance risk and its effects on islamic financial institutions. </w:t>
      </w:r>
      <w:r w:rsidRPr="004E0ADA">
        <w:rPr>
          <w:i/>
        </w:rPr>
        <w:t>Al-Shajarah: Journal of the International Institute of Islamic Thought and Civilization (ISTAC)</w:t>
      </w:r>
      <w:r w:rsidRPr="004E0ADA">
        <w:t>,</w:t>
      </w:r>
      <w:r w:rsidRPr="004E0ADA">
        <w:rPr>
          <w:i/>
        </w:rPr>
        <w:t xml:space="preserve"> 21</w:t>
      </w:r>
      <w:r w:rsidRPr="004E0ADA">
        <w:t xml:space="preserve">(3). </w:t>
      </w:r>
    </w:p>
    <w:p w14:paraId="1E0C15D6" w14:textId="77777777" w:rsidR="004E0ADA" w:rsidRPr="004E0ADA" w:rsidRDefault="004E0ADA" w:rsidP="004E0ADA">
      <w:pPr>
        <w:pStyle w:val="EndNoteBibliography"/>
        <w:spacing w:after="0"/>
        <w:ind w:left="720" w:hanging="720"/>
      </w:pPr>
      <w:r w:rsidRPr="004E0ADA">
        <w:t xml:space="preserve">Jan, A., Mata, M. N., Albinsson, P. A., Martins, J. M., Hassan, R. B., &amp; Mata, P. N. (2021). Alignment of islamic banking sustainability indicators with sustainable development goals: Policy recommendations for addressing the covid-19 pandemic. </w:t>
      </w:r>
      <w:r w:rsidRPr="004E0ADA">
        <w:rPr>
          <w:i/>
        </w:rPr>
        <w:t>Sustainability</w:t>
      </w:r>
      <w:r w:rsidRPr="004E0ADA">
        <w:t>,</w:t>
      </w:r>
      <w:r w:rsidRPr="004E0ADA">
        <w:rPr>
          <w:i/>
        </w:rPr>
        <w:t xml:space="preserve"> 13</w:t>
      </w:r>
      <w:r w:rsidRPr="004E0ADA">
        <w:t xml:space="preserve">(5), 2607. </w:t>
      </w:r>
    </w:p>
    <w:p w14:paraId="41F414B9" w14:textId="201F358D" w:rsidR="004E0ADA" w:rsidRPr="004E0ADA" w:rsidRDefault="004E0ADA" w:rsidP="004E0ADA">
      <w:pPr>
        <w:pStyle w:val="EndNoteBibliography"/>
        <w:spacing w:after="0"/>
        <w:ind w:left="720" w:hanging="720"/>
      </w:pPr>
      <w:r w:rsidRPr="004E0ADA">
        <w:t xml:space="preserve">Jan, A. A., Lai, F.-W., Draz, M. U., Tahir, M., Ali, S. E. A., Zahid, M., &amp; Shad, M. K. (2022). Integrating sustainability practices into islamic corporate governance for sustainable firm performance: from the lens of agency and stakeholder theories. </w:t>
      </w:r>
      <w:r w:rsidRPr="004E0ADA">
        <w:rPr>
          <w:i/>
        </w:rPr>
        <w:t>Quality &amp; Quantity</w:t>
      </w:r>
      <w:r w:rsidRPr="004E0ADA">
        <w:t>,</w:t>
      </w:r>
      <w:r w:rsidRPr="004E0ADA">
        <w:rPr>
          <w:i/>
        </w:rPr>
        <w:t xml:space="preserve"> 56</w:t>
      </w:r>
      <w:r w:rsidRPr="004E0ADA">
        <w:t xml:space="preserve">(5), 2989-3012. </w:t>
      </w:r>
      <w:hyperlink r:id="rId40" w:history="1">
        <w:r w:rsidRPr="004E0ADA">
          <w:rPr>
            <w:rStyle w:val="Hyperlink"/>
          </w:rPr>
          <w:t>https://doi.org/10.1007/s11135-021-01261-0</w:t>
        </w:r>
      </w:hyperlink>
      <w:r w:rsidRPr="004E0ADA">
        <w:t xml:space="preserve"> </w:t>
      </w:r>
    </w:p>
    <w:p w14:paraId="72FDC84A" w14:textId="77777777" w:rsidR="004E0ADA" w:rsidRPr="004E0ADA" w:rsidRDefault="004E0ADA" w:rsidP="004E0ADA">
      <w:pPr>
        <w:pStyle w:val="EndNoteBibliography"/>
        <w:spacing w:after="0"/>
        <w:ind w:left="720" w:hanging="720"/>
      </w:pPr>
      <w:r w:rsidRPr="004E0ADA">
        <w:t xml:space="preserve">Jan, A. A., Lai, F.-W., &amp; Tahir, M. (2021). Developing an Islamic Corporate Governance framework to examine sustainability performance in Islamic Banks and Financial Institutions. </w:t>
      </w:r>
      <w:r w:rsidRPr="004E0ADA">
        <w:rPr>
          <w:i/>
        </w:rPr>
        <w:t>Journal of Cleaner Production</w:t>
      </w:r>
      <w:r w:rsidRPr="004E0ADA">
        <w:t>,</w:t>
      </w:r>
      <w:r w:rsidRPr="004E0ADA">
        <w:rPr>
          <w:i/>
        </w:rPr>
        <w:t xml:space="preserve"> 315</w:t>
      </w:r>
      <w:r w:rsidRPr="004E0ADA">
        <w:t xml:space="preserve">, 128099. </w:t>
      </w:r>
    </w:p>
    <w:p w14:paraId="5796211A" w14:textId="47CECFE6" w:rsidR="004E0ADA" w:rsidRPr="004E0ADA" w:rsidRDefault="004E0ADA" w:rsidP="004E0ADA">
      <w:pPr>
        <w:pStyle w:val="EndNoteBibliography"/>
        <w:spacing w:after="0"/>
        <w:ind w:left="720" w:hanging="720"/>
      </w:pPr>
      <w:r w:rsidRPr="004E0ADA">
        <w:t xml:space="preserve">Kasi, U., &amp; Muhammad, J. (2018). Design, qualification and Shariah governance of stock screening methodologies in selected Gulf Cooperation Council (GCC) countries in comparison with the United States. </w:t>
      </w:r>
      <w:r w:rsidRPr="004E0ADA">
        <w:rPr>
          <w:i/>
        </w:rPr>
        <w:t>Qualitative Research in Financial Markets</w:t>
      </w:r>
      <w:r w:rsidRPr="004E0ADA">
        <w:t>,</w:t>
      </w:r>
      <w:r w:rsidRPr="004E0ADA">
        <w:rPr>
          <w:i/>
        </w:rPr>
        <w:t xml:space="preserve"> 10</w:t>
      </w:r>
      <w:r w:rsidRPr="004E0ADA">
        <w:t xml:space="preserve">(2), 189-209. </w:t>
      </w:r>
      <w:hyperlink r:id="rId41" w:history="1">
        <w:r w:rsidRPr="004E0ADA">
          <w:rPr>
            <w:rStyle w:val="Hyperlink"/>
          </w:rPr>
          <w:t>https://doi.org/10.1108/qrfm-04-2017-0039</w:t>
        </w:r>
      </w:hyperlink>
      <w:r w:rsidRPr="004E0ADA">
        <w:t xml:space="preserve"> </w:t>
      </w:r>
    </w:p>
    <w:p w14:paraId="271A4A50" w14:textId="77777777" w:rsidR="004E0ADA" w:rsidRPr="004E0ADA" w:rsidRDefault="004E0ADA" w:rsidP="004E0ADA">
      <w:pPr>
        <w:pStyle w:val="EndNoteBibliography"/>
        <w:spacing w:after="0"/>
        <w:ind w:left="720" w:hanging="720"/>
      </w:pPr>
      <w:r w:rsidRPr="004E0ADA">
        <w:t xml:space="preserve">Khan, A., Hassan, M. K., Paltrinieri, A., Dreassi, A., &amp; Bahoo, S. (2020). A bibliometric review of takaful literature. </w:t>
      </w:r>
      <w:r w:rsidRPr="004E0ADA">
        <w:rPr>
          <w:i/>
        </w:rPr>
        <w:t>International Review of Economics &amp; Finance</w:t>
      </w:r>
      <w:r w:rsidRPr="004E0ADA">
        <w:t>,</w:t>
      </w:r>
      <w:r w:rsidRPr="004E0ADA">
        <w:rPr>
          <w:i/>
        </w:rPr>
        <w:t xml:space="preserve"> 69</w:t>
      </w:r>
      <w:r w:rsidRPr="004E0ADA">
        <w:t xml:space="preserve">, 389-405. </w:t>
      </w:r>
    </w:p>
    <w:p w14:paraId="66A8A25D" w14:textId="77777777" w:rsidR="004E0ADA" w:rsidRPr="004E0ADA" w:rsidRDefault="004E0ADA" w:rsidP="004E0ADA">
      <w:pPr>
        <w:pStyle w:val="EndNoteBibliography"/>
        <w:spacing w:after="0"/>
        <w:ind w:left="720" w:hanging="720"/>
      </w:pPr>
      <w:r w:rsidRPr="004E0ADA">
        <w:t xml:space="preserve">Khan, M. M. (2013). Developing a conceptual framework to appraise the corporate social responsibility performance of Islamic banking and finance institutions. </w:t>
      </w:r>
      <w:r w:rsidRPr="004E0ADA">
        <w:rPr>
          <w:i/>
        </w:rPr>
        <w:t>Accounting and the Public Interest</w:t>
      </w:r>
      <w:r w:rsidRPr="004E0ADA">
        <w:t>,</w:t>
      </w:r>
      <w:r w:rsidRPr="004E0ADA">
        <w:rPr>
          <w:i/>
        </w:rPr>
        <w:t xml:space="preserve"> 13</w:t>
      </w:r>
      <w:r w:rsidRPr="004E0ADA">
        <w:t xml:space="preserve">(1), 191-207. </w:t>
      </w:r>
    </w:p>
    <w:p w14:paraId="0736D3FB" w14:textId="73E64DA9" w:rsidR="004E0ADA" w:rsidRPr="004E0ADA" w:rsidRDefault="004E0ADA" w:rsidP="004E0ADA">
      <w:pPr>
        <w:pStyle w:val="EndNoteBibliography"/>
        <w:spacing w:after="0"/>
        <w:ind w:left="720" w:hanging="720"/>
      </w:pPr>
      <w:r w:rsidRPr="004E0ADA">
        <w:t xml:space="preserve">Khan, T. (2019). Reforming Islamic Finance for Achieving Sustainable Development Goals. </w:t>
      </w:r>
      <w:r w:rsidRPr="004E0ADA">
        <w:rPr>
          <w:i/>
        </w:rPr>
        <w:t>journal of king Abdulaziz University Islamic Economics</w:t>
      </w:r>
      <w:r w:rsidRPr="004E0ADA">
        <w:t>,</w:t>
      </w:r>
      <w:r w:rsidRPr="004E0ADA">
        <w:rPr>
          <w:i/>
        </w:rPr>
        <w:t xml:space="preserve"> 32</w:t>
      </w:r>
      <w:r w:rsidRPr="004E0ADA">
        <w:t xml:space="preserve">(1), 3-21. </w:t>
      </w:r>
      <w:hyperlink r:id="rId42" w:history="1">
        <w:r w:rsidRPr="004E0ADA">
          <w:rPr>
            <w:rStyle w:val="Hyperlink"/>
          </w:rPr>
          <w:t>https://doi.org/10.4197/Islec.32-1.1</w:t>
        </w:r>
      </w:hyperlink>
      <w:r w:rsidRPr="004E0ADA">
        <w:t xml:space="preserve"> </w:t>
      </w:r>
    </w:p>
    <w:p w14:paraId="5BEC80DE" w14:textId="76619B55" w:rsidR="004E0ADA" w:rsidRPr="004E0ADA" w:rsidRDefault="004E0ADA" w:rsidP="004E0ADA">
      <w:pPr>
        <w:pStyle w:val="EndNoteBibliography"/>
        <w:spacing w:after="0"/>
        <w:ind w:left="720" w:hanging="720"/>
      </w:pPr>
      <w:r w:rsidRPr="004E0ADA">
        <w:lastRenderedPageBreak/>
        <w:t xml:space="preserve">Kolsi, M. C., &amp; Grassa, R. (2017). Did corporate governance mechanisms affect earnings management? Further evidence from GCC Islamic banks. </w:t>
      </w:r>
      <w:r w:rsidRPr="004E0ADA">
        <w:rPr>
          <w:i/>
        </w:rPr>
        <w:t>International Journal of Islamic and Middle Eastern Finance and Management</w:t>
      </w:r>
      <w:r w:rsidRPr="004E0ADA">
        <w:t>,</w:t>
      </w:r>
      <w:r w:rsidRPr="004E0ADA">
        <w:rPr>
          <w:i/>
        </w:rPr>
        <w:t xml:space="preserve"> 10</w:t>
      </w:r>
      <w:r w:rsidRPr="004E0ADA">
        <w:t xml:space="preserve">(1), 2-23. </w:t>
      </w:r>
      <w:hyperlink r:id="rId43" w:history="1">
        <w:r w:rsidRPr="004E0ADA">
          <w:rPr>
            <w:rStyle w:val="Hyperlink"/>
          </w:rPr>
          <w:t>https://doi.org/10.1108/IMEFM-07-2015-0076</w:t>
        </w:r>
      </w:hyperlink>
      <w:r w:rsidRPr="004E0ADA">
        <w:t xml:space="preserve"> </w:t>
      </w:r>
    </w:p>
    <w:p w14:paraId="75240976" w14:textId="1FE49690" w:rsidR="004E0ADA" w:rsidRPr="004E0ADA" w:rsidRDefault="004E0ADA" w:rsidP="004E0ADA">
      <w:pPr>
        <w:pStyle w:val="EndNoteBibliography"/>
        <w:spacing w:after="0"/>
        <w:ind w:left="720" w:hanging="720"/>
      </w:pPr>
      <w:r w:rsidRPr="004E0ADA">
        <w:t xml:space="preserve">Mansour, W., &amp; Bhatti, M. I. (2018). The new paradigm of Islamic corporate governance. </w:t>
      </w:r>
      <w:r w:rsidRPr="004E0ADA">
        <w:rPr>
          <w:i/>
        </w:rPr>
        <w:t>Managerial Finance</w:t>
      </w:r>
      <w:r w:rsidRPr="004E0ADA">
        <w:t>,</w:t>
      </w:r>
      <w:r w:rsidRPr="004E0ADA">
        <w:rPr>
          <w:i/>
        </w:rPr>
        <w:t xml:space="preserve"> 44</w:t>
      </w:r>
      <w:r w:rsidRPr="004E0ADA">
        <w:t xml:space="preserve">(5), 513-523. </w:t>
      </w:r>
      <w:hyperlink r:id="rId44" w:history="1">
        <w:r w:rsidRPr="004E0ADA">
          <w:rPr>
            <w:rStyle w:val="Hyperlink"/>
          </w:rPr>
          <w:t>https://doi.org/10.1108/mf-01-2018-0043</w:t>
        </w:r>
      </w:hyperlink>
      <w:r w:rsidRPr="004E0ADA">
        <w:t xml:space="preserve"> </w:t>
      </w:r>
    </w:p>
    <w:p w14:paraId="28999D24" w14:textId="23CB4565" w:rsidR="004E0ADA" w:rsidRPr="004E0ADA" w:rsidRDefault="004E0ADA" w:rsidP="004E0ADA">
      <w:pPr>
        <w:pStyle w:val="EndNoteBibliography"/>
        <w:spacing w:after="0"/>
        <w:ind w:left="720" w:hanging="720"/>
      </w:pPr>
      <w:r w:rsidRPr="004E0ADA">
        <w:t xml:space="preserve">Mehreen, M., Marimuthu, M., Karim, S., &amp; Jan, A. (2020). Proposing a Multidimensional Bankruptcy Prediction Model: An Approach for Sustainable Islamic Banking. </w:t>
      </w:r>
      <w:r w:rsidRPr="004E0ADA">
        <w:rPr>
          <w:i/>
        </w:rPr>
        <w:t>Sustainability</w:t>
      </w:r>
      <w:r w:rsidRPr="004E0ADA">
        <w:t>,</w:t>
      </w:r>
      <w:r w:rsidRPr="004E0ADA">
        <w:rPr>
          <w:i/>
        </w:rPr>
        <w:t xml:space="preserve"> 12</w:t>
      </w:r>
      <w:r w:rsidRPr="004E0ADA">
        <w:t xml:space="preserve">(8), 3226. </w:t>
      </w:r>
      <w:hyperlink r:id="rId45" w:history="1">
        <w:r w:rsidRPr="004E0ADA">
          <w:rPr>
            <w:rStyle w:val="Hyperlink"/>
          </w:rPr>
          <w:t>https://doi.org/10.3390/su12083226</w:t>
        </w:r>
      </w:hyperlink>
      <w:r w:rsidRPr="004E0ADA">
        <w:t xml:space="preserve"> </w:t>
      </w:r>
    </w:p>
    <w:p w14:paraId="12533681" w14:textId="00C7B48D" w:rsidR="004E0ADA" w:rsidRPr="004E0ADA" w:rsidRDefault="004E0ADA" w:rsidP="004E0ADA">
      <w:pPr>
        <w:pStyle w:val="EndNoteBibliography"/>
        <w:spacing w:after="0"/>
        <w:ind w:left="720" w:hanging="720"/>
      </w:pPr>
      <w:r w:rsidRPr="004E0ADA">
        <w:t xml:space="preserve">Mollah, S., &amp; Zaman, M. (2015). Shari’ah supervision, corporate governance and performance: Conventional vs. Islamic banks. </w:t>
      </w:r>
      <w:r w:rsidRPr="004E0ADA">
        <w:rPr>
          <w:i/>
        </w:rPr>
        <w:t>Journal of Banking &amp; Finance</w:t>
      </w:r>
      <w:r w:rsidRPr="004E0ADA">
        <w:t>,</w:t>
      </w:r>
      <w:r w:rsidRPr="004E0ADA">
        <w:rPr>
          <w:i/>
        </w:rPr>
        <w:t xml:space="preserve"> 58</w:t>
      </w:r>
      <w:r w:rsidRPr="004E0ADA">
        <w:t xml:space="preserve">, 418-435. </w:t>
      </w:r>
      <w:hyperlink r:id="rId46" w:history="1">
        <w:r w:rsidRPr="004E0ADA">
          <w:rPr>
            <w:rStyle w:val="Hyperlink"/>
          </w:rPr>
          <w:t>https://doi.org/10.1016/j.jbankfin.2015.04.030</w:t>
        </w:r>
      </w:hyperlink>
      <w:r w:rsidRPr="004E0ADA">
        <w:t xml:space="preserve"> </w:t>
      </w:r>
    </w:p>
    <w:p w14:paraId="09FC968C" w14:textId="60D7A8EC" w:rsidR="004E0ADA" w:rsidRPr="004E0ADA" w:rsidRDefault="004E0ADA" w:rsidP="004E0ADA">
      <w:pPr>
        <w:pStyle w:val="EndNoteBibliography"/>
        <w:spacing w:after="0"/>
        <w:ind w:left="720" w:hanging="720"/>
      </w:pPr>
      <w:r w:rsidRPr="004E0ADA">
        <w:t xml:space="preserve">Mukhibad, H., Nurkhin, A., Waluyo Jati, K., &amp; Yudo Jayanto, P. (2022). Corporate governance and Islamic law compliance risk. </w:t>
      </w:r>
      <w:r w:rsidRPr="004E0ADA">
        <w:rPr>
          <w:i/>
        </w:rPr>
        <w:t>Cogent Economics &amp; Finance</w:t>
      </w:r>
      <w:r w:rsidRPr="004E0ADA">
        <w:t>,</w:t>
      </w:r>
      <w:r w:rsidRPr="004E0ADA">
        <w:rPr>
          <w:i/>
        </w:rPr>
        <w:t xml:space="preserve"> 10</w:t>
      </w:r>
      <w:r w:rsidRPr="004E0ADA">
        <w:t xml:space="preserve">(1), 2111057. </w:t>
      </w:r>
      <w:hyperlink r:id="rId47" w:history="1">
        <w:r w:rsidRPr="004E0ADA">
          <w:rPr>
            <w:rStyle w:val="Hyperlink"/>
          </w:rPr>
          <w:t>https://doi.org/10.1080/23322039.2022.2111057</w:t>
        </w:r>
      </w:hyperlink>
      <w:r w:rsidRPr="004E0ADA">
        <w:t xml:space="preserve"> </w:t>
      </w:r>
    </w:p>
    <w:p w14:paraId="7443C324" w14:textId="2BB4CA5F" w:rsidR="004E0ADA" w:rsidRPr="004E0ADA" w:rsidRDefault="004E0ADA" w:rsidP="004E0ADA">
      <w:pPr>
        <w:pStyle w:val="EndNoteBibliography"/>
        <w:spacing w:after="0"/>
        <w:ind w:left="720" w:hanging="720"/>
      </w:pPr>
      <w:r w:rsidRPr="004E0ADA">
        <w:t xml:space="preserve">Narayan, P. K., &amp; Phan, D. (2019). A survey of Islamic banking and finance literature: Issues, challenges and future directions. </w:t>
      </w:r>
      <w:r w:rsidRPr="004E0ADA">
        <w:rPr>
          <w:i/>
        </w:rPr>
        <w:t>Pacific-Basin Finance Journal</w:t>
      </w:r>
      <w:r w:rsidRPr="004E0ADA">
        <w:t>,</w:t>
      </w:r>
      <w:r w:rsidRPr="004E0ADA">
        <w:rPr>
          <w:i/>
        </w:rPr>
        <w:t xml:space="preserve"> 53</w:t>
      </w:r>
      <w:r w:rsidRPr="004E0ADA">
        <w:t xml:space="preserve">(C), 484-496. </w:t>
      </w:r>
      <w:hyperlink r:id="rId48" w:history="1">
        <w:r w:rsidRPr="004E0ADA">
          <w:rPr>
            <w:rStyle w:val="Hyperlink"/>
          </w:rPr>
          <w:t>https://EconPapers.repec.org/RePEc:eee:pacfin:v:53:y:2019:i:c:p:484-496</w:t>
        </w:r>
      </w:hyperlink>
      <w:r w:rsidRPr="004E0ADA">
        <w:t xml:space="preserve"> </w:t>
      </w:r>
    </w:p>
    <w:p w14:paraId="0D9B401C" w14:textId="09C28CFF" w:rsidR="004E0ADA" w:rsidRPr="004E0ADA" w:rsidRDefault="004E0ADA" w:rsidP="004E0ADA">
      <w:pPr>
        <w:pStyle w:val="EndNoteBibliography"/>
        <w:spacing w:after="0"/>
        <w:ind w:left="720" w:hanging="720"/>
      </w:pPr>
      <w:r w:rsidRPr="004E0ADA">
        <w:t xml:space="preserve">Nasir, N. M., Nair, M. S., &amp; Ahmed, P. K. (2021). Institutional isomorphism and environmental sustainability: a new framework from the Shariah perspective. </w:t>
      </w:r>
      <w:r w:rsidRPr="004E0ADA">
        <w:rPr>
          <w:i/>
        </w:rPr>
        <w:t>Environment, Development and Sustainability</w:t>
      </w:r>
      <w:r w:rsidRPr="004E0ADA">
        <w:t>,</w:t>
      </w:r>
      <w:r w:rsidRPr="004E0ADA">
        <w:rPr>
          <w:i/>
        </w:rPr>
        <w:t xml:space="preserve"> 23</w:t>
      </w:r>
      <w:r w:rsidRPr="004E0ADA">
        <w:t xml:space="preserve">(9), 13555-13568. </w:t>
      </w:r>
      <w:hyperlink r:id="rId49" w:history="1">
        <w:r w:rsidRPr="004E0ADA">
          <w:rPr>
            <w:rStyle w:val="Hyperlink"/>
          </w:rPr>
          <w:t>https://doi.org/10.1007/s10668-021-01227-0</w:t>
        </w:r>
      </w:hyperlink>
      <w:r w:rsidRPr="004E0ADA">
        <w:t xml:space="preserve"> </w:t>
      </w:r>
    </w:p>
    <w:p w14:paraId="7A223A76" w14:textId="556697A1" w:rsidR="004E0ADA" w:rsidRPr="004E0ADA" w:rsidRDefault="004E0ADA" w:rsidP="004E0ADA">
      <w:pPr>
        <w:pStyle w:val="EndNoteBibliography"/>
        <w:spacing w:after="0"/>
        <w:ind w:left="720" w:hanging="720"/>
      </w:pPr>
      <w:r w:rsidRPr="004E0ADA">
        <w:t xml:space="preserve">Nawaz, T. (2019). Exploring the Nexus Between Human Capital, Corporate Governance and Performance: Evidence from Islamic Banks. </w:t>
      </w:r>
      <w:r w:rsidRPr="004E0ADA">
        <w:rPr>
          <w:i/>
        </w:rPr>
        <w:t>Journal of Business Ethics</w:t>
      </w:r>
      <w:r w:rsidRPr="004E0ADA">
        <w:t>,</w:t>
      </w:r>
      <w:r w:rsidRPr="004E0ADA">
        <w:rPr>
          <w:i/>
        </w:rPr>
        <w:t xml:space="preserve"> 157</w:t>
      </w:r>
      <w:r w:rsidRPr="004E0ADA">
        <w:t xml:space="preserve">(2), 567-587. </w:t>
      </w:r>
      <w:hyperlink r:id="rId50" w:history="1">
        <w:r w:rsidRPr="004E0ADA">
          <w:rPr>
            <w:rStyle w:val="Hyperlink"/>
          </w:rPr>
          <w:t>https://doi.org/10.1007/s10551-017-3694-0</w:t>
        </w:r>
      </w:hyperlink>
      <w:r w:rsidRPr="004E0ADA">
        <w:t xml:space="preserve"> </w:t>
      </w:r>
    </w:p>
    <w:p w14:paraId="04E4064D" w14:textId="7207DA77" w:rsidR="004E0ADA" w:rsidRPr="004E0ADA" w:rsidRDefault="004E0ADA" w:rsidP="004E0ADA">
      <w:pPr>
        <w:pStyle w:val="EndNoteBibliography"/>
        <w:spacing w:after="0"/>
        <w:ind w:left="720" w:hanging="720"/>
      </w:pPr>
      <w:r w:rsidRPr="004E0ADA">
        <w:t xml:space="preserve">Neifar, S., &amp; Jarboui, A. (2018). Corporate governance and operational risk voluntary disclosure: Evidence from Islamic banks. </w:t>
      </w:r>
      <w:r w:rsidRPr="004E0ADA">
        <w:rPr>
          <w:i/>
        </w:rPr>
        <w:t>Research in International Business and Finance</w:t>
      </w:r>
      <w:r w:rsidRPr="004E0ADA">
        <w:t>,</w:t>
      </w:r>
      <w:r w:rsidRPr="004E0ADA">
        <w:rPr>
          <w:i/>
        </w:rPr>
        <w:t xml:space="preserve"> 46</w:t>
      </w:r>
      <w:r w:rsidRPr="004E0ADA">
        <w:t xml:space="preserve">, 43-54. </w:t>
      </w:r>
      <w:hyperlink r:id="rId51" w:history="1">
        <w:r w:rsidRPr="004E0ADA">
          <w:rPr>
            <w:rStyle w:val="Hyperlink"/>
          </w:rPr>
          <w:t>https://doi.org/https://doi.org/10.1016/j.ribaf.2017.09.006</w:t>
        </w:r>
      </w:hyperlink>
      <w:r w:rsidRPr="004E0ADA">
        <w:t xml:space="preserve"> </w:t>
      </w:r>
    </w:p>
    <w:p w14:paraId="69F65388" w14:textId="74C62164" w:rsidR="004E0ADA" w:rsidRPr="004E0ADA" w:rsidRDefault="004E0ADA" w:rsidP="004E0ADA">
      <w:pPr>
        <w:pStyle w:val="EndNoteBibliography"/>
        <w:spacing w:after="0"/>
        <w:ind w:left="720" w:hanging="720"/>
      </w:pPr>
      <w:r w:rsidRPr="004E0ADA">
        <w:t xml:space="preserve">Nomran, N. M., &amp; Haron, R. (2020). Shari’ah supervisory board’s size impact on performance in the Islamic banking industry. </w:t>
      </w:r>
      <w:r w:rsidRPr="004E0ADA">
        <w:rPr>
          <w:i/>
        </w:rPr>
        <w:t>Journal of Islamic Accounting and Business Research</w:t>
      </w:r>
      <w:r w:rsidRPr="004E0ADA">
        <w:t>,</w:t>
      </w:r>
      <w:r w:rsidRPr="004E0ADA">
        <w:rPr>
          <w:i/>
        </w:rPr>
        <w:t xml:space="preserve"> 11</w:t>
      </w:r>
      <w:r w:rsidRPr="004E0ADA">
        <w:t xml:space="preserve">(1), 110-129. </w:t>
      </w:r>
      <w:hyperlink r:id="rId52" w:history="1">
        <w:r w:rsidRPr="004E0ADA">
          <w:rPr>
            <w:rStyle w:val="Hyperlink"/>
          </w:rPr>
          <w:t>https://doi.org/10.1108/jiabr-05-2017-0070</w:t>
        </w:r>
      </w:hyperlink>
      <w:r w:rsidRPr="004E0ADA">
        <w:t xml:space="preserve"> </w:t>
      </w:r>
    </w:p>
    <w:p w14:paraId="111FFA31" w14:textId="5FD289B0" w:rsidR="004E0ADA" w:rsidRPr="004E0ADA" w:rsidRDefault="004E0ADA" w:rsidP="004E0ADA">
      <w:pPr>
        <w:pStyle w:val="EndNoteBibliography"/>
        <w:spacing w:after="0"/>
        <w:ind w:left="720" w:hanging="720"/>
      </w:pPr>
      <w:r w:rsidRPr="004E0ADA">
        <w:t xml:space="preserve">Ntim, C. G. (2013). An Integrated Corporate Governance Framework and Financial Performance in South African-Listed Corporations. </w:t>
      </w:r>
      <w:r w:rsidRPr="004E0ADA">
        <w:rPr>
          <w:i/>
        </w:rPr>
        <w:t>South African Journal of Economics</w:t>
      </w:r>
      <w:r w:rsidRPr="004E0ADA">
        <w:t>,</w:t>
      </w:r>
      <w:r w:rsidRPr="004E0ADA">
        <w:rPr>
          <w:i/>
        </w:rPr>
        <w:t xml:space="preserve"> 81</w:t>
      </w:r>
      <w:r w:rsidRPr="004E0ADA">
        <w:t xml:space="preserve">(3), 373-392. </w:t>
      </w:r>
      <w:hyperlink r:id="rId53" w:history="1">
        <w:r w:rsidRPr="004E0ADA">
          <w:rPr>
            <w:rStyle w:val="Hyperlink"/>
          </w:rPr>
          <w:t>https://doi.org/10.1111/j.1813-6982.2011.01316.x</w:t>
        </w:r>
      </w:hyperlink>
      <w:r w:rsidRPr="004E0ADA">
        <w:t xml:space="preserve"> </w:t>
      </w:r>
    </w:p>
    <w:p w14:paraId="7E91FFC1" w14:textId="77777777" w:rsidR="004E0ADA" w:rsidRPr="004E0ADA" w:rsidRDefault="004E0ADA" w:rsidP="004E0ADA">
      <w:pPr>
        <w:pStyle w:val="EndNoteBibliography"/>
        <w:spacing w:after="0"/>
        <w:ind w:left="720" w:hanging="720"/>
      </w:pPr>
      <w:r w:rsidRPr="004E0ADA">
        <w:t xml:space="preserve">OECD. (2004). </w:t>
      </w:r>
      <w:r w:rsidRPr="004E0ADA">
        <w:rPr>
          <w:i/>
        </w:rPr>
        <w:t>OECD Principles of Corporate Governance</w:t>
      </w:r>
      <w:r w:rsidRPr="004E0ADA">
        <w:t xml:space="preserve">. </w:t>
      </w:r>
    </w:p>
    <w:p w14:paraId="0087FCD9" w14:textId="3999BE80" w:rsidR="004E0ADA" w:rsidRPr="004E0ADA" w:rsidRDefault="004E0ADA" w:rsidP="004E0ADA">
      <w:pPr>
        <w:pStyle w:val="EndNoteBibliography"/>
        <w:spacing w:after="0"/>
        <w:ind w:left="720" w:hanging="720"/>
      </w:pPr>
      <w:r w:rsidRPr="004E0ADA">
        <w:t xml:space="preserve">Paltrinieri, A., Hassan, M. K., Bahoo, S., &amp; Khan, A. (2019). A bibliometric review of sukuk literature. </w:t>
      </w:r>
      <w:r w:rsidRPr="004E0ADA">
        <w:rPr>
          <w:i/>
        </w:rPr>
        <w:t>International Review of Economics &amp; Finance</w:t>
      </w:r>
      <w:r w:rsidRPr="004E0ADA">
        <w:t xml:space="preserve">. </w:t>
      </w:r>
      <w:hyperlink r:id="rId54" w:history="1">
        <w:r w:rsidRPr="004E0ADA">
          <w:rPr>
            <w:rStyle w:val="Hyperlink"/>
          </w:rPr>
          <w:t>https://doi.org/https://doi.org/10.1016/j.iref.2019.04.004</w:t>
        </w:r>
      </w:hyperlink>
      <w:r w:rsidRPr="004E0ADA">
        <w:t xml:space="preserve"> </w:t>
      </w:r>
    </w:p>
    <w:p w14:paraId="06A05EE9" w14:textId="77777777" w:rsidR="004E0ADA" w:rsidRPr="004E0ADA" w:rsidRDefault="004E0ADA" w:rsidP="004E0ADA">
      <w:pPr>
        <w:pStyle w:val="EndNoteBibliography"/>
        <w:spacing w:after="0"/>
        <w:ind w:left="720" w:hanging="720"/>
      </w:pPr>
      <w:r w:rsidRPr="004E0ADA">
        <w:t xml:space="preserve">Prasojo, P., Yadiati, W., Fitrijanti, T., &amp; Sueb, M. (2022). Do Risk-Taking and Shariah Governance Have a Relationship with Maqasid Shariah-Based Performance? </w:t>
      </w:r>
      <w:r w:rsidRPr="004E0ADA">
        <w:rPr>
          <w:i/>
        </w:rPr>
        <w:t>Global Review of Islamic Economics and Business</w:t>
      </w:r>
      <w:r w:rsidRPr="004E0ADA">
        <w:t>,</w:t>
      </w:r>
      <w:r w:rsidRPr="004E0ADA">
        <w:rPr>
          <w:i/>
        </w:rPr>
        <w:t xml:space="preserve"> 10</w:t>
      </w:r>
      <w:r w:rsidRPr="004E0ADA">
        <w:t xml:space="preserve">(1). </w:t>
      </w:r>
    </w:p>
    <w:p w14:paraId="5E3BE40B" w14:textId="44DE5205" w:rsidR="004E0ADA" w:rsidRPr="004E0ADA" w:rsidRDefault="004E0ADA" w:rsidP="004E0ADA">
      <w:pPr>
        <w:pStyle w:val="EndNoteBibliography"/>
        <w:spacing w:after="0"/>
        <w:ind w:left="720" w:hanging="720"/>
      </w:pPr>
      <w:r w:rsidRPr="004E0ADA">
        <w:t xml:space="preserve">Quttainah, M. A., Song, L., &amp; Wu, Q. (2013). Do Islamic Banks Employ Less Earnings Management? </w:t>
      </w:r>
      <w:r w:rsidRPr="004E0ADA">
        <w:rPr>
          <w:i/>
        </w:rPr>
        <w:t>Journal of International Financial Management &amp; Accounting</w:t>
      </w:r>
      <w:r w:rsidRPr="004E0ADA">
        <w:t>,</w:t>
      </w:r>
      <w:r w:rsidRPr="004E0ADA">
        <w:rPr>
          <w:i/>
        </w:rPr>
        <w:t xml:space="preserve"> 24</w:t>
      </w:r>
      <w:r w:rsidRPr="004E0ADA">
        <w:t xml:space="preserve">(3), 203-233. </w:t>
      </w:r>
      <w:hyperlink r:id="rId55" w:history="1">
        <w:r w:rsidRPr="004E0ADA">
          <w:rPr>
            <w:rStyle w:val="Hyperlink"/>
          </w:rPr>
          <w:t>https://doi.org/10.1111/jifm.12011</w:t>
        </w:r>
      </w:hyperlink>
      <w:r w:rsidRPr="004E0ADA">
        <w:t xml:space="preserve"> </w:t>
      </w:r>
    </w:p>
    <w:p w14:paraId="6DD19800" w14:textId="08FB2D2D" w:rsidR="004E0ADA" w:rsidRPr="004E0ADA" w:rsidRDefault="004E0ADA" w:rsidP="004E0ADA">
      <w:pPr>
        <w:pStyle w:val="EndNoteBibliography"/>
        <w:spacing w:after="0"/>
        <w:ind w:left="720" w:hanging="720"/>
      </w:pPr>
      <w:r w:rsidRPr="004E0ADA">
        <w:t xml:space="preserve">Ridwan, R., &amp; Mayapada, A. G. (2022). Does sharia governance influence corporate social responsibility disclosure in Indonesia Islamic banks? </w:t>
      </w:r>
      <w:r w:rsidRPr="004E0ADA">
        <w:rPr>
          <w:i/>
        </w:rPr>
        <w:t>Journal of Sustainable Finance &amp; Investment</w:t>
      </w:r>
      <w:r w:rsidRPr="004E0ADA">
        <w:t>,</w:t>
      </w:r>
      <w:r w:rsidRPr="004E0ADA">
        <w:rPr>
          <w:i/>
        </w:rPr>
        <w:t xml:space="preserve"> 12</w:t>
      </w:r>
      <w:r w:rsidRPr="004E0ADA">
        <w:t xml:space="preserve">(2), 299-318. </w:t>
      </w:r>
      <w:hyperlink r:id="rId56" w:history="1">
        <w:r w:rsidRPr="004E0ADA">
          <w:rPr>
            <w:rStyle w:val="Hyperlink"/>
          </w:rPr>
          <w:t>https://doi.org/10.1080/20430795.2020.1749819</w:t>
        </w:r>
      </w:hyperlink>
      <w:r w:rsidRPr="004E0ADA">
        <w:t xml:space="preserve"> </w:t>
      </w:r>
    </w:p>
    <w:p w14:paraId="3A00A6F3" w14:textId="77777777" w:rsidR="004E0ADA" w:rsidRPr="004E0ADA" w:rsidRDefault="004E0ADA" w:rsidP="004E0ADA">
      <w:pPr>
        <w:pStyle w:val="EndNoteBibliography"/>
        <w:spacing w:after="0"/>
        <w:ind w:left="720" w:hanging="720"/>
      </w:pPr>
      <w:r w:rsidRPr="004E0ADA">
        <w:lastRenderedPageBreak/>
        <w:t xml:space="preserve">Rosli, N. F., Abdul-Rahman, A., &amp; Amin, S. I. M. (2019). Credit Risk Determinants: A Systematic Review for Islamic and Conventional Banks. </w:t>
      </w:r>
      <w:r w:rsidRPr="004E0ADA">
        <w:rPr>
          <w:i/>
        </w:rPr>
        <w:t>International Journal of Business &amp; Management Science</w:t>
      </w:r>
      <w:r w:rsidRPr="004E0ADA">
        <w:t>,</w:t>
      </w:r>
      <w:r w:rsidRPr="004E0ADA">
        <w:rPr>
          <w:i/>
        </w:rPr>
        <w:t xml:space="preserve"> 9</w:t>
      </w:r>
      <w:r w:rsidRPr="004E0ADA">
        <w:t xml:space="preserve">(3). </w:t>
      </w:r>
    </w:p>
    <w:p w14:paraId="38321E87" w14:textId="77777777" w:rsidR="004E0ADA" w:rsidRPr="004E0ADA" w:rsidRDefault="004E0ADA" w:rsidP="004E0ADA">
      <w:pPr>
        <w:pStyle w:val="EndNoteBibliography"/>
        <w:spacing w:after="0"/>
        <w:ind w:left="720" w:hanging="720"/>
      </w:pPr>
      <w:r w:rsidRPr="004E0ADA">
        <w:t xml:space="preserve">Saba, I. (2019). Shari’ah Governance Framework in Different Jurisdictions. In </w:t>
      </w:r>
      <w:r w:rsidRPr="004E0ADA">
        <w:rPr>
          <w:i/>
        </w:rPr>
        <w:t>Research in Corporate and Shari’ah Governance in the Muslim World: Theory and Practice</w:t>
      </w:r>
      <w:r w:rsidRPr="004E0ADA">
        <w:t xml:space="preserve">. Emerald Publishing Limited. </w:t>
      </w:r>
    </w:p>
    <w:p w14:paraId="62A917F9" w14:textId="77777777" w:rsidR="004E0ADA" w:rsidRPr="004E0ADA" w:rsidRDefault="004E0ADA" w:rsidP="004E0ADA">
      <w:pPr>
        <w:pStyle w:val="EndNoteBibliography"/>
        <w:spacing w:after="0"/>
        <w:ind w:left="720" w:hanging="720"/>
      </w:pPr>
      <w:r w:rsidRPr="004E0ADA">
        <w:t xml:space="preserve">Safiullah, M., &amp; Shamsuddin, A. (2018). Risk in Islamic banking and corporate governance. </w:t>
      </w:r>
      <w:r w:rsidRPr="004E0ADA">
        <w:rPr>
          <w:i/>
        </w:rPr>
        <w:t>Pacific-Basin Finance Journal</w:t>
      </w:r>
      <w:r w:rsidRPr="004E0ADA">
        <w:t>,</w:t>
      </w:r>
      <w:r w:rsidRPr="004E0ADA">
        <w:rPr>
          <w:i/>
        </w:rPr>
        <w:t xml:space="preserve"> 47</w:t>
      </w:r>
      <w:r w:rsidRPr="004E0ADA">
        <w:t xml:space="preserve">, 129-149. </w:t>
      </w:r>
    </w:p>
    <w:p w14:paraId="5224E7A7" w14:textId="03613DB8" w:rsidR="004E0ADA" w:rsidRPr="004E0ADA" w:rsidRDefault="004E0ADA" w:rsidP="004E0ADA">
      <w:pPr>
        <w:pStyle w:val="EndNoteBibliography"/>
        <w:spacing w:after="0"/>
        <w:ind w:left="720" w:hanging="720"/>
      </w:pPr>
      <w:r w:rsidRPr="004E0ADA">
        <w:t xml:space="preserve">Safiullah, M., &amp; Shamsuddin, A. (2019). Risk-adjusted efficiency and corporate governance: Evidence from Islamic and conventional banks. </w:t>
      </w:r>
      <w:r w:rsidRPr="004E0ADA">
        <w:rPr>
          <w:i/>
        </w:rPr>
        <w:t>Journal of Corporate Finance</w:t>
      </w:r>
      <w:r w:rsidRPr="004E0ADA">
        <w:t>,</w:t>
      </w:r>
      <w:r w:rsidRPr="004E0ADA">
        <w:rPr>
          <w:i/>
        </w:rPr>
        <w:t xml:space="preserve"> 55</w:t>
      </w:r>
      <w:r w:rsidRPr="004E0ADA">
        <w:t xml:space="preserve">, 105-140. </w:t>
      </w:r>
      <w:hyperlink r:id="rId57" w:history="1">
        <w:r w:rsidRPr="004E0ADA">
          <w:rPr>
            <w:rStyle w:val="Hyperlink"/>
          </w:rPr>
          <w:t>https://doi.org/https://doi.org/10.1016/j.jcorpfin.2018.08.009</w:t>
        </w:r>
      </w:hyperlink>
      <w:r w:rsidRPr="004E0ADA">
        <w:t xml:space="preserve"> </w:t>
      </w:r>
    </w:p>
    <w:p w14:paraId="1D51E99C" w14:textId="0C658D5A" w:rsidR="004E0ADA" w:rsidRPr="004E0ADA" w:rsidRDefault="004E0ADA" w:rsidP="004E0ADA">
      <w:pPr>
        <w:pStyle w:val="EndNoteBibliography"/>
        <w:spacing w:after="0"/>
        <w:ind w:left="720" w:hanging="720"/>
      </w:pPr>
      <w:r w:rsidRPr="004E0ADA">
        <w:t xml:space="preserve">Sani, S. D., &amp; Abubakar, M. (2021). A proposed framework for implementing risk-based Shari’ah audit. </w:t>
      </w:r>
      <w:r w:rsidRPr="004E0ADA">
        <w:rPr>
          <w:i/>
        </w:rPr>
        <w:t>Journal of Financial Reporting and Accounting</w:t>
      </w:r>
      <w:r w:rsidRPr="004E0ADA">
        <w:t>,</w:t>
      </w:r>
      <w:r w:rsidRPr="004E0ADA">
        <w:rPr>
          <w:i/>
        </w:rPr>
        <w:t xml:space="preserve"> 19</w:t>
      </w:r>
      <w:r w:rsidRPr="004E0ADA">
        <w:t xml:space="preserve">(3), 349-368. </w:t>
      </w:r>
      <w:hyperlink r:id="rId58" w:history="1">
        <w:r w:rsidRPr="004E0ADA">
          <w:rPr>
            <w:rStyle w:val="Hyperlink"/>
          </w:rPr>
          <w:t>https://doi.org/10.1108/jfra-02-2020-0041</w:t>
        </w:r>
      </w:hyperlink>
      <w:r w:rsidRPr="004E0ADA">
        <w:t xml:space="preserve"> </w:t>
      </w:r>
    </w:p>
    <w:p w14:paraId="022773D5" w14:textId="77777777" w:rsidR="004E0ADA" w:rsidRPr="004E0ADA" w:rsidRDefault="004E0ADA" w:rsidP="004E0ADA">
      <w:pPr>
        <w:pStyle w:val="EndNoteBibliography"/>
        <w:spacing w:after="0"/>
        <w:ind w:left="720" w:hanging="720"/>
      </w:pPr>
      <w:r w:rsidRPr="004E0ADA">
        <w:t xml:space="preserve">Sulub, S. A., Salleh, Z., &amp; Hashim, H. A. (2018). A review of corporate governance and corporate social responsibility disclosure of Islamic banks: A call for additional transparency. </w:t>
      </w:r>
      <w:r w:rsidRPr="004E0ADA">
        <w:rPr>
          <w:i/>
        </w:rPr>
        <w:t>Journal of Sustainability Science and Management</w:t>
      </w:r>
      <w:r w:rsidRPr="004E0ADA">
        <w:t>,</w:t>
      </w:r>
      <w:r w:rsidRPr="004E0ADA">
        <w:rPr>
          <w:i/>
        </w:rPr>
        <w:t xml:space="preserve"> 4</w:t>
      </w:r>
      <w:r w:rsidRPr="004E0ADA">
        <w:t xml:space="preserve">, 147-158. </w:t>
      </w:r>
    </w:p>
    <w:p w14:paraId="38CB47D1" w14:textId="24A71710" w:rsidR="004E0ADA" w:rsidRPr="004E0ADA" w:rsidRDefault="004E0ADA" w:rsidP="004E0ADA">
      <w:pPr>
        <w:pStyle w:val="EndNoteBibliography"/>
        <w:spacing w:after="0"/>
        <w:ind w:left="720" w:hanging="720"/>
      </w:pPr>
      <w:r w:rsidRPr="004E0ADA">
        <w:t xml:space="preserve">Thomsen, S., &amp; Pedersen, T. (2000). Ownership Structure and Economic Performance in the Largest European Companies. </w:t>
      </w:r>
      <w:r w:rsidRPr="004E0ADA">
        <w:rPr>
          <w:i/>
        </w:rPr>
        <w:t>Strategic Management Journal</w:t>
      </w:r>
      <w:r w:rsidRPr="004E0ADA">
        <w:t>,</w:t>
      </w:r>
      <w:r w:rsidRPr="004E0ADA">
        <w:rPr>
          <w:i/>
        </w:rPr>
        <w:t xml:space="preserve"> 21</w:t>
      </w:r>
      <w:r w:rsidRPr="004E0ADA">
        <w:t xml:space="preserve">(6), 689-705. </w:t>
      </w:r>
      <w:hyperlink r:id="rId59" w:history="1">
        <w:r w:rsidRPr="004E0ADA">
          <w:rPr>
            <w:rStyle w:val="Hyperlink"/>
          </w:rPr>
          <w:t>http://www.jstor.org/stable/3094306</w:t>
        </w:r>
      </w:hyperlink>
      <w:r w:rsidRPr="004E0ADA">
        <w:t xml:space="preserve"> </w:t>
      </w:r>
    </w:p>
    <w:p w14:paraId="70475358" w14:textId="77777777" w:rsidR="004E0ADA" w:rsidRPr="004E0ADA" w:rsidRDefault="004E0ADA" w:rsidP="004E0ADA">
      <w:pPr>
        <w:pStyle w:val="EndNoteBibliography"/>
        <w:spacing w:after="0"/>
        <w:ind w:left="720" w:hanging="720"/>
      </w:pPr>
      <w:r w:rsidRPr="004E0ADA">
        <w:t xml:space="preserve">Thomson Reuters. (2021). </w:t>
      </w:r>
      <w:r w:rsidRPr="004E0ADA">
        <w:rPr>
          <w:i/>
        </w:rPr>
        <w:t>Islamic Finance Development Report 2021</w:t>
      </w:r>
      <w:r w:rsidRPr="004E0ADA">
        <w:t xml:space="preserve">. </w:t>
      </w:r>
    </w:p>
    <w:p w14:paraId="717C1235" w14:textId="1DA2F54E" w:rsidR="004E0ADA" w:rsidRPr="004E0ADA" w:rsidRDefault="004E0ADA" w:rsidP="004E0ADA">
      <w:pPr>
        <w:pStyle w:val="EndNoteBibliography"/>
        <w:spacing w:after="0"/>
        <w:ind w:left="720" w:hanging="720"/>
      </w:pPr>
      <w:r w:rsidRPr="004E0ADA">
        <w:t xml:space="preserve">Wan Ismail, W. A., Kamarudin, K. A., &amp; Sarman, S. R. (2015). The quality of earnings in Shariah-compliant companies: evidence from Malaysia. </w:t>
      </w:r>
      <w:r w:rsidRPr="004E0ADA">
        <w:rPr>
          <w:i/>
        </w:rPr>
        <w:t>Journal of Islamic Accounting and Business Research</w:t>
      </w:r>
      <w:r w:rsidRPr="004E0ADA">
        <w:t>,</w:t>
      </w:r>
      <w:r w:rsidRPr="004E0ADA">
        <w:rPr>
          <w:i/>
        </w:rPr>
        <w:t xml:space="preserve"> 6</w:t>
      </w:r>
      <w:r w:rsidRPr="004E0ADA">
        <w:t xml:space="preserve">(1), 19-41. </w:t>
      </w:r>
      <w:hyperlink r:id="rId60" w:history="1">
        <w:r w:rsidRPr="004E0ADA">
          <w:rPr>
            <w:rStyle w:val="Hyperlink"/>
          </w:rPr>
          <w:t>https://doi.org/10.1108/jiabr-03-2013-0005</w:t>
        </w:r>
      </w:hyperlink>
      <w:r w:rsidRPr="004E0ADA">
        <w:t xml:space="preserve"> </w:t>
      </w:r>
    </w:p>
    <w:p w14:paraId="6C650EC1" w14:textId="77777777" w:rsidR="004E0ADA" w:rsidRPr="004E0ADA" w:rsidRDefault="004E0ADA" w:rsidP="004E0ADA">
      <w:pPr>
        <w:pStyle w:val="EndNoteBibliography"/>
        <w:spacing w:after="0"/>
        <w:ind w:left="720" w:hanging="720"/>
      </w:pPr>
      <w:r w:rsidRPr="004E0ADA">
        <w:t xml:space="preserve">Yadiat, G., &amp; Amrania, G. (2017). The effect of Islamic corporate governance (icg) and Islamic corporate social responsibility (icsr) disclosures on market discipline with financial performance used as intervening variables (empirical study on shariah based banks operating in qismut count. </w:t>
      </w:r>
      <w:r w:rsidRPr="004E0ADA">
        <w:rPr>
          <w:i/>
        </w:rPr>
        <w:t>Int. J. Appl. Bus. Econ. Res</w:t>
      </w:r>
      <w:r w:rsidRPr="004E0ADA">
        <w:t>,</w:t>
      </w:r>
      <w:r w:rsidRPr="004E0ADA">
        <w:rPr>
          <w:i/>
        </w:rPr>
        <w:t xml:space="preserve"> 15</w:t>
      </w:r>
      <w:r w:rsidRPr="004E0ADA">
        <w:t xml:space="preserve">(24), 119-141. </w:t>
      </w:r>
    </w:p>
    <w:p w14:paraId="06812071" w14:textId="2F4FE7B8" w:rsidR="004E0ADA" w:rsidRPr="004E0ADA" w:rsidRDefault="004E0ADA" w:rsidP="004E0ADA">
      <w:pPr>
        <w:pStyle w:val="EndNoteBibliography"/>
        <w:spacing w:after="0"/>
        <w:ind w:left="720" w:hanging="720"/>
      </w:pPr>
      <w:r w:rsidRPr="004E0ADA">
        <w:t xml:space="preserve">Yesuf, A. J., &amp; Aassouli, D. (2020). Exploring synergies and performance evaluation between Islamic funds and socially responsible investment (SRIs) in light of the Sustainable Development Goals (SDGs). </w:t>
      </w:r>
      <w:r w:rsidRPr="004E0ADA">
        <w:rPr>
          <w:i/>
        </w:rPr>
        <w:t>Heliyon</w:t>
      </w:r>
      <w:r w:rsidRPr="004E0ADA">
        <w:t>,</w:t>
      </w:r>
      <w:r w:rsidRPr="004E0ADA">
        <w:rPr>
          <w:i/>
        </w:rPr>
        <w:t xml:space="preserve"> 6</w:t>
      </w:r>
      <w:r w:rsidRPr="004E0ADA">
        <w:t xml:space="preserve">(8), e04562. </w:t>
      </w:r>
      <w:hyperlink r:id="rId61" w:history="1">
        <w:r w:rsidRPr="004E0ADA">
          <w:rPr>
            <w:rStyle w:val="Hyperlink"/>
          </w:rPr>
          <w:t>https://doi.org/10.1016/j.heliyon.2020.e04562</w:t>
        </w:r>
      </w:hyperlink>
      <w:r w:rsidRPr="004E0ADA">
        <w:t xml:space="preserve"> </w:t>
      </w:r>
    </w:p>
    <w:p w14:paraId="154DCFD3" w14:textId="77777777" w:rsidR="004E0ADA" w:rsidRPr="004E0ADA" w:rsidRDefault="004E0ADA" w:rsidP="004E0ADA">
      <w:pPr>
        <w:pStyle w:val="EndNoteBibliography"/>
        <w:spacing w:after="0"/>
        <w:ind w:left="720" w:hanging="720"/>
      </w:pPr>
      <w:r w:rsidRPr="004E0ADA">
        <w:t xml:space="preserve">Yusoff, H., Azhari, N. K. M., &amp; Darus, F. (2018). Effects of financial performance and governance on corporate social responsibility disclosure: Evidence from Islamic financial institutions in Malaysia. </w:t>
      </w:r>
      <w:r w:rsidRPr="004E0ADA">
        <w:rPr>
          <w:i/>
        </w:rPr>
        <w:t>Global Journal Al-Thaqafah</w:t>
      </w:r>
      <w:r w:rsidRPr="004E0ADA">
        <w:t>,</w:t>
      </w:r>
      <w:r w:rsidRPr="004E0ADA">
        <w:rPr>
          <w:i/>
        </w:rPr>
        <w:t xml:space="preserve"> 8</w:t>
      </w:r>
      <w:r w:rsidRPr="004E0ADA">
        <w:t xml:space="preserve">(1), 57-72. </w:t>
      </w:r>
    </w:p>
    <w:p w14:paraId="6A2AE77F" w14:textId="684F0178" w:rsidR="004E0ADA" w:rsidRPr="004E0ADA" w:rsidRDefault="004E0ADA" w:rsidP="004E0ADA">
      <w:pPr>
        <w:pStyle w:val="EndNoteBibliography"/>
        <w:ind w:left="720" w:hanging="720"/>
      </w:pPr>
      <w:r w:rsidRPr="004E0ADA">
        <w:t xml:space="preserve">Zafar, M. B., &amp; Sulaiman, A. A. (2020). Measuring corporate social responsibility in Islamic banking: what matters? </w:t>
      </w:r>
      <w:r w:rsidRPr="004E0ADA">
        <w:rPr>
          <w:i/>
        </w:rPr>
        <w:t>International Journal of Islamic and Middle Eastern Finance and Management</w:t>
      </w:r>
      <w:r w:rsidRPr="004E0ADA">
        <w:t>,</w:t>
      </w:r>
      <w:r w:rsidRPr="004E0ADA">
        <w:rPr>
          <w:i/>
        </w:rPr>
        <w:t xml:space="preserve"> 13</w:t>
      </w:r>
      <w:r w:rsidRPr="004E0ADA">
        <w:t xml:space="preserve">(3), 357-388. </w:t>
      </w:r>
      <w:hyperlink r:id="rId62" w:history="1">
        <w:r w:rsidRPr="004E0ADA">
          <w:rPr>
            <w:rStyle w:val="Hyperlink"/>
          </w:rPr>
          <w:t>https://doi.org/10.1108/IMEFM-05-2019-0227</w:t>
        </w:r>
      </w:hyperlink>
      <w:r w:rsidRPr="004E0ADA">
        <w:t xml:space="preserve"> </w:t>
      </w:r>
    </w:p>
    <w:p w14:paraId="63A9819D" w14:textId="2A286156" w:rsidR="003228DA" w:rsidRPr="00026D20" w:rsidRDefault="006F184C" w:rsidP="00026D20">
      <w:pPr>
        <w:pStyle w:val="NormalWeb"/>
        <w:shd w:val="clear" w:color="auto" w:fill="FFFFFF"/>
        <w:spacing w:before="0" w:beforeAutospacing="0" w:after="0" w:afterAutospacing="0" w:line="276" w:lineRule="auto"/>
        <w:jc w:val="both"/>
      </w:pPr>
      <w:r w:rsidRPr="00026D20">
        <w:fldChar w:fldCharType="end"/>
      </w:r>
    </w:p>
    <w:sectPr w:rsidR="003228DA" w:rsidRPr="00026D20" w:rsidSect="00D131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359F2"/>
    <w:multiLevelType w:val="hybridMultilevel"/>
    <w:tmpl w:val="D9E487CC"/>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18C441E7"/>
    <w:multiLevelType w:val="hybridMultilevel"/>
    <w:tmpl w:val="DC400E4E"/>
    <w:lvl w:ilvl="0" w:tplc="39084D6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6025D7"/>
    <w:multiLevelType w:val="multilevel"/>
    <w:tmpl w:val="DDFEFC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86C741A"/>
    <w:multiLevelType w:val="hybridMultilevel"/>
    <w:tmpl w:val="7AA21FA4"/>
    <w:lvl w:ilvl="0" w:tplc="1F16D41A">
      <w:numFmt w:val="bullet"/>
      <w:lvlText w:val=""/>
      <w:lvlJc w:val="left"/>
      <w:pPr>
        <w:ind w:left="420" w:hanging="360"/>
      </w:pPr>
      <w:rPr>
        <w:rFonts w:ascii="Wingdings" w:eastAsia="Times New Roman" w:hAnsi="Wingdings"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15:restartNumberingAfterBreak="0">
    <w:nsid w:val="28946669"/>
    <w:multiLevelType w:val="multilevel"/>
    <w:tmpl w:val="324ACB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0B16F7"/>
    <w:multiLevelType w:val="multilevel"/>
    <w:tmpl w:val="54C2FD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BE2E65"/>
    <w:multiLevelType w:val="multilevel"/>
    <w:tmpl w:val="DDFEFC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8607949"/>
    <w:multiLevelType w:val="hybridMultilevel"/>
    <w:tmpl w:val="B1467B9E"/>
    <w:lvl w:ilvl="0" w:tplc="CBF8831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6F1105"/>
    <w:multiLevelType w:val="hybridMultilevel"/>
    <w:tmpl w:val="533A5AB0"/>
    <w:lvl w:ilvl="0" w:tplc="E566230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D05742"/>
    <w:multiLevelType w:val="multilevel"/>
    <w:tmpl w:val="0809001D"/>
    <w:lvl w:ilvl="0">
      <w:start w:val="1"/>
      <w:numFmt w:val="decimal"/>
      <w:lvlText w:val="%1)"/>
      <w:lvlJc w:val="left"/>
      <w:pPr>
        <w:ind w:left="360" w:hanging="360"/>
      </w:pPr>
      <w:rPr>
        <w:rFonts w:ascii="Times New Roman" w:hAnsi="Times New Roman"/>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DF319FF"/>
    <w:multiLevelType w:val="multilevel"/>
    <w:tmpl w:val="0809001D"/>
    <w:styleLink w:val="Style1"/>
    <w:lvl w:ilvl="0">
      <w:start w:val="1"/>
      <w:numFmt w:val="decimal"/>
      <w:lvlText w:val="%1"/>
      <w:lvlJc w:val="left"/>
      <w:pPr>
        <w:ind w:left="360" w:hanging="360"/>
      </w:pPr>
      <w:rPr>
        <w:rFonts w:ascii="Times New Roman" w:hAnsi="Times New Roman" w:hint="default"/>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1B96D28"/>
    <w:multiLevelType w:val="multilevel"/>
    <w:tmpl w:val="DDFEFC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484A76"/>
    <w:multiLevelType w:val="hybridMultilevel"/>
    <w:tmpl w:val="89F2AC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336085"/>
    <w:multiLevelType w:val="multilevel"/>
    <w:tmpl w:val="0809001D"/>
    <w:styleLink w:val="Style6"/>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rPr>
        <w:rFonts w:ascii="Times New Roman" w:hAnsi="Times New Roman"/>
        <w:sz w:val="24"/>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5794903"/>
    <w:multiLevelType w:val="hybridMultilevel"/>
    <w:tmpl w:val="720CB0CE"/>
    <w:lvl w:ilvl="0" w:tplc="900EF70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AD351D"/>
    <w:multiLevelType w:val="multilevel"/>
    <w:tmpl w:val="DDFEFC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B38069A"/>
    <w:multiLevelType w:val="hybridMultilevel"/>
    <w:tmpl w:val="B1F698F0"/>
    <w:lvl w:ilvl="0" w:tplc="F2820A1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2285963">
    <w:abstractNumId w:val="9"/>
  </w:num>
  <w:num w:numId="2" w16cid:durableId="418530351">
    <w:abstractNumId w:val="10"/>
  </w:num>
  <w:num w:numId="3" w16cid:durableId="1539581883">
    <w:abstractNumId w:val="13"/>
  </w:num>
  <w:num w:numId="4" w16cid:durableId="26878537">
    <w:abstractNumId w:val="0"/>
  </w:num>
  <w:num w:numId="5" w16cid:durableId="1822503173">
    <w:abstractNumId w:val="14"/>
  </w:num>
  <w:num w:numId="6" w16cid:durableId="518858310">
    <w:abstractNumId w:val="8"/>
  </w:num>
  <w:num w:numId="7" w16cid:durableId="2133479133">
    <w:abstractNumId w:val="5"/>
  </w:num>
  <w:num w:numId="8" w16cid:durableId="641427274">
    <w:abstractNumId w:val="2"/>
  </w:num>
  <w:num w:numId="9" w16cid:durableId="1330595622">
    <w:abstractNumId w:val="11"/>
  </w:num>
  <w:num w:numId="10" w16cid:durableId="247429267">
    <w:abstractNumId w:val="15"/>
  </w:num>
  <w:num w:numId="11" w16cid:durableId="727874208">
    <w:abstractNumId w:val="6"/>
  </w:num>
  <w:num w:numId="12" w16cid:durableId="1792240584">
    <w:abstractNumId w:val="4"/>
  </w:num>
  <w:num w:numId="13" w16cid:durableId="2103139160">
    <w:abstractNumId w:val="3"/>
  </w:num>
  <w:num w:numId="14" w16cid:durableId="248538289">
    <w:abstractNumId w:val="1"/>
  </w:num>
  <w:num w:numId="15" w16cid:durableId="629554809">
    <w:abstractNumId w:val="16"/>
  </w:num>
  <w:num w:numId="16" w16cid:durableId="1774982747">
    <w:abstractNumId w:val="7"/>
  </w:num>
  <w:num w:numId="17" w16cid:durableId="8784749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yMDM0sgBiM0tzYyUdpeDU4uLM/DyQAnPjWgAct9KWLQ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f020d5apr9fe2s5ev2fdh5ztsrxafrxr5&quot;&gt;My EndNote Library&lt;record-ids&gt;&lt;item&gt;7&lt;/item&gt;&lt;item&gt;1101&lt;/item&gt;&lt;item&gt;4554&lt;/item&gt;&lt;item&gt;4559&lt;/item&gt;&lt;item&gt;4560&lt;/item&gt;&lt;item&gt;4637&lt;/item&gt;&lt;item&gt;4704&lt;/item&gt;&lt;item&gt;4705&lt;/item&gt;&lt;item&gt;4707&lt;/item&gt;&lt;item&gt;4708&lt;/item&gt;&lt;item&gt;4709&lt;/item&gt;&lt;item&gt;4710&lt;/item&gt;&lt;item&gt;4711&lt;/item&gt;&lt;item&gt;4713&lt;/item&gt;&lt;item&gt;4715&lt;/item&gt;&lt;item&gt;4716&lt;/item&gt;&lt;item&gt;4720&lt;/item&gt;&lt;item&gt;4726&lt;/item&gt;&lt;item&gt;4727&lt;/item&gt;&lt;item&gt;4728&lt;/item&gt;&lt;item&gt;4731&lt;/item&gt;&lt;item&gt;4732&lt;/item&gt;&lt;item&gt;4734&lt;/item&gt;&lt;item&gt;4735&lt;/item&gt;&lt;item&gt;4736&lt;/item&gt;&lt;item&gt;4737&lt;/item&gt;&lt;item&gt;4739&lt;/item&gt;&lt;item&gt;4740&lt;/item&gt;&lt;item&gt;4741&lt;/item&gt;&lt;item&gt;4742&lt;/item&gt;&lt;item&gt;4745&lt;/item&gt;&lt;item&gt;4746&lt;/item&gt;&lt;item&gt;4747&lt;/item&gt;&lt;item&gt;4749&lt;/item&gt;&lt;item&gt;4751&lt;/item&gt;&lt;item&gt;4752&lt;/item&gt;&lt;item&gt;4753&lt;/item&gt;&lt;item&gt;4754&lt;/item&gt;&lt;item&gt;4755&lt;/item&gt;&lt;item&gt;4756&lt;/item&gt;&lt;item&gt;4757&lt;/item&gt;&lt;item&gt;4758&lt;/item&gt;&lt;item&gt;4759&lt;/item&gt;&lt;item&gt;4761&lt;/item&gt;&lt;item&gt;4763&lt;/item&gt;&lt;item&gt;4765&lt;/item&gt;&lt;item&gt;4771&lt;/item&gt;&lt;item&gt;4774&lt;/item&gt;&lt;item&gt;4775&lt;/item&gt;&lt;item&gt;4776&lt;/item&gt;&lt;item&gt;4777&lt;/item&gt;&lt;item&gt;4779&lt;/item&gt;&lt;item&gt;4780&lt;/item&gt;&lt;item&gt;4781&lt;/item&gt;&lt;item&gt;4782&lt;/item&gt;&lt;item&gt;4783&lt;/item&gt;&lt;item&gt;4786&lt;/item&gt;&lt;item&gt;4787&lt;/item&gt;&lt;item&gt;4789&lt;/item&gt;&lt;item&gt;4790&lt;/item&gt;&lt;item&gt;4791&lt;/item&gt;&lt;item&gt;4792&lt;/item&gt;&lt;item&gt;4793&lt;/item&gt;&lt;item&gt;4794&lt;/item&gt;&lt;item&gt;4795&lt;/item&gt;&lt;item&gt;4798&lt;/item&gt;&lt;item&gt;4799&lt;/item&gt;&lt;item&gt;4800&lt;/item&gt;&lt;item&gt;4801&lt;/item&gt;&lt;item&gt;4802&lt;/item&gt;&lt;item&gt;4803&lt;/item&gt;&lt;item&gt;4804&lt;/item&gt;&lt;item&gt;4805&lt;/item&gt;&lt;item&gt;4806&lt;/item&gt;&lt;item&gt;4807&lt;/item&gt;&lt;/record-ids&gt;&lt;/item&gt;&lt;/Libraries&gt;"/>
  </w:docVars>
  <w:rsids>
    <w:rsidRoot w:val="002E33E2"/>
    <w:rsid w:val="00002769"/>
    <w:rsid w:val="00003870"/>
    <w:rsid w:val="00004A6C"/>
    <w:rsid w:val="000060EC"/>
    <w:rsid w:val="0001011E"/>
    <w:rsid w:val="00010E2E"/>
    <w:rsid w:val="0001264C"/>
    <w:rsid w:val="000128E3"/>
    <w:rsid w:val="00014897"/>
    <w:rsid w:val="00014F28"/>
    <w:rsid w:val="00026D20"/>
    <w:rsid w:val="00030C2D"/>
    <w:rsid w:val="0003507E"/>
    <w:rsid w:val="0003663F"/>
    <w:rsid w:val="000412CB"/>
    <w:rsid w:val="00041836"/>
    <w:rsid w:val="00045645"/>
    <w:rsid w:val="00052C5C"/>
    <w:rsid w:val="00062EF0"/>
    <w:rsid w:val="00065AE5"/>
    <w:rsid w:val="0007436B"/>
    <w:rsid w:val="00075B00"/>
    <w:rsid w:val="00076C59"/>
    <w:rsid w:val="00076E3D"/>
    <w:rsid w:val="0007728A"/>
    <w:rsid w:val="000872AE"/>
    <w:rsid w:val="00090E85"/>
    <w:rsid w:val="000923F8"/>
    <w:rsid w:val="00093698"/>
    <w:rsid w:val="00093DB2"/>
    <w:rsid w:val="000956EF"/>
    <w:rsid w:val="00097453"/>
    <w:rsid w:val="00097D86"/>
    <w:rsid w:val="00097EA3"/>
    <w:rsid w:val="000A3870"/>
    <w:rsid w:val="000A5BD8"/>
    <w:rsid w:val="000A6619"/>
    <w:rsid w:val="000B1B00"/>
    <w:rsid w:val="000B2500"/>
    <w:rsid w:val="000B3FDC"/>
    <w:rsid w:val="000B4906"/>
    <w:rsid w:val="000C1257"/>
    <w:rsid w:val="000C2878"/>
    <w:rsid w:val="000C2A27"/>
    <w:rsid w:val="000D49E5"/>
    <w:rsid w:val="000D4DC6"/>
    <w:rsid w:val="000D6E48"/>
    <w:rsid w:val="000E1246"/>
    <w:rsid w:val="000E259B"/>
    <w:rsid w:val="000E4AE6"/>
    <w:rsid w:val="000E6A47"/>
    <w:rsid w:val="000E7D99"/>
    <w:rsid w:val="000F094B"/>
    <w:rsid w:val="000F0F04"/>
    <w:rsid w:val="000F1774"/>
    <w:rsid w:val="000F2639"/>
    <w:rsid w:val="000F4A6E"/>
    <w:rsid w:val="000F4D6E"/>
    <w:rsid w:val="000F52E8"/>
    <w:rsid w:val="000F71E3"/>
    <w:rsid w:val="000F7FEE"/>
    <w:rsid w:val="001001A8"/>
    <w:rsid w:val="00110B0F"/>
    <w:rsid w:val="001124EB"/>
    <w:rsid w:val="0011275B"/>
    <w:rsid w:val="00115289"/>
    <w:rsid w:val="00116E9E"/>
    <w:rsid w:val="00117975"/>
    <w:rsid w:val="00117B7A"/>
    <w:rsid w:val="00120539"/>
    <w:rsid w:val="00123E13"/>
    <w:rsid w:val="0012541F"/>
    <w:rsid w:val="001257BF"/>
    <w:rsid w:val="0013016C"/>
    <w:rsid w:val="001373FF"/>
    <w:rsid w:val="00142940"/>
    <w:rsid w:val="00142E14"/>
    <w:rsid w:val="00143EB2"/>
    <w:rsid w:val="00145550"/>
    <w:rsid w:val="00150210"/>
    <w:rsid w:val="00154CFF"/>
    <w:rsid w:val="001625F9"/>
    <w:rsid w:val="00167F38"/>
    <w:rsid w:val="0017045F"/>
    <w:rsid w:val="00170A69"/>
    <w:rsid w:val="00174B83"/>
    <w:rsid w:val="00175B93"/>
    <w:rsid w:val="00182277"/>
    <w:rsid w:val="00183426"/>
    <w:rsid w:val="00185BD2"/>
    <w:rsid w:val="00196ED9"/>
    <w:rsid w:val="00197FEC"/>
    <w:rsid w:val="001B4CE5"/>
    <w:rsid w:val="001B5593"/>
    <w:rsid w:val="001C150F"/>
    <w:rsid w:val="001C613E"/>
    <w:rsid w:val="001D25E0"/>
    <w:rsid w:val="001D4881"/>
    <w:rsid w:val="001D65CC"/>
    <w:rsid w:val="001D69A1"/>
    <w:rsid w:val="001D7E94"/>
    <w:rsid w:val="001E212C"/>
    <w:rsid w:val="001E2A67"/>
    <w:rsid w:val="001E3E58"/>
    <w:rsid w:val="001E426E"/>
    <w:rsid w:val="001E54E2"/>
    <w:rsid w:val="001F0355"/>
    <w:rsid w:val="00203930"/>
    <w:rsid w:val="00206710"/>
    <w:rsid w:val="0020780A"/>
    <w:rsid w:val="00215FC7"/>
    <w:rsid w:val="00220821"/>
    <w:rsid w:val="00220A97"/>
    <w:rsid w:val="002317A9"/>
    <w:rsid w:val="00233BC1"/>
    <w:rsid w:val="002438A6"/>
    <w:rsid w:val="00250C66"/>
    <w:rsid w:val="0025159D"/>
    <w:rsid w:val="00251619"/>
    <w:rsid w:val="002525B8"/>
    <w:rsid w:val="00255753"/>
    <w:rsid w:val="00255C21"/>
    <w:rsid w:val="00257C60"/>
    <w:rsid w:val="0026167E"/>
    <w:rsid w:val="00262144"/>
    <w:rsid w:val="00263A67"/>
    <w:rsid w:val="00273567"/>
    <w:rsid w:val="002748D0"/>
    <w:rsid w:val="00277841"/>
    <w:rsid w:val="00277D3E"/>
    <w:rsid w:val="00280582"/>
    <w:rsid w:val="002825F1"/>
    <w:rsid w:val="00283624"/>
    <w:rsid w:val="002855FA"/>
    <w:rsid w:val="0028702D"/>
    <w:rsid w:val="00290B45"/>
    <w:rsid w:val="00293174"/>
    <w:rsid w:val="0029442A"/>
    <w:rsid w:val="00295A62"/>
    <w:rsid w:val="00296B3C"/>
    <w:rsid w:val="002A1022"/>
    <w:rsid w:val="002B4894"/>
    <w:rsid w:val="002C153A"/>
    <w:rsid w:val="002C2B0D"/>
    <w:rsid w:val="002D29BD"/>
    <w:rsid w:val="002D57E4"/>
    <w:rsid w:val="002E33E2"/>
    <w:rsid w:val="002E3B5B"/>
    <w:rsid w:val="002E4613"/>
    <w:rsid w:val="002E785B"/>
    <w:rsid w:val="002F6C32"/>
    <w:rsid w:val="00301E4A"/>
    <w:rsid w:val="0030271E"/>
    <w:rsid w:val="003032C8"/>
    <w:rsid w:val="003073C6"/>
    <w:rsid w:val="00312914"/>
    <w:rsid w:val="00312E2E"/>
    <w:rsid w:val="003141FE"/>
    <w:rsid w:val="00321AA4"/>
    <w:rsid w:val="003226AD"/>
    <w:rsid w:val="003228DA"/>
    <w:rsid w:val="003229ED"/>
    <w:rsid w:val="003271F3"/>
    <w:rsid w:val="00333D3C"/>
    <w:rsid w:val="00335C1E"/>
    <w:rsid w:val="003412DB"/>
    <w:rsid w:val="00341710"/>
    <w:rsid w:val="00342CFC"/>
    <w:rsid w:val="00342F55"/>
    <w:rsid w:val="003430FB"/>
    <w:rsid w:val="003518FE"/>
    <w:rsid w:val="00356C2E"/>
    <w:rsid w:val="00360457"/>
    <w:rsid w:val="00362C57"/>
    <w:rsid w:val="00364FA6"/>
    <w:rsid w:val="00365BF8"/>
    <w:rsid w:val="00370858"/>
    <w:rsid w:val="00375A26"/>
    <w:rsid w:val="00376BC7"/>
    <w:rsid w:val="00381BDE"/>
    <w:rsid w:val="003822C9"/>
    <w:rsid w:val="003835BE"/>
    <w:rsid w:val="00390E26"/>
    <w:rsid w:val="00396880"/>
    <w:rsid w:val="003A17FD"/>
    <w:rsid w:val="003A3A99"/>
    <w:rsid w:val="003A3AEC"/>
    <w:rsid w:val="003A4278"/>
    <w:rsid w:val="003A4382"/>
    <w:rsid w:val="003A5FFC"/>
    <w:rsid w:val="003A7F69"/>
    <w:rsid w:val="003B17CD"/>
    <w:rsid w:val="003B58FA"/>
    <w:rsid w:val="003B7512"/>
    <w:rsid w:val="003C20DE"/>
    <w:rsid w:val="003C58A3"/>
    <w:rsid w:val="003D0B3C"/>
    <w:rsid w:val="003D3A94"/>
    <w:rsid w:val="003D62E9"/>
    <w:rsid w:val="003D6363"/>
    <w:rsid w:val="003E315B"/>
    <w:rsid w:val="003E4035"/>
    <w:rsid w:val="003E629A"/>
    <w:rsid w:val="003E6718"/>
    <w:rsid w:val="003F1F2C"/>
    <w:rsid w:val="003F4BF8"/>
    <w:rsid w:val="003F5954"/>
    <w:rsid w:val="00402D0D"/>
    <w:rsid w:val="00402E47"/>
    <w:rsid w:val="00403455"/>
    <w:rsid w:val="00405355"/>
    <w:rsid w:val="004068DF"/>
    <w:rsid w:val="004071FB"/>
    <w:rsid w:val="00407F45"/>
    <w:rsid w:val="0041325B"/>
    <w:rsid w:val="0041560E"/>
    <w:rsid w:val="00420610"/>
    <w:rsid w:val="0042116C"/>
    <w:rsid w:val="00424BAA"/>
    <w:rsid w:val="00432CF1"/>
    <w:rsid w:val="0043665F"/>
    <w:rsid w:val="004439F2"/>
    <w:rsid w:val="0044407A"/>
    <w:rsid w:val="00444776"/>
    <w:rsid w:val="00446C7E"/>
    <w:rsid w:val="0045339E"/>
    <w:rsid w:val="00454D7E"/>
    <w:rsid w:val="0045630A"/>
    <w:rsid w:val="0046586A"/>
    <w:rsid w:val="00473B61"/>
    <w:rsid w:val="00485538"/>
    <w:rsid w:val="00486353"/>
    <w:rsid w:val="00486608"/>
    <w:rsid w:val="004900CC"/>
    <w:rsid w:val="00494DD1"/>
    <w:rsid w:val="004959C1"/>
    <w:rsid w:val="00495BF1"/>
    <w:rsid w:val="0049699C"/>
    <w:rsid w:val="004A0460"/>
    <w:rsid w:val="004A199B"/>
    <w:rsid w:val="004A3DA3"/>
    <w:rsid w:val="004A5621"/>
    <w:rsid w:val="004B0CAE"/>
    <w:rsid w:val="004B5F2F"/>
    <w:rsid w:val="004C12D4"/>
    <w:rsid w:val="004C17F6"/>
    <w:rsid w:val="004C4DA3"/>
    <w:rsid w:val="004C5476"/>
    <w:rsid w:val="004C6C6E"/>
    <w:rsid w:val="004D11EC"/>
    <w:rsid w:val="004D120B"/>
    <w:rsid w:val="004D3F34"/>
    <w:rsid w:val="004D549F"/>
    <w:rsid w:val="004D5DA4"/>
    <w:rsid w:val="004D75E3"/>
    <w:rsid w:val="004E0ADA"/>
    <w:rsid w:val="004E45AA"/>
    <w:rsid w:val="004E69DA"/>
    <w:rsid w:val="004E7889"/>
    <w:rsid w:val="004F23FD"/>
    <w:rsid w:val="004F3C12"/>
    <w:rsid w:val="00500163"/>
    <w:rsid w:val="005006F9"/>
    <w:rsid w:val="00503690"/>
    <w:rsid w:val="005078B6"/>
    <w:rsid w:val="00512375"/>
    <w:rsid w:val="005129FC"/>
    <w:rsid w:val="00513C86"/>
    <w:rsid w:val="00514C51"/>
    <w:rsid w:val="0051517D"/>
    <w:rsid w:val="00520BAD"/>
    <w:rsid w:val="00521837"/>
    <w:rsid w:val="005247B3"/>
    <w:rsid w:val="00525877"/>
    <w:rsid w:val="00525D8D"/>
    <w:rsid w:val="005271F7"/>
    <w:rsid w:val="005273DF"/>
    <w:rsid w:val="00530B98"/>
    <w:rsid w:val="00532431"/>
    <w:rsid w:val="00532986"/>
    <w:rsid w:val="00535DCF"/>
    <w:rsid w:val="00547EA1"/>
    <w:rsid w:val="0056123C"/>
    <w:rsid w:val="00562835"/>
    <w:rsid w:val="0056345D"/>
    <w:rsid w:val="00564231"/>
    <w:rsid w:val="00567F97"/>
    <w:rsid w:val="005722B2"/>
    <w:rsid w:val="005778A1"/>
    <w:rsid w:val="00580E41"/>
    <w:rsid w:val="00585575"/>
    <w:rsid w:val="005865AC"/>
    <w:rsid w:val="00587E03"/>
    <w:rsid w:val="00592DC9"/>
    <w:rsid w:val="005935B4"/>
    <w:rsid w:val="005A0DED"/>
    <w:rsid w:val="005A5340"/>
    <w:rsid w:val="005A5806"/>
    <w:rsid w:val="005A76F5"/>
    <w:rsid w:val="005C25AB"/>
    <w:rsid w:val="005C5D26"/>
    <w:rsid w:val="005D1D04"/>
    <w:rsid w:val="005D1E1F"/>
    <w:rsid w:val="005D1F86"/>
    <w:rsid w:val="005D29CF"/>
    <w:rsid w:val="005E7B59"/>
    <w:rsid w:val="005F211E"/>
    <w:rsid w:val="005F3FB2"/>
    <w:rsid w:val="005F6E78"/>
    <w:rsid w:val="006016D9"/>
    <w:rsid w:val="00614FE0"/>
    <w:rsid w:val="00616AD3"/>
    <w:rsid w:val="00621DDD"/>
    <w:rsid w:val="00623398"/>
    <w:rsid w:val="006239A2"/>
    <w:rsid w:val="00623A2B"/>
    <w:rsid w:val="00630201"/>
    <w:rsid w:val="00634D7E"/>
    <w:rsid w:val="0063791E"/>
    <w:rsid w:val="006406EF"/>
    <w:rsid w:val="00641350"/>
    <w:rsid w:val="00642F10"/>
    <w:rsid w:val="00644603"/>
    <w:rsid w:val="00644C0E"/>
    <w:rsid w:val="00647B33"/>
    <w:rsid w:val="00650A39"/>
    <w:rsid w:val="00650EC6"/>
    <w:rsid w:val="00651BD0"/>
    <w:rsid w:val="0065797A"/>
    <w:rsid w:val="0066519C"/>
    <w:rsid w:val="00670102"/>
    <w:rsid w:val="00671E3B"/>
    <w:rsid w:val="00673EA6"/>
    <w:rsid w:val="00676BD8"/>
    <w:rsid w:val="00676DE2"/>
    <w:rsid w:val="00686782"/>
    <w:rsid w:val="0069703D"/>
    <w:rsid w:val="00697E86"/>
    <w:rsid w:val="006A14EA"/>
    <w:rsid w:val="006A2B8A"/>
    <w:rsid w:val="006A2C7F"/>
    <w:rsid w:val="006A3165"/>
    <w:rsid w:val="006B2465"/>
    <w:rsid w:val="006B250D"/>
    <w:rsid w:val="006B3D4F"/>
    <w:rsid w:val="006B3E54"/>
    <w:rsid w:val="006B59B0"/>
    <w:rsid w:val="006B7BCE"/>
    <w:rsid w:val="006C44B5"/>
    <w:rsid w:val="006C6412"/>
    <w:rsid w:val="006D390D"/>
    <w:rsid w:val="006D6FD9"/>
    <w:rsid w:val="006F184C"/>
    <w:rsid w:val="006F1A7F"/>
    <w:rsid w:val="006F623C"/>
    <w:rsid w:val="00706516"/>
    <w:rsid w:val="00707218"/>
    <w:rsid w:val="0071214A"/>
    <w:rsid w:val="00712D56"/>
    <w:rsid w:val="00721CA7"/>
    <w:rsid w:val="00724A86"/>
    <w:rsid w:val="00730DC5"/>
    <w:rsid w:val="007368B5"/>
    <w:rsid w:val="00736FC5"/>
    <w:rsid w:val="0074091F"/>
    <w:rsid w:val="00757C41"/>
    <w:rsid w:val="007614DF"/>
    <w:rsid w:val="00761A0E"/>
    <w:rsid w:val="0076269A"/>
    <w:rsid w:val="00765CDC"/>
    <w:rsid w:val="00766E73"/>
    <w:rsid w:val="00772EED"/>
    <w:rsid w:val="00777DEC"/>
    <w:rsid w:val="00782C7A"/>
    <w:rsid w:val="007847D7"/>
    <w:rsid w:val="007877C5"/>
    <w:rsid w:val="0079332B"/>
    <w:rsid w:val="00796A03"/>
    <w:rsid w:val="007A03ED"/>
    <w:rsid w:val="007A0AB5"/>
    <w:rsid w:val="007A46E7"/>
    <w:rsid w:val="007B0814"/>
    <w:rsid w:val="007C1EF3"/>
    <w:rsid w:val="007C3E5C"/>
    <w:rsid w:val="007C51B7"/>
    <w:rsid w:val="007C6F8F"/>
    <w:rsid w:val="007D04AB"/>
    <w:rsid w:val="007D178F"/>
    <w:rsid w:val="007D3AC2"/>
    <w:rsid w:val="007D3BB2"/>
    <w:rsid w:val="007D4186"/>
    <w:rsid w:val="007E5B3D"/>
    <w:rsid w:val="007F4228"/>
    <w:rsid w:val="007F5693"/>
    <w:rsid w:val="007F75A2"/>
    <w:rsid w:val="008005B6"/>
    <w:rsid w:val="008016CD"/>
    <w:rsid w:val="008062A1"/>
    <w:rsid w:val="008068D6"/>
    <w:rsid w:val="008155EB"/>
    <w:rsid w:val="00815D04"/>
    <w:rsid w:val="00821406"/>
    <w:rsid w:val="00825F63"/>
    <w:rsid w:val="00826B31"/>
    <w:rsid w:val="00832B07"/>
    <w:rsid w:val="008438B4"/>
    <w:rsid w:val="00844A8F"/>
    <w:rsid w:val="008539CA"/>
    <w:rsid w:val="008557F5"/>
    <w:rsid w:val="00855925"/>
    <w:rsid w:val="008569E5"/>
    <w:rsid w:val="00860A3D"/>
    <w:rsid w:val="008628B7"/>
    <w:rsid w:val="00863F23"/>
    <w:rsid w:val="00865BD5"/>
    <w:rsid w:val="00872B0C"/>
    <w:rsid w:val="00874C02"/>
    <w:rsid w:val="008849FB"/>
    <w:rsid w:val="00884CC6"/>
    <w:rsid w:val="008A031F"/>
    <w:rsid w:val="008A49D5"/>
    <w:rsid w:val="008A7F01"/>
    <w:rsid w:val="008B1F02"/>
    <w:rsid w:val="008B4187"/>
    <w:rsid w:val="008C2B0B"/>
    <w:rsid w:val="008C392A"/>
    <w:rsid w:val="008C66C1"/>
    <w:rsid w:val="008C76AB"/>
    <w:rsid w:val="008D49A0"/>
    <w:rsid w:val="008E40DC"/>
    <w:rsid w:val="008E4A8D"/>
    <w:rsid w:val="008E4D89"/>
    <w:rsid w:val="008E5F75"/>
    <w:rsid w:val="008E717B"/>
    <w:rsid w:val="008F3096"/>
    <w:rsid w:val="009010DC"/>
    <w:rsid w:val="00903C20"/>
    <w:rsid w:val="00905F99"/>
    <w:rsid w:val="00910366"/>
    <w:rsid w:val="00913D18"/>
    <w:rsid w:val="009140DE"/>
    <w:rsid w:val="00915C1C"/>
    <w:rsid w:val="00915CEB"/>
    <w:rsid w:val="00916521"/>
    <w:rsid w:val="00924323"/>
    <w:rsid w:val="0092460A"/>
    <w:rsid w:val="00926625"/>
    <w:rsid w:val="00926670"/>
    <w:rsid w:val="009303E0"/>
    <w:rsid w:val="0093081C"/>
    <w:rsid w:val="00930E7B"/>
    <w:rsid w:val="0093123E"/>
    <w:rsid w:val="00942355"/>
    <w:rsid w:val="009449D4"/>
    <w:rsid w:val="00950AC7"/>
    <w:rsid w:val="00951DB3"/>
    <w:rsid w:val="00954783"/>
    <w:rsid w:val="00956A01"/>
    <w:rsid w:val="009630E8"/>
    <w:rsid w:val="00963343"/>
    <w:rsid w:val="009633ED"/>
    <w:rsid w:val="00963454"/>
    <w:rsid w:val="0096364E"/>
    <w:rsid w:val="0096675B"/>
    <w:rsid w:val="00970F8F"/>
    <w:rsid w:val="009723B9"/>
    <w:rsid w:val="009742B3"/>
    <w:rsid w:val="009756FD"/>
    <w:rsid w:val="009771B5"/>
    <w:rsid w:val="0097783C"/>
    <w:rsid w:val="00977DB0"/>
    <w:rsid w:val="009831EA"/>
    <w:rsid w:val="009838E9"/>
    <w:rsid w:val="00986337"/>
    <w:rsid w:val="00993591"/>
    <w:rsid w:val="009960E3"/>
    <w:rsid w:val="0099664F"/>
    <w:rsid w:val="009A7236"/>
    <w:rsid w:val="009B4AEE"/>
    <w:rsid w:val="009B54FB"/>
    <w:rsid w:val="009B5D98"/>
    <w:rsid w:val="009B5E06"/>
    <w:rsid w:val="009B5E2C"/>
    <w:rsid w:val="009B7A27"/>
    <w:rsid w:val="009C5D14"/>
    <w:rsid w:val="009C7442"/>
    <w:rsid w:val="009C74D9"/>
    <w:rsid w:val="009D0E4A"/>
    <w:rsid w:val="009D788E"/>
    <w:rsid w:val="009E29C1"/>
    <w:rsid w:val="009E480C"/>
    <w:rsid w:val="009E5384"/>
    <w:rsid w:val="009E5941"/>
    <w:rsid w:val="009F465D"/>
    <w:rsid w:val="00A02691"/>
    <w:rsid w:val="00A05BB7"/>
    <w:rsid w:val="00A12362"/>
    <w:rsid w:val="00A138F7"/>
    <w:rsid w:val="00A14FA3"/>
    <w:rsid w:val="00A16BFE"/>
    <w:rsid w:val="00A20F38"/>
    <w:rsid w:val="00A22320"/>
    <w:rsid w:val="00A2241F"/>
    <w:rsid w:val="00A30A3E"/>
    <w:rsid w:val="00A31807"/>
    <w:rsid w:val="00A31FD3"/>
    <w:rsid w:val="00A40C75"/>
    <w:rsid w:val="00A447D0"/>
    <w:rsid w:val="00A45BCA"/>
    <w:rsid w:val="00A50AAD"/>
    <w:rsid w:val="00A51F56"/>
    <w:rsid w:val="00A55E10"/>
    <w:rsid w:val="00A6070B"/>
    <w:rsid w:val="00A60741"/>
    <w:rsid w:val="00A61B9F"/>
    <w:rsid w:val="00A660CC"/>
    <w:rsid w:val="00A71591"/>
    <w:rsid w:val="00A718D3"/>
    <w:rsid w:val="00A72AB5"/>
    <w:rsid w:val="00A768B2"/>
    <w:rsid w:val="00A76E31"/>
    <w:rsid w:val="00A80A82"/>
    <w:rsid w:val="00A81F6C"/>
    <w:rsid w:val="00A84AA6"/>
    <w:rsid w:val="00A8651F"/>
    <w:rsid w:val="00A90FF3"/>
    <w:rsid w:val="00AA1310"/>
    <w:rsid w:val="00AA6377"/>
    <w:rsid w:val="00AA731E"/>
    <w:rsid w:val="00AB2780"/>
    <w:rsid w:val="00AB2837"/>
    <w:rsid w:val="00AB38F1"/>
    <w:rsid w:val="00AB3C2D"/>
    <w:rsid w:val="00AB41D1"/>
    <w:rsid w:val="00AB51B1"/>
    <w:rsid w:val="00AC1528"/>
    <w:rsid w:val="00AC52B0"/>
    <w:rsid w:val="00AC7E0E"/>
    <w:rsid w:val="00AD3385"/>
    <w:rsid w:val="00AD5E90"/>
    <w:rsid w:val="00AD6BDE"/>
    <w:rsid w:val="00AE175C"/>
    <w:rsid w:val="00AE64FF"/>
    <w:rsid w:val="00AF5C37"/>
    <w:rsid w:val="00AF6794"/>
    <w:rsid w:val="00AF6D5D"/>
    <w:rsid w:val="00B04DEB"/>
    <w:rsid w:val="00B06BAE"/>
    <w:rsid w:val="00B072B3"/>
    <w:rsid w:val="00B1131F"/>
    <w:rsid w:val="00B11BC1"/>
    <w:rsid w:val="00B124A5"/>
    <w:rsid w:val="00B2128C"/>
    <w:rsid w:val="00B23313"/>
    <w:rsid w:val="00B24760"/>
    <w:rsid w:val="00B2498A"/>
    <w:rsid w:val="00B26822"/>
    <w:rsid w:val="00B30B88"/>
    <w:rsid w:val="00B3323F"/>
    <w:rsid w:val="00B34FD4"/>
    <w:rsid w:val="00B35ABE"/>
    <w:rsid w:val="00B35C96"/>
    <w:rsid w:val="00B36F28"/>
    <w:rsid w:val="00B40ECD"/>
    <w:rsid w:val="00B46584"/>
    <w:rsid w:val="00B476AB"/>
    <w:rsid w:val="00B54ACF"/>
    <w:rsid w:val="00B55415"/>
    <w:rsid w:val="00B579B7"/>
    <w:rsid w:val="00B61371"/>
    <w:rsid w:val="00B63A94"/>
    <w:rsid w:val="00B6471A"/>
    <w:rsid w:val="00B65A82"/>
    <w:rsid w:val="00B678EC"/>
    <w:rsid w:val="00B72594"/>
    <w:rsid w:val="00B76E81"/>
    <w:rsid w:val="00B84D0F"/>
    <w:rsid w:val="00B85B5C"/>
    <w:rsid w:val="00B86ECA"/>
    <w:rsid w:val="00BA53A7"/>
    <w:rsid w:val="00BA5CFA"/>
    <w:rsid w:val="00BA64E2"/>
    <w:rsid w:val="00BB42D9"/>
    <w:rsid w:val="00BB4934"/>
    <w:rsid w:val="00BB63A6"/>
    <w:rsid w:val="00BC1F31"/>
    <w:rsid w:val="00BC3DD9"/>
    <w:rsid w:val="00BC61BA"/>
    <w:rsid w:val="00BD0335"/>
    <w:rsid w:val="00BD3834"/>
    <w:rsid w:val="00BE23FE"/>
    <w:rsid w:val="00BE4C17"/>
    <w:rsid w:val="00BE5979"/>
    <w:rsid w:val="00BE6958"/>
    <w:rsid w:val="00BF498A"/>
    <w:rsid w:val="00C00404"/>
    <w:rsid w:val="00C07FC5"/>
    <w:rsid w:val="00C11265"/>
    <w:rsid w:val="00C1688A"/>
    <w:rsid w:val="00C17D60"/>
    <w:rsid w:val="00C234F5"/>
    <w:rsid w:val="00C247AC"/>
    <w:rsid w:val="00C27EAD"/>
    <w:rsid w:val="00C33689"/>
    <w:rsid w:val="00C358D6"/>
    <w:rsid w:val="00C42AD9"/>
    <w:rsid w:val="00C44054"/>
    <w:rsid w:val="00C46FBE"/>
    <w:rsid w:val="00C47863"/>
    <w:rsid w:val="00C5641F"/>
    <w:rsid w:val="00C64997"/>
    <w:rsid w:val="00C64AC9"/>
    <w:rsid w:val="00C6744A"/>
    <w:rsid w:val="00C712C4"/>
    <w:rsid w:val="00C7247E"/>
    <w:rsid w:val="00C72A6A"/>
    <w:rsid w:val="00C8114A"/>
    <w:rsid w:val="00C844E4"/>
    <w:rsid w:val="00C845BF"/>
    <w:rsid w:val="00C9031E"/>
    <w:rsid w:val="00C91146"/>
    <w:rsid w:val="00C9766E"/>
    <w:rsid w:val="00C97A7D"/>
    <w:rsid w:val="00CA12DC"/>
    <w:rsid w:val="00CA6CAC"/>
    <w:rsid w:val="00CB2DA5"/>
    <w:rsid w:val="00CB2F4D"/>
    <w:rsid w:val="00CB3C94"/>
    <w:rsid w:val="00CB6AAC"/>
    <w:rsid w:val="00CC2C33"/>
    <w:rsid w:val="00CC654A"/>
    <w:rsid w:val="00CD19CF"/>
    <w:rsid w:val="00CD3909"/>
    <w:rsid w:val="00CD4F50"/>
    <w:rsid w:val="00CE1A4E"/>
    <w:rsid w:val="00CE2246"/>
    <w:rsid w:val="00CE6AF2"/>
    <w:rsid w:val="00CF022B"/>
    <w:rsid w:val="00CF18E5"/>
    <w:rsid w:val="00CF22E0"/>
    <w:rsid w:val="00CF4198"/>
    <w:rsid w:val="00CF7170"/>
    <w:rsid w:val="00D0078F"/>
    <w:rsid w:val="00D0132A"/>
    <w:rsid w:val="00D01C57"/>
    <w:rsid w:val="00D0295F"/>
    <w:rsid w:val="00D062CA"/>
    <w:rsid w:val="00D06CF8"/>
    <w:rsid w:val="00D06D13"/>
    <w:rsid w:val="00D07D21"/>
    <w:rsid w:val="00D13184"/>
    <w:rsid w:val="00D13261"/>
    <w:rsid w:val="00D16C4C"/>
    <w:rsid w:val="00D22C0C"/>
    <w:rsid w:val="00D23B84"/>
    <w:rsid w:val="00D24EA8"/>
    <w:rsid w:val="00D3287D"/>
    <w:rsid w:val="00D40B10"/>
    <w:rsid w:val="00D43367"/>
    <w:rsid w:val="00D45712"/>
    <w:rsid w:val="00D4796F"/>
    <w:rsid w:val="00D51148"/>
    <w:rsid w:val="00D511EB"/>
    <w:rsid w:val="00D51ECD"/>
    <w:rsid w:val="00D54912"/>
    <w:rsid w:val="00D54F6D"/>
    <w:rsid w:val="00D551E1"/>
    <w:rsid w:val="00D55E71"/>
    <w:rsid w:val="00D56321"/>
    <w:rsid w:val="00D56770"/>
    <w:rsid w:val="00D56CB5"/>
    <w:rsid w:val="00D56F9F"/>
    <w:rsid w:val="00D5785D"/>
    <w:rsid w:val="00D60D2D"/>
    <w:rsid w:val="00D62B71"/>
    <w:rsid w:val="00D65B2A"/>
    <w:rsid w:val="00D71FC8"/>
    <w:rsid w:val="00D739E8"/>
    <w:rsid w:val="00D7516E"/>
    <w:rsid w:val="00D754B5"/>
    <w:rsid w:val="00D775CA"/>
    <w:rsid w:val="00D81C2E"/>
    <w:rsid w:val="00D81DEC"/>
    <w:rsid w:val="00D84BA9"/>
    <w:rsid w:val="00D91742"/>
    <w:rsid w:val="00D91EB0"/>
    <w:rsid w:val="00DA26BD"/>
    <w:rsid w:val="00DA5341"/>
    <w:rsid w:val="00DB2215"/>
    <w:rsid w:val="00DB3511"/>
    <w:rsid w:val="00DB37F8"/>
    <w:rsid w:val="00DB3D68"/>
    <w:rsid w:val="00DB6FE3"/>
    <w:rsid w:val="00DC1A4A"/>
    <w:rsid w:val="00DC7DFE"/>
    <w:rsid w:val="00DD5507"/>
    <w:rsid w:val="00DE229F"/>
    <w:rsid w:val="00DE5B55"/>
    <w:rsid w:val="00DE6EA1"/>
    <w:rsid w:val="00DF0839"/>
    <w:rsid w:val="00DF1455"/>
    <w:rsid w:val="00DF16D9"/>
    <w:rsid w:val="00DF1DFA"/>
    <w:rsid w:val="00E041C6"/>
    <w:rsid w:val="00E07334"/>
    <w:rsid w:val="00E16917"/>
    <w:rsid w:val="00E174CC"/>
    <w:rsid w:val="00E211E0"/>
    <w:rsid w:val="00E234AD"/>
    <w:rsid w:val="00E23F36"/>
    <w:rsid w:val="00E359F0"/>
    <w:rsid w:val="00E3662C"/>
    <w:rsid w:val="00E427F8"/>
    <w:rsid w:val="00E459AE"/>
    <w:rsid w:val="00E45EA7"/>
    <w:rsid w:val="00E56418"/>
    <w:rsid w:val="00E5665C"/>
    <w:rsid w:val="00E573AC"/>
    <w:rsid w:val="00E577AB"/>
    <w:rsid w:val="00E57A28"/>
    <w:rsid w:val="00E6098D"/>
    <w:rsid w:val="00E64650"/>
    <w:rsid w:val="00E7074E"/>
    <w:rsid w:val="00E70D88"/>
    <w:rsid w:val="00E71017"/>
    <w:rsid w:val="00E729DD"/>
    <w:rsid w:val="00E741F2"/>
    <w:rsid w:val="00E742A8"/>
    <w:rsid w:val="00E7458D"/>
    <w:rsid w:val="00E75255"/>
    <w:rsid w:val="00E80EDA"/>
    <w:rsid w:val="00E82918"/>
    <w:rsid w:val="00E87356"/>
    <w:rsid w:val="00E91025"/>
    <w:rsid w:val="00E94816"/>
    <w:rsid w:val="00E96465"/>
    <w:rsid w:val="00E967CE"/>
    <w:rsid w:val="00EA06C1"/>
    <w:rsid w:val="00EA5B87"/>
    <w:rsid w:val="00EB19F0"/>
    <w:rsid w:val="00EB26CB"/>
    <w:rsid w:val="00EB73CD"/>
    <w:rsid w:val="00EC36E1"/>
    <w:rsid w:val="00EC4A17"/>
    <w:rsid w:val="00EC6140"/>
    <w:rsid w:val="00EC6FD6"/>
    <w:rsid w:val="00ED11D2"/>
    <w:rsid w:val="00ED1B22"/>
    <w:rsid w:val="00ED456B"/>
    <w:rsid w:val="00ED47B0"/>
    <w:rsid w:val="00ED619A"/>
    <w:rsid w:val="00EE2B48"/>
    <w:rsid w:val="00EE2B55"/>
    <w:rsid w:val="00EE2C2E"/>
    <w:rsid w:val="00EF3996"/>
    <w:rsid w:val="00EF3C5C"/>
    <w:rsid w:val="00EF4B57"/>
    <w:rsid w:val="00EF4CA0"/>
    <w:rsid w:val="00F02B83"/>
    <w:rsid w:val="00F07EA6"/>
    <w:rsid w:val="00F10920"/>
    <w:rsid w:val="00F14AFB"/>
    <w:rsid w:val="00F165B5"/>
    <w:rsid w:val="00F1663B"/>
    <w:rsid w:val="00F16DC6"/>
    <w:rsid w:val="00F17CF0"/>
    <w:rsid w:val="00F20980"/>
    <w:rsid w:val="00F209C1"/>
    <w:rsid w:val="00F21A4B"/>
    <w:rsid w:val="00F22832"/>
    <w:rsid w:val="00F27DE6"/>
    <w:rsid w:val="00F330CD"/>
    <w:rsid w:val="00F34DA1"/>
    <w:rsid w:val="00F356B9"/>
    <w:rsid w:val="00F409FA"/>
    <w:rsid w:val="00F42915"/>
    <w:rsid w:val="00F44E7F"/>
    <w:rsid w:val="00F476DE"/>
    <w:rsid w:val="00F52B59"/>
    <w:rsid w:val="00F562BF"/>
    <w:rsid w:val="00F61F75"/>
    <w:rsid w:val="00F67793"/>
    <w:rsid w:val="00F745C3"/>
    <w:rsid w:val="00F75C34"/>
    <w:rsid w:val="00F81006"/>
    <w:rsid w:val="00F8109B"/>
    <w:rsid w:val="00F820B6"/>
    <w:rsid w:val="00F85681"/>
    <w:rsid w:val="00F92A69"/>
    <w:rsid w:val="00FA1BDE"/>
    <w:rsid w:val="00FA1F24"/>
    <w:rsid w:val="00FB0A58"/>
    <w:rsid w:val="00FB48E6"/>
    <w:rsid w:val="00FC10AC"/>
    <w:rsid w:val="00FC406F"/>
    <w:rsid w:val="00FC6B26"/>
    <w:rsid w:val="00FC7BCB"/>
    <w:rsid w:val="00FD50C0"/>
    <w:rsid w:val="00FD69E1"/>
    <w:rsid w:val="00FE1C77"/>
    <w:rsid w:val="00FF076F"/>
    <w:rsid w:val="00FF143F"/>
    <w:rsid w:val="00FF2048"/>
    <w:rsid w:val="00FF5ADD"/>
    <w:rsid w:val="00FF5DE9"/>
    <w:rsid w:val="00FF6AB9"/>
    <w:rsid w:val="00FF6D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8CD45"/>
  <w15:chartTrackingRefBased/>
  <w15:docId w15:val="{2BABF380-14CF-4047-AAD5-E25012C96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6F28"/>
    <w:pPr>
      <w:keepNext/>
      <w:keepLines/>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semiHidden/>
    <w:unhideWhenUsed/>
    <w:qFormat/>
    <w:rsid w:val="00C27E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27E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basedOn w:val="NoList"/>
    <w:uiPriority w:val="99"/>
    <w:rsid w:val="003A5FFC"/>
    <w:pPr>
      <w:numPr>
        <w:numId w:val="2"/>
      </w:numPr>
    </w:pPr>
  </w:style>
  <w:style w:type="character" w:customStyle="1" w:styleId="Heading1Char">
    <w:name w:val="Heading 1 Char"/>
    <w:basedOn w:val="DefaultParagraphFont"/>
    <w:link w:val="Heading1"/>
    <w:uiPriority w:val="9"/>
    <w:rsid w:val="00B36F28"/>
    <w:rPr>
      <w:rFonts w:ascii="Times New Roman" w:eastAsiaTheme="majorEastAsia" w:hAnsi="Times New Roman" w:cstheme="majorBidi"/>
      <w:sz w:val="24"/>
      <w:szCs w:val="32"/>
    </w:rPr>
  </w:style>
  <w:style w:type="numbering" w:customStyle="1" w:styleId="Style6">
    <w:name w:val="Style6"/>
    <w:basedOn w:val="NoList"/>
    <w:uiPriority w:val="99"/>
    <w:rsid w:val="003A5FFC"/>
    <w:pPr>
      <w:numPr>
        <w:numId w:val="3"/>
      </w:numPr>
    </w:pPr>
  </w:style>
  <w:style w:type="character" w:customStyle="1" w:styleId="Heading2Char">
    <w:name w:val="Heading 2 Char"/>
    <w:basedOn w:val="DefaultParagraphFont"/>
    <w:link w:val="Heading2"/>
    <w:uiPriority w:val="9"/>
    <w:semiHidden/>
    <w:rsid w:val="00C27E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27EAD"/>
    <w:rPr>
      <w:rFonts w:asciiTheme="majorHAnsi" w:eastAsiaTheme="majorEastAsia" w:hAnsiTheme="majorHAnsi" w:cstheme="majorBidi"/>
      <w:color w:val="1F3763" w:themeColor="accent1" w:themeShade="7F"/>
      <w:sz w:val="24"/>
      <w:szCs w:val="24"/>
    </w:rPr>
  </w:style>
  <w:style w:type="paragraph" w:styleId="NormalWeb">
    <w:name w:val="Normal (Web)"/>
    <w:basedOn w:val="Normal"/>
    <w:link w:val="NormalWebChar"/>
    <w:uiPriority w:val="99"/>
    <w:unhideWhenUsed/>
    <w:rsid w:val="00C27E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C27EAD"/>
    <w:rPr>
      <w:i/>
      <w:iCs/>
    </w:rPr>
  </w:style>
  <w:style w:type="table" w:styleId="TableGrid">
    <w:name w:val="Table Grid"/>
    <w:basedOn w:val="TableNormal"/>
    <w:uiPriority w:val="39"/>
    <w:rsid w:val="00761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5415"/>
    <w:rPr>
      <w:color w:val="0000FF"/>
      <w:u w:val="single"/>
    </w:rPr>
  </w:style>
  <w:style w:type="character" w:styleId="CommentReference">
    <w:name w:val="annotation reference"/>
    <w:basedOn w:val="DefaultParagraphFont"/>
    <w:uiPriority w:val="99"/>
    <w:semiHidden/>
    <w:unhideWhenUsed/>
    <w:rsid w:val="006B2465"/>
    <w:rPr>
      <w:sz w:val="16"/>
      <w:szCs w:val="16"/>
    </w:rPr>
  </w:style>
  <w:style w:type="paragraph" w:styleId="CommentText">
    <w:name w:val="annotation text"/>
    <w:basedOn w:val="Normal"/>
    <w:link w:val="CommentTextChar"/>
    <w:uiPriority w:val="99"/>
    <w:unhideWhenUsed/>
    <w:rsid w:val="006B2465"/>
    <w:pPr>
      <w:spacing w:line="240" w:lineRule="auto"/>
    </w:pPr>
    <w:rPr>
      <w:sz w:val="20"/>
      <w:szCs w:val="20"/>
    </w:rPr>
  </w:style>
  <w:style w:type="character" w:customStyle="1" w:styleId="CommentTextChar">
    <w:name w:val="Comment Text Char"/>
    <w:basedOn w:val="DefaultParagraphFont"/>
    <w:link w:val="CommentText"/>
    <w:uiPriority w:val="99"/>
    <w:rsid w:val="006B2465"/>
    <w:rPr>
      <w:sz w:val="20"/>
      <w:szCs w:val="20"/>
    </w:rPr>
  </w:style>
  <w:style w:type="paragraph" w:styleId="CommentSubject">
    <w:name w:val="annotation subject"/>
    <w:basedOn w:val="CommentText"/>
    <w:next w:val="CommentText"/>
    <w:link w:val="CommentSubjectChar"/>
    <w:uiPriority w:val="99"/>
    <w:semiHidden/>
    <w:unhideWhenUsed/>
    <w:rsid w:val="006B2465"/>
    <w:rPr>
      <w:b/>
      <w:bCs/>
    </w:rPr>
  </w:style>
  <w:style w:type="character" w:customStyle="1" w:styleId="CommentSubjectChar">
    <w:name w:val="Comment Subject Char"/>
    <w:basedOn w:val="CommentTextChar"/>
    <w:link w:val="CommentSubject"/>
    <w:uiPriority w:val="99"/>
    <w:semiHidden/>
    <w:rsid w:val="006B2465"/>
    <w:rPr>
      <w:b/>
      <w:bCs/>
      <w:sz w:val="20"/>
      <w:szCs w:val="20"/>
    </w:rPr>
  </w:style>
  <w:style w:type="paragraph" w:customStyle="1" w:styleId="EndNoteBibliographyTitle">
    <w:name w:val="EndNote Bibliography Title"/>
    <w:basedOn w:val="Normal"/>
    <w:link w:val="EndNoteBibliographyTitleChar"/>
    <w:rsid w:val="006F184C"/>
    <w:pPr>
      <w:spacing w:after="0"/>
      <w:jc w:val="center"/>
    </w:pPr>
    <w:rPr>
      <w:rFonts w:ascii="Times New Roman" w:hAnsi="Times New Roman" w:cs="Times New Roman"/>
      <w:noProof/>
      <w:sz w:val="24"/>
      <w:lang w:val="en-US"/>
    </w:rPr>
  </w:style>
  <w:style w:type="character" w:customStyle="1" w:styleId="NormalWebChar">
    <w:name w:val="Normal (Web) Char"/>
    <w:basedOn w:val="DefaultParagraphFont"/>
    <w:link w:val="NormalWeb"/>
    <w:uiPriority w:val="99"/>
    <w:rsid w:val="006F184C"/>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6F184C"/>
    <w:rPr>
      <w:rFonts w:ascii="Times New Roman" w:eastAsia="Times New Roman" w:hAnsi="Times New Roman" w:cs="Times New Roman"/>
      <w:noProof/>
      <w:sz w:val="24"/>
      <w:szCs w:val="24"/>
      <w:lang w:val="en-US" w:eastAsia="en-GB"/>
    </w:rPr>
  </w:style>
  <w:style w:type="paragraph" w:customStyle="1" w:styleId="EndNoteBibliography">
    <w:name w:val="EndNote Bibliography"/>
    <w:basedOn w:val="Normal"/>
    <w:link w:val="EndNoteBibliographyChar"/>
    <w:rsid w:val="006F184C"/>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NormalWebChar"/>
    <w:link w:val="EndNoteBibliography"/>
    <w:rsid w:val="006F184C"/>
    <w:rPr>
      <w:rFonts w:ascii="Times New Roman" w:eastAsia="Times New Roman" w:hAnsi="Times New Roman" w:cs="Times New Roman"/>
      <w:noProof/>
      <w:sz w:val="24"/>
      <w:szCs w:val="24"/>
      <w:lang w:val="en-US" w:eastAsia="en-GB"/>
    </w:rPr>
  </w:style>
  <w:style w:type="character" w:styleId="UnresolvedMention">
    <w:name w:val="Unresolved Mention"/>
    <w:basedOn w:val="DefaultParagraphFont"/>
    <w:uiPriority w:val="99"/>
    <w:semiHidden/>
    <w:unhideWhenUsed/>
    <w:rsid w:val="006F184C"/>
    <w:rPr>
      <w:color w:val="605E5C"/>
      <w:shd w:val="clear" w:color="auto" w:fill="E1DFDD"/>
    </w:rPr>
  </w:style>
  <w:style w:type="paragraph" w:styleId="ListParagraph">
    <w:name w:val="List Paragraph"/>
    <w:basedOn w:val="Normal"/>
    <w:uiPriority w:val="34"/>
    <w:qFormat/>
    <w:rsid w:val="00676BD8"/>
    <w:pPr>
      <w:ind w:left="720"/>
      <w:contextualSpacing/>
    </w:pPr>
  </w:style>
  <w:style w:type="paragraph" w:customStyle="1" w:styleId="Default">
    <w:name w:val="Default"/>
    <w:rsid w:val="00532431"/>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FollowedHyperlink">
    <w:name w:val="FollowedHyperlink"/>
    <w:basedOn w:val="DefaultParagraphFont"/>
    <w:uiPriority w:val="99"/>
    <w:semiHidden/>
    <w:unhideWhenUsed/>
    <w:rsid w:val="004F23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2342">
      <w:bodyDiv w:val="1"/>
      <w:marLeft w:val="0"/>
      <w:marRight w:val="0"/>
      <w:marTop w:val="0"/>
      <w:marBottom w:val="0"/>
      <w:divBdr>
        <w:top w:val="none" w:sz="0" w:space="0" w:color="auto"/>
        <w:left w:val="none" w:sz="0" w:space="0" w:color="auto"/>
        <w:bottom w:val="none" w:sz="0" w:space="0" w:color="auto"/>
        <w:right w:val="none" w:sz="0" w:space="0" w:color="auto"/>
      </w:divBdr>
    </w:div>
    <w:div w:id="735467970">
      <w:bodyDiv w:val="1"/>
      <w:marLeft w:val="0"/>
      <w:marRight w:val="0"/>
      <w:marTop w:val="0"/>
      <w:marBottom w:val="0"/>
      <w:divBdr>
        <w:top w:val="none" w:sz="0" w:space="0" w:color="auto"/>
        <w:left w:val="none" w:sz="0" w:space="0" w:color="auto"/>
        <w:bottom w:val="none" w:sz="0" w:space="0" w:color="auto"/>
        <w:right w:val="none" w:sz="0" w:space="0" w:color="auto"/>
      </w:divBdr>
    </w:div>
    <w:div w:id="965814313">
      <w:bodyDiv w:val="1"/>
      <w:marLeft w:val="0"/>
      <w:marRight w:val="0"/>
      <w:marTop w:val="0"/>
      <w:marBottom w:val="0"/>
      <w:divBdr>
        <w:top w:val="none" w:sz="0" w:space="0" w:color="auto"/>
        <w:left w:val="none" w:sz="0" w:space="0" w:color="auto"/>
        <w:bottom w:val="none" w:sz="0" w:space="0" w:color="auto"/>
        <w:right w:val="none" w:sz="0" w:space="0" w:color="auto"/>
      </w:divBdr>
      <w:divsChild>
        <w:div w:id="131483388">
          <w:marLeft w:val="0"/>
          <w:marRight w:val="0"/>
          <w:marTop w:val="0"/>
          <w:marBottom w:val="0"/>
          <w:divBdr>
            <w:top w:val="none" w:sz="0" w:space="0" w:color="auto"/>
            <w:left w:val="none" w:sz="0" w:space="0" w:color="auto"/>
            <w:bottom w:val="none" w:sz="0" w:space="0" w:color="auto"/>
            <w:right w:val="none" w:sz="0" w:space="0" w:color="auto"/>
          </w:divBdr>
          <w:divsChild>
            <w:div w:id="6833514">
              <w:marLeft w:val="0"/>
              <w:marRight w:val="0"/>
              <w:marTop w:val="0"/>
              <w:marBottom w:val="0"/>
              <w:divBdr>
                <w:top w:val="none" w:sz="0" w:space="0" w:color="auto"/>
                <w:left w:val="none" w:sz="0" w:space="0" w:color="auto"/>
                <w:bottom w:val="none" w:sz="0" w:space="0" w:color="auto"/>
                <w:right w:val="none" w:sz="0" w:space="0" w:color="auto"/>
              </w:divBdr>
              <w:divsChild>
                <w:div w:id="409545471">
                  <w:marLeft w:val="0"/>
                  <w:marRight w:val="0"/>
                  <w:marTop w:val="0"/>
                  <w:marBottom w:val="0"/>
                  <w:divBdr>
                    <w:top w:val="none" w:sz="0" w:space="0" w:color="auto"/>
                    <w:left w:val="none" w:sz="0" w:space="0" w:color="auto"/>
                    <w:bottom w:val="none" w:sz="0" w:space="0" w:color="auto"/>
                    <w:right w:val="none" w:sz="0" w:space="0" w:color="auto"/>
                  </w:divBdr>
                  <w:divsChild>
                    <w:div w:id="972059864">
                      <w:marLeft w:val="0"/>
                      <w:marRight w:val="0"/>
                      <w:marTop w:val="0"/>
                      <w:marBottom w:val="0"/>
                      <w:divBdr>
                        <w:top w:val="none" w:sz="0" w:space="0" w:color="auto"/>
                        <w:left w:val="none" w:sz="0" w:space="0" w:color="auto"/>
                        <w:bottom w:val="none" w:sz="0" w:space="0" w:color="auto"/>
                        <w:right w:val="none" w:sz="0" w:space="0" w:color="auto"/>
                      </w:divBdr>
                    </w:div>
                    <w:div w:id="31272451">
                      <w:marLeft w:val="0"/>
                      <w:marRight w:val="0"/>
                      <w:marTop w:val="0"/>
                      <w:marBottom w:val="0"/>
                      <w:divBdr>
                        <w:top w:val="none" w:sz="0" w:space="0" w:color="auto"/>
                        <w:left w:val="none" w:sz="0" w:space="0" w:color="auto"/>
                        <w:bottom w:val="none" w:sz="0" w:space="0" w:color="auto"/>
                        <w:right w:val="none" w:sz="0" w:space="0" w:color="auto"/>
                      </w:divBdr>
                      <w:divsChild>
                        <w:div w:id="706419050">
                          <w:marLeft w:val="0"/>
                          <w:marRight w:val="0"/>
                          <w:marTop w:val="0"/>
                          <w:marBottom w:val="0"/>
                          <w:divBdr>
                            <w:top w:val="none" w:sz="0" w:space="0" w:color="auto"/>
                            <w:left w:val="none" w:sz="0" w:space="0" w:color="auto"/>
                            <w:bottom w:val="none" w:sz="0" w:space="0" w:color="auto"/>
                            <w:right w:val="none" w:sz="0" w:space="0" w:color="auto"/>
                          </w:divBdr>
                        </w:div>
                      </w:divsChild>
                    </w:div>
                    <w:div w:id="789326804">
                      <w:marLeft w:val="0"/>
                      <w:marRight w:val="0"/>
                      <w:marTop w:val="0"/>
                      <w:marBottom w:val="0"/>
                      <w:divBdr>
                        <w:top w:val="none" w:sz="0" w:space="0" w:color="auto"/>
                        <w:left w:val="none" w:sz="0" w:space="0" w:color="auto"/>
                        <w:bottom w:val="none" w:sz="0" w:space="0" w:color="auto"/>
                        <w:right w:val="none" w:sz="0" w:space="0" w:color="auto"/>
                      </w:divBdr>
                      <w:divsChild>
                        <w:div w:id="1721979280">
                          <w:marLeft w:val="0"/>
                          <w:marRight w:val="0"/>
                          <w:marTop w:val="0"/>
                          <w:marBottom w:val="0"/>
                          <w:divBdr>
                            <w:top w:val="none" w:sz="0" w:space="0" w:color="auto"/>
                            <w:left w:val="none" w:sz="0" w:space="0" w:color="auto"/>
                            <w:bottom w:val="none" w:sz="0" w:space="0" w:color="auto"/>
                            <w:right w:val="none" w:sz="0" w:space="0" w:color="auto"/>
                          </w:divBdr>
                        </w:div>
                      </w:divsChild>
                    </w:div>
                    <w:div w:id="1541434792">
                      <w:marLeft w:val="0"/>
                      <w:marRight w:val="0"/>
                      <w:marTop w:val="0"/>
                      <w:marBottom w:val="0"/>
                      <w:divBdr>
                        <w:top w:val="none" w:sz="0" w:space="0" w:color="auto"/>
                        <w:left w:val="none" w:sz="0" w:space="0" w:color="auto"/>
                        <w:bottom w:val="none" w:sz="0" w:space="0" w:color="auto"/>
                        <w:right w:val="none" w:sz="0" w:space="0" w:color="auto"/>
                      </w:divBdr>
                      <w:divsChild>
                        <w:div w:id="1630092445">
                          <w:marLeft w:val="0"/>
                          <w:marRight w:val="0"/>
                          <w:marTop w:val="0"/>
                          <w:marBottom w:val="0"/>
                          <w:divBdr>
                            <w:top w:val="none" w:sz="0" w:space="0" w:color="auto"/>
                            <w:left w:val="none" w:sz="0" w:space="0" w:color="auto"/>
                            <w:bottom w:val="none" w:sz="0" w:space="0" w:color="auto"/>
                            <w:right w:val="none" w:sz="0" w:space="0" w:color="auto"/>
                          </w:divBdr>
                        </w:div>
                      </w:divsChild>
                    </w:div>
                    <w:div w:id="1592153561">
                      <w:marLeft w:val="0"/>
                      <w:marRight w:val="0"/>
                      <w:marTop w:val="0"/>
                      <w:marBottom w:val="0"/>
                      <w:divBdr>
                        <w:top w:val="none" w:sz="0" w:space="0" w:color="auto"/>
                        <w:left w:val="none" w:sz="0" w:space="0" w:color="auto"/>
                        <w:bottom w:val="none" w:sz="0" w:space="0" w:color="auto"/>
                        <w:right w:val="none" w:sz="0" w:space="0" w:color="auto"/>
                      </w:divBdr>
                    </w:div>
                    <w:div w:id="2084328858">
                      <w:marLeft w:val="0"/>
                      <w:marRight w:val="0"/>
                      <w:marTop w:val="0"/>
                      <w:marBottom w:val="0"/>
                      <w:divBdr>
                        <w:top w:val="none" w:sz="0" w:space="0" w:color="auto"/>
                        <w:left w:val="none" w:sz="0" w:space="0" w:color="auto"/>
                        <w:bottom w:val="none" w:sz="0" w:space="0" w:color="auto"/>
                        <w:right w:val="none" w:sz="0" w:space="0" w:color="auto"/>
                      </w:divBdr>
                    </w:div>
                    <w:div w:id="41556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525358">
          <w:marLeft w:val="0"/>
          <w:marRight w:val="0"/>
          <w:marTop w:val="0"/>
          <w:marBottom w:val="0"/>
          <w:divBdr>
            <w:top w:val="none" w:sz="0" w:space="0" w:color="auto"/>
            <w:left w:val="none" w:sz="0" w:space="0" w:color="auto"/>
            <w:bottom w:val="none" w:sz="0" w:space="0" w:color="auto"/>
            <w:right w:val="none" w:sz="0" w:space="0" w:color="auto"/>
          </w:divBdr>
          <w:divsChild>
            <w:div w:id="1342122061">
              <w:marLeft w:val="0"/>
              <w:marRight w:val="0"/>
              <w:marTop w:val="0"/>
              <w:marBottom w:val="0"/>
              <w:divBdr>
                <w:top w:val="none" w:sz="0" w:space="0" w:color="auto"/>
                <w:left w:val="none" w:sz="0" w:space="0" w:color="auto"/>
                <w:bottom w:val="none" w:sz="0" w:space="0" w:color="auto"/>
                <w:right w:val="none" w:sz="0" w:space="0" w:color="auto"/>
              </w:divBdr>
              <w:divsChild>
                <w:div w:id="75060562">
                  <w:marLeft w:val="0"/>
                  <w:marRight w:val="0"/>
                  <w:marTop w:val="0"/>
                  <w:marBottom w:val="0"/>
                  <w:divBdr>
                    <w:top w:val="none" w:sz="0" w:space="0" w:color="auto"/>
                    <w:left w:val="none" w:sz="0" w:space="0" w:color="auto"/>
                    <w:bottom w:val="none" w:sz="0" w:space="0" w:color="auto"/>
                    <w:right w:val="none" w:sz="0" w:space="0" w:color="auto"/>
                  </w:divBdr>
                  <w:divsChild>
                    <w:div w:id="1938440437">
                      <w:marLeft w:val="0"/>
                      <w:marRight w:val="0"/>
                      <w:marTop w:val="0"/>
                      <w:marBottom w:val="0"/>
                      <w:divBdr>
                        <w:top w:val="none" w:sz="0" w:space="0" w:color="auto"/>
                        <w:left w:val="none" w:sz="0" w:space="0" w:color="auto"/>
                        <w:bottom w:val="none" w:sz="0" w:space="0" w:color="auto"/>
                        <w:right w:val="none" w:sz="0" w:space="0" w:color="auto"/>
                      </w:divBdr>
                      <w:divsChild>
                        <w:div w:id="693699151">
                          <w:marLeft w:val="0"/>
                          <w:marRight w:val="0"/>
                          <w:marTop w:val="0"/>
                          <w:marBottom w:val="0"/>
                          <w:divBdr>
                            <w:top w:val="none" w:sz="0" w:space="0" w:color="auto"/>
                            <w:left w:val="none" w:sz="0" w:space="0" w:color="auto"/>
                            <w:bottom w:val="none" w:sz="0" w:space="0" w:color="auto"/>
                            <w:right w:val="none" w:sz="0" w:space="0" w:color="auto"/>
                          </w:divBdr>
                          <w:divsChild>
                            <w:div w:id="2112508766">
                              <w:marLeft w:val="0"/>
                              <w:marRight w:val="0"/>
                              <w:marTop w:val="0"/>
                              <w:marBottom w:val="0"/>
                              <w:divBdr>
                                <w:top w:val="none" w:sz="0" w:space="0" w:color="auto"/>
                                <w:left w:val="none" w:sz="0" w:space="0" w:color="auto"/>
                                <w:bottom w:val="none" w:sz="0" w:space="0" w:color="auto"/>
                                <w:right w:val="none" w:sz="0" w:space="0" w:color="auto"/>
                              </w:divBdr>
                              <w:divsChild>
                                <w:div w:id="1715810190">
                                  <w:marLeft w:val="0"/>
                                  <w:marRight w:val="0"/>
                                  <w:marTop w:val="30"/>
                                  <w:marBottom w:val="0"/>
                                  <w:divBdr>
                                    <w:top w:val="none" w:sz="0" w:space="0" w:color="auto"/>
                                    <w:left w:val="none" w:sz="0" w:space="0" w:color="auto"/>
                                    <w:bottom w:val="none" w:sz="0" w:space="0" w:color="auto"/>
                                    <w:right w:val="none" w:sz="0" w:space="0" w:color="auto"/>
                                  </w:divBdr>
                                </w:div>
                                <w:div w:id="2049643830">
                                  <w:marLeft w:val="0"/>
                                  <w:marRight w:val="0"/>
                                  <w:marTop w:val="30"/>
                                  <w:marBottom w:val="0"/>
                                  <w:divBdr>
                                    <w:top w:val="none" w:sz="0" w:space="0" w:color="auto"/>
                                    <w:left w:val="none" w:sz="0" w:space="0" w:color="auto"/>
                                    <w:bottom w:val="none" w:sz="0" w:space="0" w:color="auto"/>
                                    <w:right w:val="none" w:sz="0" w:space="0" w:color="auto"/>
                                  </w:divBdr>
                                </w:div>
                                <w:div w:id="1487014786">
                                  <w:marLeft w:val="0"/>
                                  <w:marRight w:val="0"/>
                                  <w:marTop w:val="30"/>
                                  <w:marBottom w:val="0"/>
                                  <w:divBdr>
                                    <w:top w:val="none" w:sz="0" w:space="0" w:color="auto"/>
                                    <w:left w:val="none" w:sz="0" w:space="0" w:color="auto"/>
                                    <w:bottom w:val="none" w:sz="0" w:space="0" w:color="auto"/>
                                    <w:right w:val="none" w:sz="0" w:space="0" w:color="auto"/>
                                  </w:divBdr>
                                </w:div>
                              </w:divsChild>
                            </w:div>
                            <w:div w:id="1142387561">
                              <w:marLeft w:val="0"/>
                              <w:marRight w:val="0"/>
                              <w:marTop w:val="0"/>
                              <w:marBottom w:val="0"/>
                              <w:divBdr>
                                <w:top w:val="none" w:sz="0" w:space="0" w:color="auto"/>
                                <w:left w:val="none" w:sz="0" w:space="0" w:color="auto"/>
                                <w:bottom w:val="none" w:sz="0" w:space="0" w:color="auto"/>
                                <w:right w:val="none" w:sz="0" w:space="0" w:color="auto"/>
                              </w:divBdr>
                              <w:divsChild>
                                <w:div w:id="1303386963">
                                  <w:marLeft w:val="0"/>
                                  <w:marRight w:val="0"/>
                                  <w:marTop w:val="30"/>
                                  <w:marBottom w:val="0"/>
                                  <w:divBdr>
                                    <w:top w:val="none" w:sz="0" w:space="0" w:color="auto"/>
                                    <w:left w:val="none" w:sz="0" w:space="0" w:color="auto"/>
                                    <w:bottom w:val="none" w:sz="0" w:space="0" w:color="auto"/>
                                    <w:right w:val="none" w:sz="0" w:space="0" w:color="auto"/>
                                  </w:divBdr>
                                </w:div>
                                <w:div w:id="1420062624">
                                  <w:marLeft w:val="0"/>
                                  <w:marRight w:val="0"/>
                                  <w:marTop w:val="30"/>
                                  <w:marBottom w:val="0"/>
                                  <w:divBdr>
                                    <w:top w:val="none" w:sz="0" w:space="0" w:color="auto"/>
                                    <w:left w:val="none" w:sz="0" w:space="0" w:color="auto"/>
                                    <w:bottom w:val="none" w:sz="0" w:space="0" w:color="auto"/>
                                    <w:right w:val="none" w:sz="0" w:space="0" w:color="auto"/>
                                  </w:divBdr>
                                </w:div>
                                <w:div w:id="122122750">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3574233">
      <w:bodyDiv w:val="1"/>
      <w:marLeft w:val="0"/>
      <w:marRight w:val="0"/>
      <w:marTop w:val="0"/>
      <w:marBottom w:val="0"/>
      <w:divBdr>
        <w:top w:val="none" w:sz="0" w:space="0" w:color="auto"/>
        <w:left w:val="none" w:sz="0" w:space="0" w:color="auto"/>
        <w:bottom w:val="none" w:sz="0" w:space="0" w:color="auto"/>
        <w:right w:val="none" w:sz="0" w:space="0" w:color="auto"/>
      </w:divBdr>
      <w:divsChild>
        <w:div w:id="899055270">
          <w:marLeft w:val="0"/>
          <w:marRight w:val="0"/>
          <w:marTop w:val="0"/>
          <w:marBottom w:val="0"/>
          <w:divBdr>
            <w:top w:val="none" w:sz="0" w:space="0" w:color="auto"/>
            <w:left w:val="none" w:sz="0" w:space="0" w:color="auto"/>
            <w:bottom w:val="none" w:sz="0" w:space="0" w:color="auto"/>
            <w:right w:val="none" w:sz="0" w:space="0" w:color="auto"/>
          </w:divBdr>
        </w:div>
        <w:div w:id="1416248938">
          <w:marLeft w:val="0"/>
          <w:marRight w:val="0"/>
          <w:marTop w:val="0"/>
          <w:marBottom w:val="0"/>
          <w:divBdr>
            <w:top w:val="none" w:sz="0" w:space="0" w:color="auto"/>
            <w:left w:val="none" w:sz="0" w:space="0" w:color="auto"/>
            <w:bottom w:val="none" w:sz="0" w:space="0" w:color="auto"/>
            <w:right w:val="none" w:sz="0" w:space="0" w:color="auto"/>
          </w:divBdr>
        </w:div>
        <w:div w:id="1881552044">
          <w:marLeft w:val="0"/>
          <w:marRight w:val="0"/>
          <w:marTop w:val="0"/>
          <w:marBottom w:val="0"/>
          <w:divBdr>
            <w:top w:val="none" w:sz="0" w:space="0" w:color="auto"/>
            <w:left w:val="none" w:sz="0" w:space="0" w:color="auto"/>
            <w:bottom w:val="none" w:sz="0" w:space="0" w:color="auto"/>
            <w:right w:val="none" w:sz="0" w:space="0" w:color="auto"/>
          </w:divBdr>
        </w:div>
        <w:div w:id="810945982">
          <w:marLeft w:val="0"/>
          <w:marRight w:val="0"/>
          <w:marTop w:val="0"/>
          <w:marBottom w:val="0"/>
          <w:divBdr>
            <w:top w:val="none" w:sz="0" w:space="0" w:color="auto"/>
            <w:left w:val="none" w:sz="0" w:space="0" w:color="auto"/>
            <w:bottom w:val="none" w:sz="0" w:space="0" w:color="auto"/>
            <w:right w:val="none" w:sz="0" w:space="0" w:color="auto"/>
          </w:divBdr>
        </w:div>
      </w:divsChild>
    </w:div>
    <w:div w:id="1122919734">
      <w:bodyDiv w:val="1"/>
      <w:marLeft w:val="0"/>
      <w:marRight w:val="0"/>
      <w:marTop w:val="0"/>
      <w:marBottom w:val="0"/>
      <w:divBdr>
        <w:top w:val="none" w:sz="0" w:space="0" w:color="auto"/>
        <w:left w:val="none" w:sz="0" w:space="0" w:color="auto"/>
        <w:bottom w:val="none" w:sz="0" w:space="0" w:color="auto"/>
        <w:right w:val="none" w:sz="0" w:space="0" w:color="auto"/>
      </w:divBdr>
    </w:div>
    <w:div w:id="1187907192">
      <w:bodyDiv w:val="1"/>
      <w:marLeft w:val="0"/>
      <w:marRight w:val="0"/>
      <w:marTop w:val="0"/>
      <w:marBottom w:val="0"/>
      <w:divBdr>
        <w:top w:val="none" w:sz="0" w:space="0" w:color="auto"/>
        <w:left w:val="none" w:sz="0" w:space="0" w:color="auto"/>
        <w:bottom w:val="none" w:sz="0" w:space="0" w:color="auto"/>
        <w:right w:val="none" w:sz="0" w:space="0" w:color="auto"/>
      </w:divBdr>
      <w:divsChild>
        <w:div w:id="562063964">
          <w:marLeft w:val="0"/>
          <w:marRight w:val="0"/>
          <w:marTop w:val="0"/>
          <w:marBottom w:val="0"/>
          <w:divBdr>
            <w:top w:val="none" w:sz="0" w:space="0" w:color="auto"/>
            <w:left w:val="none" w:sz="0" w:space="0" w:color="auto"/>
            <w:bottom w:val="none" w:sz="0" w:space="0" w:color="auto"/>
            <w:right w:val="none" w:sz="0" w:space="0" w:color="auto"/>
          </w:divBdr>
          <w:divsChild>
            <w:div w:id="79564021">
              <w:marLeft w:val="0"/>
              <w:marRight w:val="0"/>
              <w:marTop w:val="0"/>
              <w:marBottom w:val="0"/>
              <w:divBdr>
                <w:top w:val="none" w:sz="0" w:space="0" w:color="auto"/>
                <w:left w:val="none" w:sz="0" w:space="0" w:color="auto"/>
                <w:bottom w:val="none" w:sz="0" w:space="0" w:color="auto"/>
                <w:right w:val="none" w:sz="0" w:space="0" w:color="auto"/>
              </w:divBdr>
              <w:divsChild>
                <w:div w:id="423305435">
                  <w:marLeft w:val="0"/>
                  <w:marRight w:val="0"/>
                  <w:marTop w:val="0"/>
                  <w:marBottom w:val="0"/>
                  <w:divBdr>
                    <w:top w:val="none" w:sz="0" w:space="0" w:color="auto"/>
                    <w:left w:val="none" w:sz="0" w:space="0" w:color="auto"/>
                    <w:bottom w:val="none" w:sz="0" w:space="0" w:color="auto"/>
                    <w:right w:val="none" w:sz="0" w:space="0" w:color="auto"/>
                  </w:divBdr>
                  <w:divsChild>
                    <w:div w:id="185412439">
                      <w:marLeft w:val="0"/>
                      <w:marRight w:val="0"/>
                      <w:marTop w:val="0"/>
                      <w:marBottom w:val="0"/>
                      <w:divBdr>
                        <w:top w:val="none" w:sz="0" w:space="0" w:color="auto"/>
                        <w:left w:val="none" w:sz="0" w:space="0" w:color="auto"/>
                        <w:bottom w:val="none" w:sz="0" w:space="0" w:color="auto"/>
                        <w:right w:val="none" w:sz="0" w:space="0" w:color="auto"/>
                      </w:divBdr>
                    </w:div>
                    <w:div w:id="1996492923">
                      <w:marLeft w:val="0"/>
                      <w:marRight w:val="0"/>
                      <w:marTop w:val="0"/>
                      <w:marBottom w:val="0"/>
                      <w:divBdr>
                        <w:top w:val="none" w:sz="0" w:space="0" w:color="auto"/>
                        <w:left w:val="none" w:sz="0" w:space="0" w:color="auto"/>
                        <w:bottom w:val="none" w:sz="0" w:space="0" w:color="auto"/>
                        <w:right w:val="none" w:sz="0" w:space="0" w:color="auto"/>
                      </w:divBdr>
                      <w:divsChild>
                        <w:div w:id="2119174771">
                          <w:marLeft w:val="0"/>
                          <w:marRight w:val="0"/>
                          <w:marTop w:val="0"/>
                          <w:marBottom w:val="0"/>
                          <w:divBdr>
                            <w:top w:val="none" w:sz="0" w:space="0" w:color="auto"/>
                            <w:left w:val="none" w:sz="0" w:space="0" w:color="auto"/>
                            <w:bottom w:val="none" w:sz="0" w:space="0" w:color="auto"/>
                            <w:right w:val="none" w:sz="0" w:space="0" w:color="auto"/>
                          </w:divBdr>
                        </w:div>
                      </w:divsChild>
                    </w:div>
                    <w:div w:id="576017224">
                      <w:marLeft w:val="0"/>
                      <w:marRight w:val="0"/>
                      <w:marTop w:val="0"/>
                      <w:marBottom w:val="0"/>
                      <w:divBdr>
                        <w:top w:val="none" w:sz="0" w:space="0" w:color="auto"/>
                        <w:left w:val="none" w:sz="0" w:space="0" w:color="auto"/>
                        <w:bottom w:val="none" w:sz="0" w:space="0" w:color="auto"/>
                        <w:right w:val="none" w:sz="0" w:space="0" w:color="auto"/>
                      </w:divBdr>
                      <w:divsChild>
                        <w:div w:id="1888952029">
                          <w:marLeft w:val="0"/>
                          <w:marRight w:val="0"/>
                          <w:marTop w:val="0"/>
                          <w:marBottom w:val="0"/>
                          <w:divBdr>
                            <w:top w:val="none" w:sz="0" w:space="0" w:color="auto"/>
                            <w:left w:val="none" w:sz="0" w:space="0" w:color="auto"/>
                            <w:bottom w:val="none" w:sz="0" w:space="0" w:color="auto"/>
                            <w:right w:val="none" w:sz="0" w:space="0" w:color="auto"/>
                          </w:divBdr>
                        </w:div>
                      </w:divsChild>
                    </w:div>
                    <w:div w:id="1596788676">
                      <w:marLeft w:val="0"/>
                      <w:marRight w:val="0"/>
                      <w:marTop w:val="0"/>
                      <w:marBottom w:val="0"/>
                      <w:divBdr>
                        <w:top w:val="none" w:sz="0" w:space="0" w:color="auto"/>
                        <w:left w:val="none" w:sz="0" w:space="0" w:color="auto"/>
                        <w:bottom w:val="none" w:sz="0" w:space="0" w:color="auto"/>
                        <w:right w:val="none" w:sz="0" w:space="0" w:color="auto"/>
                      </w:divBdr>
                      <w:divsChild>
                        <w:div w:id="1925139207">
                          <w:marLeft w:val="0"/>
                          <w:marRight w:val="0"/>
                          <w:marTop w:val="0"/>
                          <w:marBottom w:val="0"/>
                          <w:divBdr>
                            <w:top w:val="none" w:sz="0" w:space="0" w:color="auto"/>
                            <w:left w:val="none" w:sz="0" w:space="0" w:color="auto"/>
                            <w:bottom w:val="none" w:sz="0" w:space="0" w:color="auto"/>
                            <w:right w:val="none" w:sz="0" w:space="0" w:color="auto"/>
                          </w:divBdr>
                        </w:div>
                      </w:divsChild>
                    </w:div>
                    <w:div w:id="1811631900">
                      <w:marLeft w:val="0"/>
                      <w:marRight w:val="0"/>
                      <w:marTop w:val="0"/>
                      <w:marBottom w:val="0"/>
                      <w:divBdr>
                        <w:top w:val="none" w:sz="0" w:space="0" w:color="auto"/>
                        <w:left w:val="none" w:sz="0" w:space="0" w:color="auto"/>
                        <w:bottom w:val="none" w:sz="0" w:space="0" w:color="auto"/>
                        <w:right w:val="none" w:sz="0" w:space="0" w:color="auto"/>
                      </w:divBdr>
                    </w:div>
                    <w:div w:id="340621872">
                      <w:marLeft w:val="0"/>
                      <w:marRight w:val="0"/>
                      <w:marTop w:val="0"/>
                      <w:marBottom w:val="0"/>
                      <w:divBdr>
                        <w:top w:val="none" w:sz="0" w:space="0" w:color="auto"/>
                        <w:left w:val="none" w:sz="0" w:space="0" w:color="auto"/>
                        <w:bottom w:val="none" w:sz="0" w:space="0" w:color="auto"/>
                        <w:right w:val="none" w:sz="0" w:space="0" w:color="auto"/>
                      </w:divBdr>
                    </w:div>
                    <w:div w:id="97787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236731">
          <w:marLeft w:val="0"/>
          <w:marRight w:val="0"/>
          <w:marTop w:val="0"/>
          <w:marBottom w:val="0"/>
          <w:divBdr>
            <w:top w:val="none" w:sz="0" w:space="0" w:color="auto"/>
            <w:left w:val="none" w:sz="0" w:space="0" w:color="auto"/>
            <w:bottom w:val="none" w:sz="0" w:space="0" w:color="auto"/>
            <w:right w:val="none" w:sz="0" w:space="0" w:color="auto"/>
          </w:divBdr>
          <w:divsChild>
            <w:div w:id="2022270464">
              <w:marLeft w:val="0"/>
              <w:marRight w:val="0"/>
              <w:marTop w:val="0"/>
              <w:marBottom w:val="0"/>
              <w:divBdr>
                <w:top w:val="none" w:sz="0" w:space="0" w:color="auto"/>
                <w:left w:val="none" w:sz="0" w:space="0" w:color="auto"/>
                <w:bottom w:val="none" w:sz="0" w:space="0" w:color="auto"/>
                <w:right w:val="none" w:sz="0" w:space="0" w:color="auto"/>
              </w:divBdr>
              <w:divsChild>
                <w:div w:id="1597204947">
                  <w:marLeft w:val="0"/>
                  <w:marRight w:val="0"/>
                  <w:marTop w:val="0"/>
                  <w:marBottom w:val="0"/>
                  <w:divBdr>
                    <w:top w:val="none" w:sz="0" w:space="0" w:color="auto"/>
                    <w:left w:val="none" w:sz="0" w:space="0" w:color="auto"/>
                    <w:bottom w:val="none" w:sz="0" w:space="0" w:color="auto"/>
                    <w:right w:val="none" w:sz="0" w:space="0" w:color="auto"/>
                  </w:divBdr>
                  <w:divsChild>
                    <w:div w:id="243300910">
                      <w:marLeft w:val="0"/>
                      <w:marRight w:val="0"/>
                      <w:marTop w:val="0"/>
                      <w:marBottom w:val="0"/>
                      <w:divBdr>
                        <w:top w:val="none" w:sz="0" w:space="0" w:color="auto"/>
                        <w:left w:val="none" w:sz="0" w:space="0" w:color="auto"/>
                        <w:bottom w:val="none" w:sz="0" w:space="0" w:color="auto"/>
                        <w:right w:val="none" w:sz="0" w:space="0" w:color="auto"/>
                      </w:divBdr>
                      <w:divsChild>
                        <w:div w:id="1990597766">
                          <w:marLeft w:val="0"/>
                          <w:marRight w:val="0"/>
                          <w:marTop w:val="0"/>
                          <w:marBottom w:val="0"/>
                          <w:divBdr>
                            <w:top w:val="none" w:sz="0" w:space="0" w:color="auto"/>
                            <w:left w:val="none" w:sz="0" w:space="0" w:color="auto"/>
                            <w:bottom w:val="none" w:sz="0" w:space="0" w:color="auto"/>
                            <w:right w:val="none" w:sz="0" w:space="0" w:color="auto"/>
                          </w:divBdr>
                          <w:divsChild>
                            <w:div w:id="1769159498">
                              <w:marLeft w:val="0"/>
                              <w:marRight w:val="0"/>
                              <w:marTop w:val="0"/>
                              <w:marBottom w:val="0"/>
                              <w:divBdr>
                                <w:top w:val="none" w:sz="0" w:space="0" w:color="auto"/>
                                <w:left w:val="none" w:sz="0" w:space="0" w:color="auto"/>
                                <w:bottom w:val="none" w:sz="0" w:space="0" w:color="auto"/>
                                <w:right w:val="none" w:sz="0" w:space="0" w:color="auto"/>
                              </w:divBdr>
                              <w:divsChild>
                                <w:div w:id="1708949489">
                                  <w:marLeft w:val="0"/>
                                  <w:marRight w:val="0"/>
                                  <w:marTop w:val="30"/>
                                  <w:marBottom w:val="0"/>
                                  <w:divBdr>
                                    <w:top w:val="none" w:sz="0" w:space="0" w:color="auto"/>
                                    <w:left w:val="none" w:sz="0" w:space="0" w:color="auto"/>
                                    <w:bottom w:val="none" w:sz="0" w:space="0" w:color="auto"/>
                                    <w:right w:val="none" w:sz="0" w:space="0" w:color="auto"/>
                                  </w:divBdr>
                                </w:div>
                                <w:div w:id="22292700">
                                  <w:marLeft w:val="0"/>
                                  <w:marRight w:val="0"/>
                                  <w:marTop w:val="30"/>
                                  <w:marBottom w:val="0"/>
                                  <w:divBdr>
                                    <w:top w:val="none" w:sz="0" w:space="0" w:color="auto"/>
                                    <w:left w:val="none" w:sz="0" w:space="0" w:color="auto"/>
                                    <w:bottom w:val="none" w:sz="0" w:space="0" w:color="auto"/>
                                    <w:right w:val="none" w:sz="0" w:space="0" w:color="auto"/>
                                  </w:divBdr>
                                </w:div>
                                <w:div w:id="222255683">
                                  <w:marLeft w:val="0"/>
                                  <w:marRight w:val="0"/>
                                  <w:marTop w:val="30"/>
                                  <w:marBottom w:val="0"/>
                                  <w:divBdr>
                                    <w:top w:val="none" w:sz="0" w:space="0" w:color="auto"/>
                                    <w:left w:val="none" w:sz="0" w:space="0" w:color="auto"/>
                                    <w:bottom w:val="none" w:sz="0" w:space="0" w:color="auto"/>
                                    <w:right w:val="none" w:sz="0" w:space="0" w:color="auto"/>
                                  </w:divBdr>
                                </w:div>
                              </w:divsChild>
                            </w:div>
                            <w:div w:id="1663729165">
                              <w:marLeft w:val="0"/>
                              <w:marRight w:val="0"/>
                              <w:marTop w:val="0"/>
                              <w:marBottom w:val="0"/>
                              <w:divBdr>
                                <w:top w:val="none" w:sz="0" w:space="0" w:color="auto"/>
                                <w:left w:val="none" w:sz="0" w:space="0" w:color="auto"/>
                                <w:bottom w:val="none" w:sz="0" w:space="0" w:color="auto"/>
                                <w:right w:val="none" w:sz="0" w:space="0" w:color="auto"/>
                              </w:divBdr>
                              <w:divsChild>
                                <w:div w:id="967276277">
                                  <w:marLeft w:val="0"/>
                                  <w:marRight w:val="0"/>
                                  <w:marTop w:val="30"/>
                                  <w:marBottom w:val="0"/>
                                  <w:divBdr>
                                    <w:top w:val="none" w:sz="0" w:space="0" w:color="auto"/>
                                    <w:left w:val="none" w:sz="0" w:space="0" w:color="auto"/>
                                    <w:bottom w:val="none" w:sz="0" w:space="0" w:color="auto"/>
                                    <w:right w:val="none" w:sz="0" w:space="0" w:color="auto"/>
                                  </w:divBdr>
                                </w:div>
                                <w:div w:id="925580674">
                                  <w:marLeft w:val="0"/>
                                  <w:marRight w:val="0"/>
                                  <w:marTop w:val="30"/>
                                  <w:marBottom w:val="0"/>
                                  <w:divBdr>
                                    <w:top w:val="none" w:sz="0" w:space="0" w:color="auto"/>
                                    <w:left w:val="none" w:sz="0" w:space="0" w:color="auto"/>
                                    <w:bottom w:val="none" w:sz="0" w:space="0" w:color="auto"/>
                                    <w:right w:val="none" w:sz="0" w:space="0" w:color="auto"/>
                                  </w:divBdr>
                                </w:div>
                                <w:div w:id="75799170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5134073">
      <w:bodyDiv w:val="1"/>
      <w:marLeft w:val="0"/>
      <w:marRight w:val="0"/>
      <w:marTop w:val="0"/>
      <w:marBottom w:val="0"/>
      <w:divBdr>
        <w:top w:val="none" w:sz="0" w:space="0" w:color="auto"/>
        <w:left w:val="none" w:sz="0" w:space="0" w:color="auto"/>
        <w:bottom w:val="none" w:sz="0" w:space="0" w:color="auto"/>
        <w:right w:val="none" w:sz="0" w:space="0" w:color="auto"/>
      </w:divBdr>
    </w:div>
    <w:div w:id="1569073695">
      <w:bodyDiv w:val="1"/>
      <w:marLeft w:val="0"/>
      <w:marRight w:val="0"/>
      <w:marTop w:val="0"/>
      <w:marBottom w:val="0"/>
      <w:divBdr>
        <w:top w:val="none" w:sz="0" w:space="0" w:color="auto"/>
        <w:left w:val="none" w:sz="0" w:space="0" w:color="auto"/>
        <w:bottom w:val="none" w:sz="0" w:space="0" w:color="auto"/>
        <w:right w:val="none" w:sz="0" w:space="0" w:color="auto"/>
      </w:divBdr>
    </w:div>
    <w:div w:id="1776512434">
      <w:bodyDiv w:val="1"/>
      <w:marLeft w:val="0"/>
      <w:marRight w:val="0"/>
      <w:marTop w:val="0"/>
      <w:marBottom w:val="0"/>
      <w:divBdr>
        <w:top w:val="none" w:sz="0" w:space="0" w:color="auto"/>
        <w:left w:val="none" w:sz="0" w:space="0" w:color="auto"/>
        <w:bottom w:val="none" w:sz="0" w:space="0" w:color="auto"/>
        <w:right w:val="none" w:sz="0" w:space="0" w:color="auto"/>
      </w:divBdr>
    </w:div>
    <w:div w:id="193103932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0">
          <w:marLeft w:val="0"/>
          <w:marRight w:val="0"/>
          <w:marTop w:val="0"/>
          <w:marBottom w:val="0"/>
          <w:divBdr>
            <w:top w:val="none" w:sz="0" w:space="0" w:color="auto"/>
            <w:left w:val="none" w:sz="0" w:space="0" w:color="auto"/>
            <w:bottom w:val="none" w:sz="0" w:space="0" w:color="auto"/>
            <w:right w:val="none" w:sz="0" w:space="0" w:color="auto"/>
          </w:divBdr>
        </w:div>
        <w:div w:id="1531526751">
          <w:marLeft w:val="0"/>
          <w:marRight w:val="0"/>
          <w:marTop w:val="0"/>
          <w:marBottom w:val="0"/>
          <w:divBdr>
            <w:top w:val="none" w:sz="0" w:space="0" w:color="auto"/>
            <w:left w:val="none" w:sz="0" w:space="0" w:color="auto"/>
            <w:bottom w:val="none" w:sz="0" w:space="0" w:color="auto"/>
            <w:right w:val="none" w:sz="0" w:space="0" w:color="auto"/>
          </w:divBdr>
        </w:div>
        <w:div w:id="1594240130">
          <w:marLeft w:val="0"/>
          <w:marRight w:val="0"/>
          <w:marTop w:val="0"/>
          <w:marBottom w:val="0"/>
          <w:divBdr>
            <w:top w:val="none" w:sz="0" w:space="0" w:color="auto"/>
            <w:left w:val="none" w:sz="0" w:space="0" w:color="auto"/>
            <w:bottom w:val="none" w:sz="0" w:space="0" w:color="auto"/>
            <w:right w:val="none" w:sz="0" w:space="0" w:color="auto"/>
          </w:divBdr>
        </w:div>
        <w:div w:id="405419448">
          <w:marLeft w:val="0"/>
          <w:marRight w:val="0"/>
          <w:marTop w:val="0"/>
          <w:marBottom w:val="0"/>
          <w:divBdr>
            <w:top w:val="none" w:sz="0" w:space="0" w:color="auto"/>
            <w:left w:val="none" w:sz="0" w:space="0" w:color="auto"/>
            <w:bottom w:val="none" w:sz="0" w:space="0" w:color="auto"/>
            <w:right w:val="none" w:sz="0" w:space="0" w:color="auto"/>
          </w:divBdr>
        </w:div>
      </w:divsChild>
    </w:div>
    <w:div w:id="213532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IMEFM-05-2017-0131" TargetMode="External"/><Relationship Id="rId18" Type="http://schemas.openxmlformats.org/officeDocument/2006/relationships/hyperlink" Target="https://doi.org/10.1108/IMEFM-08-2020-0419" TargetMode="External"/><Relationship Id="rId26" Type="http://schemas.openxmlformats.org/officeDocument/2006/relationships/hyperlink" Target="https://doi.org/10.1002/ijfe.1849" TargetMode="External"/><Relationship Id="rId39" Type="http://schemas.openxmlformats.org/officeDocument/2006/relationships/hyperlink" Target="https://doi.org/10.1111/beer.12185" TargetMode="External"/><Relationship Id="rId21" Type="http://schemas.openxmlformats.org/officeDocument/2006/relationships/hyperlink" Target="https://doi.org/10.1108/cg-08-2020-0311" TargetMode="External"/><Relationship Id="rId34" Type="http://schemas.openxmlformats.org/officeDocument/2006/relationships/hyperlink" Target="https://doi.org/10.1108/arj-09-2016-0109" TargetMode="External"/><Relationship Id="rId42" Type="http://schemas.openxmlformats.org/officeDocument/2006/relationships/hyperlink" Target="https://doi.org/10.4197/Islec.32-1.1" TargetMode="External"/><Relationship Id="rId47" Type="http://schemas.openxmlformats.org/officeDocument/2006/relationships/hyperlink" Target="https://doi.org/10.1080/23322039.2022.2111057" TargetMode="External"/><Relationship Id="rId50" Type="http://schemas.openxmlformats.org/officeDocument/2006/relationships/hyperlink" Target="https://doi.org/10.1007/s10551-017-3694-0" TargetMode="External"/><Relationship Id="rId55" Type="http://schemas.openxmlformats.org/officeDocument/2006/relationships/hyperlink" Target="https://doi.org/10.1111/jifm.12011" TargetMode="External"/><Relationship Id="rId63" Type="http://schemas.openxmlformats.org/officeDocument/2006/relationships/fontTable" Target="fontTable.xml"/><Relationship Id="rId7" Type="http://schemas.microsoft.com/office/2014/relationships/chartEx" Target="charts/chartEx1.xml"/><Relationship Id="rId2" Type="http://schemas.openxmlformats.org/officeDocument/2006/relationships/numbering" Target="numbering.xml"/><Relationship Id="rId16" Type="http://schemas.openxmlformats.org/officeDocument/2006/relationships/hyperlink" Target="https://doi.org/10.1108/srj-05-2016-0061" TargetMode="External"/><Relationship Id="rId29" Type="http://schemas.openxmlformats.org/officeDocument/2006/relationships/hyperlink" Target="https://doi.org/10.1108/jiabr-07-2013-0021" TargetMode="External"/><Relationship Id="rId11" Type="http://schemas.openxmlformats.org/officeDocument/2006/relationships/image" Target="media/image5.png"/><Relationship Id="rId24" Type="http://schemas.openxmlformats.org/officeDocument/2006/relationships/hyperlink" Target="https://doi.org/10.1108/JEC-10-2018-0072" TargetMode="External"/><Relationship Id="rId32" Type="http://schemas.openxmlformats.org/officeDocument/2006/relationships/hyperlink" Target="https://doi.org/10.1108/jfrc-02-2014-0011" TargetMode="External"/><Relationship Id="rId37" Type="http://schemas.openxmlformats.org/officeDocument/2006/relationships/hyperlink" Target="https://doi.org/10.1007/s10997-018-9418-8" TargetMode="External"/><Relationship Id="rId40" Type="http://schemas.openxmlformats.org/officeDocument/2006/relationships/hyperlink" Target="https://doi.org/10.1007/s11135-021-01261-0" TargetMode="External"/><Relationship Id="rId45" Type="http://schemas.openxmlformats.org/officeDocument/2006/relationships/hyperlink" Target="https://doi.org/10.3390/su12083226" TargetMode="External"/><Relationship Id="rId53" Type="http://schemas.openxmlformats.org/officeDocument/2006/relationships/hyperlink" Target="https://doi.org/10.1111/j.1813-6982.2011.01316.x" TargetMode="External"/><Relationship Id="rId58" Type="http://schemas.openxmlformats.org/officeDocument/2006/relationships/hyperlink" Target="https://doi.org/10.1108/jfra-02-2020-0041" TargetMode="External"/><Relationship Id="rId5" Type="http://schemas.openxmlformats.org/officeDocument/2006/relationships/webSettings" Target="webSettings.xml"/><Relationship Id="rId61" Type="http://schemas.openxmlformats.org/officeDocument/2006/relationships/hyperlink" Target="https://doi.org/10.1016/j.heliyon.2020.e04562" TargetMode="External"/><Relationship Id="rId19" Type="http://schemas.openxmlformats.org/officeDocument/2006/relationships/hyperlink" Target="https://doi.org/10.1007/s40822-021-00183-4" TargetMode="External"/><Relationship Id="rId14" Type="http://schemas.openxmlformats.org/officeDocument/2006/relationships/hyperlink" Target="https://doi.org/10.1108/ajar-11-2020-0112" TargetMode="External"/><Relationship Id="rId22" Type="http://schemas.openxmlformats.org/officeDocument/2006/relationships/hyperlink" Target="https://doi.org/10.1108/cg-05-2019-0138" TargetMode="External"/><Relationship Id="rId27" Type="http://schemas.openxmlformats.org/officeDocument/2006/relationships/hyperlink" Target="https://doi.org/10.1016/j.intfin.2017.08.002" TargetMode="External"/><Relationship Id="rId30" Type="http://schemas.openxmlformats.org/officeDocument/2006/relationships/hyperlink" Target="https://doi.org/10.1108/cg-03-2013-0038" TargetMode="External"/><Relationship Id="rId35" Type="http://schemas.openxmlformats.org/officeDocument/2006/relationships/hyperlink" Target="https://doi.org/10.1108/imefm-01-2013-0001" TargetMode="External"/><Relationship Id="rId43" Type="http://schemas.openxmlformats.org/officeDocument/2006/relationships/hyperlink" Target="https://doi.org/10.1108/IMEFM-07-2015-0076" TargetMode="External"/><Relationship Id="rId48" Type="http://schemas.openxmlformats.org/officeDocument/2006/relationships/hyperlink" Target="https://EconPapers.repec.org/RePEc:eee:pacfin:v:53:y:2019:i:c:p:484-496" TargetMode="External"/><Relationship Id="rId56" Type="http://schemas.openxmlformats.org/officeDocument/2006/relationships/hyperlink" Target="https://doi.org/10.1080/20430795.2020.1749819" TargetMode="External"/><Relationship Id="rId64"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yperlink" Target="https://doi.org/https://doi.org/10.1016/j.ribaf.2017.09.006"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hyperlink" Target="https://doi.org/10.1108/jaar-01-2016-0001" TargetMode="External"/><Relationship Id="rId25" Type="http://schemas.openxmlformats.org/officeDocument/2006/relationships/hyperlink" Target="https://doi.org/10.1111/j.1467-8683.2009.00739.x" TargetMode="External"/><Relationship Id="rId33" Type="http://schemas.openxmlformats.org/officeDocument/2006/relationships/hyperlink" Target="https://doi.org/10.1007/s10997-015-9322-4" TargetMode="External"/><Relationship Id="rId38" Type="http://schemas.openxmlformats.org/officeDocument/2006/relationships/hyperlink" Target="https://doi.org/10.1108/17538391111122195" TargetMode="External"/><Relationship Id="rId46" Type="http://schemas.openxmlformats.org/officeDocument/2006/relationships/hyperlink" Target="https://doi.org/10.1016/j.jbankfin.2015.04.030" TargetMode="External"/><Relationship Id="rId59" Type="http://schemas.openxmlformats.org/officeDocument/2006/relationships/hyperlink" Target="http://www.jstor.org/stable/3094306" TargetMode="External"/><Relationship Id="rId20" Type="http://schemas.openxmlformats.org/officeDocument/2006/relationships/hyperlink" Target="https://doi.org/10.1108/cg-11-2019-0350" TargetMode="External"/><Relationship Id="rId41" Type="http://schemas.openxmlformats.org/officeDocument/2006/relationships/hyperlink" Target="https://doi.org/10.1108/qrfm-04-2017-0039" TargetMode="External"/><Relationship Id="rId54" Type="http://schemas.openxmlformats.org/officeDocument/2006/relationships/hyperlink" Target="https://doi.org/https://doi.org/10.1016/j.iref.2019.04.004" TargetMode="External"/><Relationship Id="rId62" Type="http://schemas.openxmlformats.org/officeDocument/2006/relationships/hyperlink" Target="https://doi.org/10.1108/IMEFM-05-2019-0227" TargetMode="Externa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doi.org/10.1080/1540496X.2016.1262761" TargetMode="External"/><Relationship Id="rId23" Type="http://schemas.openxmlformats.org/officeDocument/2006/relationships/hyperlink" Target="https://doi.org/10.1108/mf-05-2017-0186" TargetMode="External"/><Relationship Id="rId28" Type="http://schemas.openxmlformats.org/officeDocument/2006/relationships/hyperlink" Target="https://doi.org/10.1108/17590811111170539" TargetMode="External"/><Relationship Id="rId36" Type="http://schemas.openxmlformats.org/officeDocument/2006/relationships/hyperlink" Target="https://doi.org/10.1108/ijif-02-2019-0025" TargetMode="External"/><Relationship Id="rId49" Type="http://schemas.openxmlformats.org/officeDocument/2006/relationships/hyperlink" Target="https://doi.org/10.1007/s10668-021-01227-0" TargetMode="External"/><Relationship Id="rId57" Type="http://schemas.openxmlformats.org/officeDocument/2006/relationships/hyperlink" Target="https://doi.org/https://doi.org/10.1016/j.jcorpfin.2018.08.009" TargetMode="External"/><Relationship Id="rId10" Type="http://schemas.openxmlformats.org/officeDocument/2006/relationships/image" Target="media/image4.png"/><Relationship Id="rId31" Type="http://schemas.openxmlformats.org/officeDocument/2006/relationships/hyperlink" Target="https://doi.org/10.1108/h-01-2013-0001" TargetMode="External"/><Relationship Id="rId44" Type="http://schemas.openxmlformats.org/officeDocument/2006/relationships/hyperlink" Target="https://doi.org/10.1108/mf-01-2018-0043" TargetMode="External"/><Relationship Id="rId52" Type="http://schemas.openxmlformats.org/officeDocument/2006/relationships/hyperlink" Target="https://doi.org/10.1108/jiabr-05-2017-0070" TargetMode="External"/><Relationship Id="rId60" Type="http://schemas.openxmlformats.org/officeDocument/2006/relationships/hyperlink" Target="https://doi.org/10.1108/jiabr-03-2013-0005" TargetMode="External"/><Relationship Id="rId4" Type="http://schemas.openxmlformats.org/officeDocument/2006/relationships/settings" Target="settings.xml"/><Relationship Id="rId9" Type="http://schemas.openxmlformats.org/officeDocument/2006/relationships/image" Target="media/image3.png"/></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ASUS\Documents\Hibah%20DPPM%20Batch%202%202022\Hybrid%20Review%20on%20Sharia%20Governance\Scopus-392-Analyze-Country.csv"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copus-392-Analyze-Country'!$A$9:$A$18</cx:f>
        <cx:nf>'Scopus-392-Analyze-Country'!$A$8</cx:nf>
        <cx:lvl ptCount="10" name="COUNTRY/TERRITORY">
          <cx:pt idx="0">Malaysia</cx:pt>
          <cx:pt idx="1">United Kingdom</cx:pt>
          <cx:pt idx="2">Indonesia</cx:pt>
          <cx:pt idx="3">Saudi Arabia</cx:pt>
          <cx:pt idx="4">Bangladesh</cx:pt>
          <cx:pt idx="5">Pakistan</cx:pt>
          <cx:pt idx="6">Tunisia</cx:pt>
          <cx:pt idx="7">United States</cx:pt>
          <cx:pt idx="8">Australia</cx:pt>
          <cx:pt idx="9">United Arab Emirates</cx:pt>
        </cx:lvl>
      </cx:strDim>
      <cx:strDim type="colorStr">
        <cx:f>'Scopus-392-Analyze-Country'!$B$9:$B$18</cx:f>
        <cx:lvl ptCount="10">
          <cx:pt idx="0">194</cx:pt>
          <cx:pt idx="1">49</cx:pt>
          <cx:pt idx="2">34</cx:pt>
          <cx:pt idx="3">26</cx:pt>
          <cx:pt idx="4">21</cx:pt>
          <cx:pt idx="5">21</cx:pt>
          <cx:pt idx="6">21</cx:pt>
          <cx:pt idx="7">21</cx:pt>
          <cx:pt idx="8">19</cx:pt>
          <cx:pt idx="9">13</cx:pt>
        </cx:lvl>
      </cx:strDim>
    </cx:data>
  </cx:chartData>
  <cx:chart>
    <cx:plotArea>
      <cx:plotAreaRegion>
        <cx:series layoutId="regionMap" uniqueId="{A57A5020-A4E8-49F2-A6EB-1C1DECBA2DD7}">
          <cx:tx>
            <cx:txData>
              <cx:f/>
              <cx:v>Number of Publication</cx:v>
            </cx:txData>
          </cx:tx>
          <cx:dataId val="0"/>
          <cx:layoutPr>
            <cx:geography cultureLanguage="en-US" cultureRegion="GB" attribution="Powered by Bing">
              <cx:geoCache provider="{E9337A44-BEBE-4D9F-B70C-5C5E7DAFC167}">
                <cx:binary>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</cx:binary>
              </cx:geoCache>
            </cx:geography>
          </cx:layoutPr>
        </cx:series>
      </cx:plotAreaRegion>
    </cx:plotArea>
    <cx:legend pos="r" align="min" overlay="0"/>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94">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85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3175">
        <a:solidFill>
          <a:schemeClr val="bg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E0195-B660-4E12-8E41-476908604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22436</Words>
  <Characters>127888</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8</cp:revision>
  <dcterms:created xsi:type="dcterms:W3CDTF">2022-11-21T18:23:00Z</dcterms:created>
  <dcterms:modified xsi:type="dcterms:W3CDTF">2023-08-23T08:44:00Z</dcterms:modified>
</cp:coreProperties>
</file>